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 xml:space="preserve">ณิชา </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939CF">
      <w:pPr>
        <w:spacing w:after="0" w:line="240" w:lineRule="auto"/>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w:t>
      </w:r>
      <w:proofErr w:type="spellStart"/>
      <w:r w:rsidRPr="00430F90">
        <w:rPr>
          <w:rFonts w:eastAsia="Times New Roman" w:cstheme="majorBidi"/>
          <w:b/>
          <w:bCs/>
          <w:sz w:val="40"/>
          <w:szCs w:val="40"/>
          <w:cs/>
          <w:lang w:bidi="th-TH"/>
        </w:rPr>
        <w:t>ศา</w:t>
      </w:r>
      <w:proofErr w:type="spellEnd"/>
      <w:r w:rsidRPr="00430F90">
        <w:rPr>
          <w:rFonts w:eastAsia="Times New Roman" w:cstheme="majorBidi"/>
          <w:b/>
          <w:bCs/>
          <w:sz w:val="40"/>
          <w:szCs w:val="40"/>
          <w:cs/>
          <w:lang w:bidi="th-TH"/>
        </w:rPr>
        <w:t>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lastRenderedPageBreak/>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r>
        <w:rPr>
          <w:rFonts w:cstheme="majorBidi" w:hint="cs"/>
          <w:b/>
          <w:bCs/>
          <w:sz w:val="40"/>
          <w:szCs w:val="40"/>
          <w:cs/>
        </w:rPr>
        <w:t>อาจารย์</w:t>
      </w:r>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1FD4C23F" w:rsidR="00410DF4" w:rsidRDefault="00410DF4" w:rsidP="00410DF4">
      <w:pPr>
        <w:jc w:val="center"/>
        <w:rPr>
          <w:rFonts w:cstheme="majorBidi"/>
          <w:b/>
          <w:bCs/>
          <w:sz w:val="36"/>
          <w:szCs w:val="36"/>
        </w:rPr>
      </w:pPr>
      <w:r w:rsidRPr="00D50F19">
        <w:rPr>
          <w:rFonts w:cstheme="majorBidi"/>
          <w:b/>
          <w:bCs/>
          <w:sz w:val="36"/>
          <w:szCs w:val="36"/>
          <w:cs/>
        </w:rPr>
        <w:t xml:space="preserve">ภาคเรียนที่ </w:t>
      </w:r>
      <w:r w:rsidR="002E2417">
        <w:rPr>
          <w:rFonts w:cstheme="majorBidi" w:hint="cs"/>
          <w:b/>
          <w:bCs/>
          <w:sz w:val="36"/>
          <w:szCs w:val="36"/>
          <w:cs/>
          <w:lang w:bidi="th-TH"/>
        </w:rPr>
        <w:t>1</w:t>
      </w:r>
      <w:r w:rsidRPr="00D50F19">
        <w:rPr>
          <w:rFonts w:cstheme="majorBidi"/>
          <w:b/>
          <w:bCs/>
          <w:sz w:val="36"/>
          <w:szCs w:val="36"/>
          <w:cs/>
        </w:rPr>
        <w:t xml:space="preserve"> ปีการศึกษา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120E88E"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w:t>
      </w:r>
      <w:proofErr w:type="spellStart"/>
      <w:r w:rsidRPr="008968DD">
        <w:rPr>
          <w:rFonts w:eastAsia="Times New Roman" w:cstheme="majorBidi"/>
          <w:szCs w:val="32"/>
          <w:cs/>
          <w:lang w:bidi="th-TH"/>
        </w:rPr>
        <w:t>ศา</w:t>
      </w:r>
      <w:proofErr w:type="spellEnd"/>
      <w:r w:rsidRPr="008968DD">
        <w:rPr>
          <w:rFonts w:eastAsia="Times New Roman" w:cstheme="majorBidi"/>
          <w:szCs w:val="32"/>
          <w:cs/>
          <w:lang w:bidi="th-TH"/>
        </w:rPr>
        <w:t>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11"/>
          <w:footerReference w:type="default" r:id="rId12"/>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30A49AE2"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r w:rsidRPr="0096325F">
        <w:rPr>
          <w:rFonts w:cstheme="majorBidi"/>
          <w:b/>
          <w:bCs/>
          <w:sz w:val="48"/>
          <w:szCs w:val="48"/>
          <w:cs/>
        </w:rPr>
        <w:t>บทคัดย่อ</w:t>
      </w:r>
    </w:p>
    <w:p w14:paraId="1E0E9F09" w14:textId="2C307C88"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วิเคราะห์และพัฒนาประสิทธิภาพขององค์กร</w:t>
      </w:r>
      <w:r w:rsidR="000D6F3F">
        <w:rPr>
          <w:rFonts w:cs="Angsana New" w:hint="cs"/>
          <w:color w:val="000000"/>
          <w:szCs w:val="32"/>
          <w:cs/>
          <w:lang w:bidi="th-TH"/>
        </w:rPr>
        <w:t xml:space="preserve"> และ</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12124556"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ดำเนินการแปลงไฟล์เสียงพูดให้อยู่ในรูปแบบข้อความ จากนั้น</w:t>
      </w:r>
      <w:r w:rsidR="000D6F3F">
        <w:rPr>
          <w:rFonts w:cs="Angsana New" w:hint="cs"/>
          <w:color w:val="000000"/>
          <w:szCs w:val="32"/>
          <w:cs/>
          <w:lang w:bidi="th-TH"/>
        </w:rPr>
        <w:t>ตรวจจับ</w:t>
      </w:r>
      <w:r w:rsidRPr="00E92A70">
        <w:rPr>
          <w:rFonts w:cs="Angsana New"/>
          <w:color w:val="000000"/>
          <w:szCs w:val="32"/>
          <w:cs/>
          <w:lang w:bidi="th-TH"/>
        </w:rPr>
        <w:t xml:space="preserve">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w:t>
      </w:r>
      <w:r w:rsidR="00437313">
        <w:rPr>
          <w:rFonts w:cstheme="majorBidi"/>
          <w:szCs w:val="32"/>
        </w:rPr>
        <w:t>att</w:t>
      </w:r>
      <w:r w:rsidR="009C0ADD">
        <w:rPr>
          <w:rFonts w:cstheme="majorBidi"/>
          <w:szCs w:val="32"/>
        </w:rPr>
        <w:t>anicha</w:t>
      </w:r>
      <w:proofErr w:type="spellEnd"/>
      <w:r w:rsidRPr="004F6D34">
        <w:rPr>
          <w:rFonts w:cstheme="majorBidi"/>
          <w:szCs w:val="32"/>
        </w:rPr>
        <w:tab/>
      </w:r>
      <w:proofErr w:type="spellStart"/>
      <w:r w:rsidR="009C0ADD">
        <w:rPr>
          <w:rFonts w:cstheme="majorBidi"/>
          <w:szCs w:val="32"/>
        </w:rPr>
        <w:t>Chaisiripanich</w:t>
      </w:r>
      <w:proofErr w:type="spellEnd"/>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ont</w:t>
      </w:r>
      <w:proofErr w:type="spellEnd"/>
      <w:r w:rsidRPr="004F6D34">
        <w:rPr>
          <w:rFonts w:cstheme="majorBidi"/>
          <w:szCs w:val="32"/>
        </w:rPr>
        <w:t xml:space="preserve"> </w:t>
      </w:r>
      <w:proofErr w:type="spellStart"/>
      <w:r w:rsidRPr="004F6D34">
        <w:rPr>
          <w:rFonts w:cstheme="majorBidi"/>
          <w:szCs w:val="32"/>
        </w:rPr>
        <w:t>Kanungsukkasem</w:t>
      </w:r>
      <w:proofErr w:type="spellEnd"/>
      <w:r w:rsidRPr="004F6D34">
        <w:rPr>
          <w:rFonts w:cstheme="majorBidi"/>
          <w:szCs w:val="32"/>
        </w:rPr>
        <w:t>,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 xml:space="preserve">Asst. Prof. </w:t>
      </w:r>
      <w:proofErr w:type="spellStart"/>
      <w:r>
        <w:rPr>
          <w:rFonts w:cstheme="majorBidi"/>
          <w:szCs w:val="32"/>
        </w:rPr>
        <w:t>Teerapong</w:t>
      </w:r>
      <w:proofErr w:type="spellEnd"/>
      <w:r>
        <w:rPr>
          <w:rFonts w:cstheme="majorBidi"/>
          <w:szCs w:val="32"/>
        </w:rPr>
        <w:t xml:space="preserve"> </w:t>
      </w:r>
      <w:proofErr w:type="spellStart"/>
      <w:r>
        <w:rPr>
          <w:rFonts w:cstheme="majorBidi"/>
          <w:szCs w:val="32"/>
        </w:rPr>
        <w:t>Leelanupab</w:t>
      </w:r>
      <w:proofErr w:type="spellEnd"/>
      <w:r>
        <w:rPr>
          <w:rFonts w:cstheme="majorBidi"/>
          <w:szCs w:val="32"/>
        </w:rPr>
        <w:t>,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0000A5AC"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52B02">
        <w:rPr>
          <w:rFonts w:eastAsia="Times New Roman" w:cstheme="majorBidi" w:hint="cs"/>
          <w:szCs w:val="32"/>
          <w:cs/>
          <w:lang w:bidi="th-TH"/>
        </w:rPr>
        <w:t xml:space="preserve"> </w:t>
      </w:r>
      <w:r w:rsidR="00DC22BA" w:rsidRPr="000A468B">
        <w:rPr>
          <w:rFonts w:eastAsia="Times New Roman" w:cstheme="majorBidi"/>
          <w:szCs w:val="32"/>
          <w:lang w:bidi="th-TH"/>
        </w:rPr>
        <w:t>the application of Artificial Intelligence</w:t>
      </w:r>
      <w:r w:rsidR="00185B15">
        <w:rPr>
          <w:rFonts w:eastAsia="Times New Roman" w:cstheme="majorBidi"/>
          <w:szCs w:val="32"/>
          <w:lang w:bidi="th-TH"/>
        </w:rPr>
        <w:t xml:space="preserve"> to</w:t>
      </w:r>
      <w:r w:rsidR="00185B15">
        <w:rPr>
          <w:rFonts w:eastAsia="Times New Roman" w:cstheme="majorBidi" w:hint="cs"/>
          <w:szCs w:val="32"/>
          <w:cs/>
          <w:lang w:bidi="th-TH"/>
        </w:rPr>
        <w:t xml:space="preserve"> </w:t>
      </w:r>
      <w:r w:rsidR="00185B15" w:rsidRPr="000A468B">
        <w:rPr>
          <w:rFonts w:eastAsia="Times New Roman" w:cstheme="majorBidi"/>
          <w:szCs w:val="32"/>
          <w:lang w:bidi="th-TH"/>
        </w:rPr>
        <w:t>analyze and develop the efficiency of organizations</w:t>
      </w:r>
      <w:r w:rsidRPr="000A468B">
        <w:rPr>
          <w:rFonts w:eastAsia="Times New Roman" w:cstheme="majorBidi"/>
          <w:szCs w:val="32"/>
          <w:lang w:bidi="th-TH"/>
        </w:rPr>
        <w:t xml:space="preserve">.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5208979A"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w:t>
      </w:r>
      <w:r w:rsidR="000D6F3F">
        <w:rPr>
          <w:rFonts w:eastAsia="Times New Roman" w:cstheme="majorBidi"/>
          <w:szCs w:val="32"/>
          <w:lang w:bidi="th-TH"/>
        </w:rPr>
        <w:t>detected</w:t>
      </w:r>
      <w:r w:rsidRPr="000A468B">
        <w:rPr>
          <w:rFonts w:eastAsia="Times New Roman" w:cstheme="majorBidi"/>
          <w:szCs w:val="32"/>
          <w:lang w:bidi="th-TH"/>
        </w:rPr>
        <w:t xml:space="preserve">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lastRenderedPageBreak/>
        <w:t>กิตติกรรมประกาศ</w:t>
      </w:r>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r w:rsidRPr="004316E3">
        <w:rPr>
          <w:rFonts w:cstheme="majorBidi"/>
          <w:b/>
          <w:bCs/>
          <w:sz w:val="48"/>
          <w:szCs w:val="48"/>
          <w:cs/>
        </w:rPr>
        <w:lastRenderedPageBreak/>
        <w:t>สารบั</w:t>
      </w:r>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05CA0AD3"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w:t>
      </w:r>
      <w:r w:rsidR="00D91E5B">
        <w:rPr>
          <w:rFonts w:cstheme="majorBidi" w:hint="cs"/>
          <w:b/>
          <w:bCs/>
          <w:szCs w:val="32"/>
          <w:cs/>
          <w:lang w:bidi="th-TH"/>
        </w:rPr>
        <w:t>.</w:t>
      </w:r>
      <w:r w:rsidR="00D91E5B">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6A25C5">
        <w:rPr>
          <w:rFonts w:cstheme="majorBidi"/>
          <w:b/>
          <w:bCs/>
          <w:szCs w:val="32"/>
          <w:lang w:bidi="th-TH"/>
        </w:rPr>
        <w:t>–</w:t>
      </w:r>
      <w:r w:rsidR="009D7F81">
        <w:rPr>
          <w:rFonts w:cstheme="majorBidi"/>
          <w:b/>
          <w:bCs/>
          <w:szCs w:val="32"/>
          <w:lang w:bidi="th-TH"/>
        </w:rPr>
        <w:t xml:space="preserve"> VII</w:t>
      </w:r>
    </w:p>
    <w:p w14:paraId="758B567A" w14:textId="3B32FC1D" w:rsidR="006A25C5" w:rsidRPr="004B4249" w:rsidRDefault="006A25C5" w:rsidP="004316E3">
      <w:pPr>
        <w:tabs>
          <w:tab w:val="left" w:pos="2160"/>
        </w:tabs>
        <w:spacing w:after="0" w:line="240" w:lineRule="auto"/>
        <w:contextualSpacing/>
        <w:jc w:val="both"/>
        <w:rPr>
          <w:rFonts w:cstheme="majorBidi"/>
          <w:b/>
          <w:bCs/>
          <w:szCs w:val="32"/>
          <w:lang w:bidi="th-TH"/>
        </w:rPr>
      </w:pPr>
      <w:r>
        <w:rPr>
          <w:rFonts w:cstheme="majorBidi" w:hint="cs"/>
          <w:b/>
          <w:bCs/>
          <w:szCs w:val="32"/>
          <w:cs/>
          <w:lang w:bidi="th-TH"/>
        </w:rPr>
        <w:t>สารบัญตาราง</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00D91E5B">
        <w:rPr>
          <w:rFonts w:cstheme="majorBidi"/>
          <w:b/>
          <w:bCs/>
          <w:szCs w:val="32"/>
          <w:lang w:bidi="th-TH"/>
        </w:rPr>
        <w:t>.VIII</w:t>
      </w:r>
    </w:p>
    <w:p w14:paraId="575F713D" w14:textId="55E25420" w:rsidR="00F016D6" w:rsidRPr="00F016D6" w:rsidRDefault="004316E3">
      <w:pPr>
        <w:pStyle w:val="1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412956" w:history="1">
        <w:r w:rsidR="00F016D6" w:rsidRPr="00F016D6">
          <w:rPr>
            <w:rStyle w:val="a5"/>
            <w:cs/>
          </w:rPr>
          <w:t xml:space="preserve">บทที่ </w:t>
        </w:r>
        <w:r w:rsidR="00F016D6" w:rsidRPr="00F016D6">
          <w:rPr>
            <w:rStyle w:val="a5"/>
          </w:rPr>
          <w:t>1</w:t>
        </w:r>
        <w:r w:rsidR="00F016D6" w:rsidRPr="00F016D6">
          <w:rPr>
            <w:webHidden/>
          </w:rPr>
          <w:tab/>
        </w:r>
        <w:r w:rsidR="00F016D6" w:rsidRPr="00F016D6">
          <w:rPr>
            <w:webHidden/>
          </w:rPr>
          <w:fldChar w:fldCharType="begin"/>
        </w:r>
        <w:r w:rsidR="00F016D6" w:rsidRPr="00F016D6">
          <w:rPr>
            <w:webHidden/>
          </w:rPr>
          <w:instrText xml:space="preserve"> PAGEREF _Toc58412956 \h </w:instrText>
        </w:r>
        <w:r w:rsidR="00F016D6" w:rsidRPr="00F016D6">
          <w:rPr>
            <w:webHidden/>
          </w:rPr>
        </w:r>
        <w:r w:rsidR="00F016D6" w:rsidRPr="00F016D6">
          <w:rPr>
            <w:webHidden/>
          </w:rPr>
          <w:fldChar w:fldCharType="separate"/>
        </w:r>
        <w:r w:rsidR="0056265B">
          <w:rPr>
            <w:webHidden/>
          </w:rPr>
          <w:t>1</w:t>
        </w:r>
        <w:r w:rsidR="00F016D6" w:rsidRPr="00F016D6">
          <w:rPr>
            <w:webHidden/>
          </w:rPr>
          <w:fldChar w:fldCharType="end"/>
        </w:r>
      </w:hyperlink>
    </w:p>
    <w:p w14:paraId="0388126C" w14:textId="37CB84CF" w:rsidR="00F016D6" w:rsidRPr="00F016D6" w:rsidRDefault="00C34C97">
      <w:pPr>
        <w:pStyle w:val="21"/>
        <w:rPr>
          <w:rFonts w:eastAsiaTheme="minorEastAsia"/>
          <w:color w:val="auto"/>
          <w:lang w:bidi="th-TH"/>
        </w:rPr>
      </w:pPr>
      <w:hyperlink w:anchor="_Toc58412957" w:history="1">
        <w:r w:rsidR="00F016D6" w:rsidRPr="00F016D6">
          <w:rPr>
            <w:rStyle w:val="a5"/>
            <w:cs/>
          </w:rPr>
          <w:t>บทนำ</w:t>
        </w:r>
        <w:r w:rsidR="00F016D6" w:rsidRPr="00F016D6">
          <w:rPr>
            <w:webHidden/>
          </w:rPr>
          <w:tab/>
        </w:r>
        <w:r w:rsidR="00F016D6" w:rsidRPr="00F016D6">
          <w:rPr>
            <w:webHidden/>
          </w:rPr>
          <w:fldChar w:fldCharType="begin"/>
        </w:r>
        <w:r w:rsidR="00F016D6" w:rsidRPr="00F016D6">
          <w:rPr>
            <w:webHidden/>
          </w:rPr>
          <w:instrText xml:space="preserve"> PAGEREF _Toc58412957 \h </w:instrText>
        </w:r>
        <w:r w:rsidR="00F016D6" w:rsidRPr="00F016D6">
          <w:rPr>
            <w:webHidden/>
          </w:rPr>
        </w:r>
        <w:r w:rsidR="00F016D6" w:rsidRPr="00F016D6">
          <w:rPr>
            <w:webHidden/>
          </w:rPr>
          <w:fldChar w:fldCharType="separate"/>
        </w:r>
        <w:r w:rsidR="0056265B">
          <w:rPr>
            <w:webHidden/>
          </w:rPr>
          <w:t>1</w:t>
        </w:r>
        <w:r w:rsidR="00F016D6" w:rsidRPr="00F016D6">
          <w:rPr>
            <w:webHidden/>
          </w:rPr>
          <w:fldChar w:fldCharType="end"/>
        </w:r>
      </w:hyperlink>
    </w:p>
    <w:p w14:paraId="163763DF" w14:textId="084898F4" w:rsidR="00F016D6" w:rsidRPr="00F016D6" w:rsidRDefault="00C34C97">
      <w:pPr>
        <w:pStyle w:val="31"/>
        <w:tabs>
          <w:tab w:val="right" w:leader="dot" w:pos="8630"/>
        </w:tabs>
        <w:rPr>
          <w:rFonts w:eastAsiaTheme="minorEastAsia" w:cstheme="majorBidi"/>
          <w:color w:val="auto"/>
          <w:szCs w:val="32"/>
          <w:lang w:bidi="th-TH"/>
        </w:rPr>
      </w:pPr>
      <w:hyperlink w:anchor="_Toc58412958" w:history="1">
        <w:r w:rsidR="00F016D6" w:rsidRPr="00F016D6">
          <w:rPr>
            <w:rStyle w:val="a5"/>
            <w:rFonts w:cstheme="majorBidi"/>
            <w:noProof/>
            <w:szCs w:val="32"/>
            <w14:scene3d>
              <w14:camera w14:prst="orthographicFront"/>
              <w14:lightRig w14:rig="threePt" w14:dir="t">
                <w14:rot w14:lat="0" w14:lon="0" w14:rev="0"/>
              </w14:lightRig>
            </w14:scene3d>
          </w:rPr>
          <w:t>1.1</w:t>
        </w:r>
        <w:r w:rsidR="00F016D6" w:rsidRPr="00F016D6">
          <w:rPr>
            <w:rStyle w:val="a5"/>
            <w:rFonts w:cstheme="majorBidi"/>
            <w:noProof/>
            <w:szCs w:val="32"/>
            <w:cs/>
          </w:rPr>
          <w:t xml:space="preserve"> ที่มาและความสำคัญ</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8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1</w:t>
        </w:r>
        <w:r w:rsidR="00F016D6" w:rsidRPr="00F016D6">
          <w:rPr>
            <w:rFonts w:cstheme="majorBidi"/>
            <w:noProof/>
            <w:webHidden/>
            <w:szCs w:val="32"/>
          </w:rPr>
          <w:fldChar w:fldCharType="end"/>
        </w:r>
      </w:hyperlink>
    </w:p>
    <w:p w14:paraId="65FF230C" w14:textId="504B99C8" w:rsidR="00F016D6" w:rsidRPr="00F016D6" w:rsidRDefault="00C34C97">
      <w:pPr>
        <w:pStyle w:val="31"/>
        <w:tabs>
          <w:tab w:val="right" w:leader="dot" w:pos="8630"/>
        </w:tabs>
        <w:rPr>
          <w:rFonts w:eastAsiaTheme="minorEastAsia" w:cstheme="majorBidi"/>
          <w:color w:val="auto"/>
          <w:szCs w:val="32"/>
          <w:lang w:bidi="th-TH"/>
        </w:rPr>
      </w:pPr>
      <w:hyperlink w:anchor="_Toc58412959" w:history="1">
        <w:r w:rsidR="00F016D6" w:rsidRPr="00F016D6">
          <w:rPr>
            <w:rStyle w:val="a5"/>
            <w:rFonts w:cstheme="majorBidi"/>
            <w:noProof/>
            <w:szCs w:val="32"/>
            <w14:scene3d>
              <w14:camera w14:prst="orthographicFront"/>
              <w14:lightRig w14:rig="threePt" w14:dir="t">
                <w14:rot w14:lat="0" w14:lon="0" w14:rev="0"/>
              </w14:lightRig>
            </w14:scene3d>
          </w:rPr>
          <w:t>1.2</w:t>
        </w:r>
        <w:r w:rsidR="00F016D6" w:rsidRPr="00F016D6">
          <w:rPr>
            <w:rStyle w:val="a5"/>
            <w:rFonts w:cstheme="majorBidi"/>
            <w:noProof/>
            <w:szCs w:val="32"/>
            <w:cs/>
          </w:rPr>
          <w:t xml:space="preserve"> ความมุ่งหมายและวัตถุประสงค์ของการศึกษา</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9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3</w:t>
        </w:r>
        <w:r w:rsidR="00F016D6" w:rsidRPr="00F016D6">
          <w:rPr>
            <w:rFonts w:cstheme="majorBidi"/>
            <w:noProof/>
            <w:webHidden/>
            <w:szCs w:val="32"/>
          </w:rPr>
          <w:fldChar w:fldCharType="end"/>
        </w:r>
      </w:hyperlink>
    </w:p>
    <w:p w14:paraId="07F076AE" w14:textId="57B15EBB" w:rsidR="00F016D6" w:rsidRPr="00F016D6" w:rsidRDefault="00C34C97">
      <w:pPr>
        <w:pStyle w:val="31"/>
        <w:tabs>
          <w:tab w:val="right" w:leader="dot" w:pos="8630"/>
        </w:tabs>
        <w:rPr>
          <w:rFonts w:eastAsiaTheme="minorEastAsia" w:cstheme="majorBidi"/>
          <w:color w:val="auto"/>
          <w:szCs w:val="32"/>
          <w:lang w:bidi="th-TH"/>
        </w:rPr>
      </w:pPr>
      <w:hyperlink w:anchor="_Toc58412960" w:history="1">
        <w:r w:rsidR="00F016D6" w:rsidRPr="00F016D6">
          <w:rPr>
            <w:rStyle w:val="a5"/>
            <w:rFonts w:cstheme="majorBidi"/>
            <w:noProof/>
            <w:szCs w:val="32"/>
            <w14:scene3d>
              <w14:camera w14:prst="orthographicFront"/>
              <w14:lightRig w14:rig="threePt" w14:dir="t">
                <w14:rot w14:lat="0" w14:lon="0" w14:rev="0"/>
              </w14:lightRig>
            </w14:scene3d>
          </w:rPr>
          <w:t>1.3</w:t>
        </w:r>
        <w:r w:rsidR="00F016D6" w:rsidRPr="00F016D6">
          <w:rPr>
            <w:rStyle w:val="a5"/>
            <w:rFonts w:cstheme="majorBidi"/>
            <w:noProof/>
            <w:szCs w:val="32"/>
            <w:cs/>
          </w:rPr>
          <w:t xml:space="preserve"> ขอบเขตการพัฒนาโครง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0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3</w:t>
        </w:r>
        <w:r w:rsidR="00F016D6" w:rsidRPr="00F016D6">
          <w:rPr>
            <w:rFonts w:cstheme="majorBidi"/>
            <w:noProof/>
            <w:webHidden/>
            <w:szCs w:val="32"/>
          </w:rPr>
          <w:fldChar w:fldCharType="end"/>
        </w:r>
      </w:hyperlink>
    </w:p>
    <w:p w14:paraId="2F05933B" w14:textId="7870127A" w:rsidR="00F016D6" w:rsidRPr="00F016D6" w:rsidRDefault="00C34C97">
      <w:pPr>
        <w:pStyle w:val="31"/>
        <w:tabs>
          <w:tab w:val="right" w:leader="dot" w:pos="8630"/>
        </w:tabs>
        <w:rPr>
          <w:rFonts w:eastAsiaTheme="minorEastAsia" w:cstheme="majorBidi"/>
          <w:color w:val="auto"/>
          <w:szCs w:val="32"/>
          <w:lang w:bidi="th-TH"/>
        </w:rPr>
      </w:pPr>
      <w:hyperlink w:anchor="_Toc58412961" w:history="1">
        <w:r w:rsidR="00F016D6" w:rsidRPr="00F016D6">
          <w:rPr>
            <w:rStyle w:val="a5"/>
            <w:rFonts w:cstheme="majorBidi"/>
            <w:noProof/>
            <w:szCs w:val="32"/>
            <w14:scene3d>
              <w14:camera w14:prst="orthographicFront"/>
              <w14:lightRig w14:rig="threePt" w14:dir="t">
                <w14:rot w14:lat="0" w14:lon="0" w14:rev="0"/>
              </w14:lightRig>
            </w14:scene3d>
          </w:rPr>
          <w:t>1.4</w:t>
        </w:r>
        <w:r w:rsidR="00F016D6" w:rsidRPr="00F016D6">
          <w:rPr>
            <w:rStyle w:val="a5"/>
            <w:rFonts w:cstheme="majorBidi"/>
            <w:noProof/>
            <w:szCs w:val="32"/>
            <w:cs/>
          </w:rPr>
          <w:t xml:space="preserve"> ขั้นตอนการดำเนิน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1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5</w:t>
        </w:r>
        <w:r w:rsidR="00F016D6" w:rsidRPr="00F016D6">
          <w:rPr>
            <w:rFonts w:cstheme="majorBidi"/>
            <w:noProof/>
            <w:webHidden/>
            <w:szCs w:val="32"/>
          </w:rPr>
          <w:fldChar w:fldCharType="end"/>
        </w:r>
      </w:hyperlink>
    </w:p>
    <w:p w14:paraId="03EE03BF" w14:textId="56ACA275" w:rsidR="00F016D6" w:rsidRPr="00F016D6" w:rsidRDefault="00C34C97">
      <w:pPr>
        <w:pStyle w:val="31"/>
        <w:tabs>
          <w:tab w:val="right" w:leader="dot" w:pos="8630"/>
        </w:tabs>
        <w:rPr>
          <w:rFonts w:eastAsiaTheme="minorEastAsia" w:cstheme="majorBidi"/>
          <w:color w:val="auto"/>
          <w:szCs w:val="32"/>
          <w:lang w:bidi="th-TH"/>
        </w:rPr>
      </w:pPr>
      <w:hyperlink w:anchor="_Toc58412962" w:history="1">
        <w:r w:rsidR="00F016D6" w:rsidRPr="00F016D6">
          <w:rPr>
            <w:rStyle w:val="a5"/>
            <w:rFonts w:cstheme="majorBidi"/>
            <w:noProof/>
            <w:szCs w:val="32"/>
            <w14:scene3d>
              <w14:camera w14:prst="orthographicFront"/>
              <w14:lightRig w14:rig="threePt" w14:dir="t">
                <w14:rot w14:lat="0" w14:lon="0" w14:rev="0"/>
              </w14:lightRig>
            </w14:scene3d>
          </w:rPr>
          <w:t>1.5</w:t>
        </w:r>
        <w:r w:rsidR="00F016D6" w:rsidRPr="00F016D6">
          <w:rPr>
            <w:rStyle w:val="a5"/>
            <w:rFonts w:cstheme="majorBidi"/>
            <w:noProof/>
            <w:szCs w:val="32"/>
            <w:cs/>
          </w:rPr>
          <w:t xml:space="preserve"> ประโยชน์ที่คาดว่าจะได้รับ</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2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7</w:t>
        </w:r>
        <w:r w:rsidR="00F016D6" w:rsidRPr="00F016D6">
          <w:rPr>
            <w:rFonts w:cstheme="majorBidi"/>
            <w:noProof/>
            <w:webHidden/>
            <w:szCs w:val="32"/>
          </w:rPr>
          <w:fldChar w:fldCharType="end"/>
        </w:r>
      </w:hyperlink>
    </w:p>
    <w:p w14:paraId="5D126A89" w14:textId="5A1C27E0" w:rsidR="00F016D6" w:rsidRPr="00F016D6" w:rsidRDefault="00C34C97">
      <w:pPr>
        <w:pStyle w:val="11"/>
        <w:rPr>
          <w:rFonts w:eastAsiaTheme="minorEastAsia"/>
          <w:b w:val="0"/>
          <w:bCs w:val="0"/>
          <w:color w:val="auto"/>
          <w:lang w:bidi="th-TH"/>
        </w:rPr>
      </w:pPr>
      <w:hyperlink w:anchor="_Toc58412963" w:history="1">
        <w:r w:rsidR="00F016D6" w:rsidRPr="00F016D6">
          <w:rPr>
            <w:rStyle w:val="a5"/>
            <w:cs/>
          </w:rPr>
          <w:t>บทที่ 2</w:t>
        </w:r>
        <w:r w:rsidR="00F016D6" w:rsidRPr="00F016D6">
          <w:rPr>
            <w:webHidden/>
          </w:rPr>
          <w:tab/>
        </w:r>
        <w:r w:rsidR="00F016D6" w:rsidRPr="00F016D6">
          <w:rPr>
            <w:webHidden/>
          </w:rPr>
          <w:fldChar w:fldCharType="begin"/>
        </w:r>
        <w:r w:rsidR="00F016D6" w:rsidRPr="00F016D6">
          <w:rPr>
            <w:webHidden/>
          </w:rPr>
          <w:instrText xml:space="preserve"> PAGEREF _Toc58412963 \h </w:instrText>
        </w:r>
        <w:r w:rsidR="00F016D6" w:rsidRPr="00F016D6">
          <w:rPr>
            <w:webHidden/>
          </w:rPr>
        </w:r>
        <w:r w:rsidR="00F016D6" w:rsidRPr="00F016D6">
          <w:rPr>
            <w:webHidden/>
          </w:rPr>
          <w:fldChar w:fldCharType="separate"/>
        </w:r>
        <w:r w:rsidR="0056265B">
          <w:rPr>
            <w:webHidden/>
          </w:rPr>
          <w:t>8</w:t>
        </w:r>
        <w:r w:rsidR="00F016D6" w:rsidRPr="00F016D6">
          <w:rPr>
            <w:webHidden/>
          </w:rPr>
          <w:fldChar w:fldCharType="end"/>
        </w:r>
      </w:hyperlink>
    </w:p>
    <w:p w14:paraId="268DF3CC" w14:textId="044BA488" w:rsidR="00F016D6" w:rsidRPr="00F016D6" w:rsidRDefault="00C34C97">
      <w:pPr>
        <w:pStyle w:val="21"/>
        <w:rPr>
          <w:rFonts w:eastAsiaTheme="minorEastAsia"/>
          <w:color w:val="auto"/>
          <w:lang w:bidi="th-TH"/>
        </w:rPr>
      </w:pPr>
      <w:hyperlink w:anchor="_Toc58412964" w:history="1">
        <w:r w:rsidR="00F016D6" w:rsidRPr="00F016D6">
          <w:rPr>
            <w:rStyle w:val="a5"/>
            <w:cs/>
          </w:rPr>
          <w:t>แนวคิด ทฤษฎีและเทคโนโลยีที่เกี่ยวข้อง</w:t>
        </w:r>
        <w:r w:rsidR="00F016D6" w:rsidRPr="00F016D6">
          <w:rPr>
            <w:webHidden/>
          </w:rPr>
          <w:tab/>
        </w:r>
        <w:r w:rsidR="00F016D6" w:rsidRPr="00F016D6">
          <w:rPr>
            <w:webHidden/>
          </w:rPr>
          <w:fldChar w:fldCharType="begin"/>
        </w:r>
        <w:r w:rsidR="00F016D6" w:rsidRPr="00F016D6">
          <w:rPr>
            <w:webHidden/>
          </w:rPr>
          <w:instrText xml:space="preserve"> PAGEREF _Toc58412964 \h </w:instrText>
        </w:r>
        <w:r w:rsidR="00F016D6" w:rsidRPr="00F016D6">
          <w:rPr>
            <w:webHidden/>
          </w:rPr>
        </w:r>
        <w:r w:rsidR="00F016D6" w:rsidRPr="00F016D6">
          <w:rPr>
            <w:webHidden/>
          </w:rPr>
          <w:fldChar w:fldCharType="separate"/>
        </w:r>
        <w:r w:rsidR="0056265B">
          <w:rPr>
            <w:webHidden/>
          </w:rPr>
          <w:t>8</w:t>
        </w:r>
        <w:r w:rsidR="00F016D6" w:rsidRPr="00F016D6">
          <w:rPr>
            <w:webHidden/>
          </w:rPr>
          <w:fldChar w:fldCharType="end"/>
        </w:r>
      </w:hyperlink>
    </w:p>
    <w:p w14:paraId="2ECE8D69" w14:textId="71A5C327" w:rsidR="00F016D6" w:rsidRPr="00F016D6" w:rsidRDefault="00C34C97">
      <w:pPr>
        <w:pStyle w:val="31"/>
        <w:tabs>
          <w:tab w:val="right" w:leader="dot" w:pos="8630"/>
        </w:tabs>
        <w:rPr>
          <w:rFonts w:eastAsiaTheme="minorEastAsia" w:cstheme="majorBidi"/>
          <w:color w:val="auto"/>
          <w:szCs w:val="32"/>
          <w:lang w:bidi="th-TH"/>
        </w:rPr>
      </w:pPr>
      <w:hyperlink w:anchor="_Toc58412965" w:history="1">
        <w:r w:rsidR="00F016D6" w:rsidRPr="00F016D6">
          <w:rPr>
            <w:rStyle w:val="a5"/>
            <w:rFonts w:cstheme="majorBidi"/>
            <w:noProof/>
            <w:szCs w:val="32"/>
            <w14:scene3d>
              <w14:camera w14:prst="orthographicFront"/>
              <w14:lightRig w14:rig="threePt" w14:dir="t">
                <w14:rot w14:lat="0" w14:lon="0" w14:rev="0"/>
              </w14:lightRig>
            </w14:scene3d>
          </w:rPr>
          <w:t>2.1</w:t>
        </w:r>
        <w:r w:rsidR="00F016D6" w:rsidRPr="00F016D6">
          <w:rPr>
            <w:rStyle w:val="a5"/>
            <w:rFonts w:cstheme="majorBidi"/>
            <w:noProof/>
            <w:szCs w:val="32"/>
            <w:cs/>
          </w:rPr>
          <w:t xml:space="preserve"> แนวคิด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5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8</w:t>
        </w:r>
        <w:r w:rsidR="00F016D6" w:rsidRPr="00F016D6">
          <w:rPr>
            <w:rFonts w:cstheme="majorBidi"/>
            <w:noProof/>
            <w:webHidden/>
            <w:szCs w:val="32"/>
          </w:rPr>
          <w:fldChar w:fldCharType="end"/>
        </w:r>
      </w:hyperlink>
    </w:p>
    <w:p w14:paraId="4513C6BE" w14:textId="52EA863F" w:rsidR="00F016D6" w:rsidRPr="00F016D6" w:rsidRDefault="00C34C97">
      <w:pPr>
        <w:pStyle w:val="31"/>
        <w:tabs>
          <w:tab w:val="right" w:leader="dot" w:pos="8630"/>
        </w:tabs>
        <w:rPr>
          <w:rFonts w:eastAsiaTheme="minorEastAsia" w:cstheme="majorBidi"/>
          <w:color w:val="auto"/>
          <w:szCs w:val="32"/>
          <w:lang w:bidi="th-TH"/>
        </w:rPr>
      </w:pPr>
      <w:hyperlink w:anchor="_Toc58412966" w:history="1">
        <w:r w:rsidR="00F016D6" w:rsidRPr="00F016D6">
          <w:rPr>
            <w:rStyle w:val="a5"/>
            <w:rFonts w:cstheme="majorBidi"/>
            <w:noProof/>
            <w:szCs w:val="32"/>
            <w14:scene3d>
              <w14:camera w14:prst="orthographicFront"/>
              <w14:lightRig w14:rig="threePt" w14:dir="t">
                <w14:rot w14:lat="0" w14:lon="0" w14:rev="0"/>
              </w14:lightRig>
            </w14:scene3d>
          </w:rPr>
          <w:t>2.2</w:t>
        </w:r>
        <w:r w:rsidR="00F016D6" w:rsidRPr="00F016D6">
          <w:rPr>
            <w:rStyle w:val="a5"/>
            <w:rFonts w:cstheme="majorBidi"/>
            <w:noProof/>
            <w:szCs w:val="32"/>
            <w:cs/>
          </w:rPr>
          <w:t xml:space="preserve"> ทฤษฎี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6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9</w:t>
        </w:r>
        <w:r w:rsidR="00F016D6" w:rsidRPr="00F016D6">
          <w:rPr>
            <w:rFonts w:cstheme="majorBidi"/>
            <w:noProof/>
            <w:webHidden/>
            <w:szCs w:val="32"/>
          </w:rPr>
          <w:fldChar w:fldCharType="end"/>
        </w:r>
      </w:hyperlink>
    </w:p>
    <w:p w14:paraId="22BC3972" w14:textId="79B39039" w:rsidR="00F016D6" w:rsidRDefault="00C34C97">
      <w:pPr>
        <w:pStyle w:val="31"/>
        <w:tabs>
          <w:tab w:val="right" w:leader="dot" w:pos="8630"/>
        </w:tabs>
        <w:rPr>
          <w:rStyle w:val="a5"/>
          <w:rFonts w:cstheme="majorBidi"/>
          <w:noProof/>
          <w:szCs w:val="32"/>
        </w:rPr>
      </w:pPr>
      <w:hyperlink w:anchor="_Toc58412967" w:history="1">
        <w:r w:rsidR="00F016D6" w:rsidRPr="00F016D6">
          <w:rPr>
            <w:rStyle w:val="a5"/>
            <w:rFonts w:cstheme="majorBidi"/>
            <w:noProof/>
            <w:szCs w:val="32"/>
            <w14:scene3d>
              <w14:camera w14:prst="orthographicFront"/>
              <w14:lightRig w14:rig="threePt" w14:dir="t">
                <w14:rot w14:lat="0" w14:lon="0" w14:rev="0"/>
              </w14:lightRig>
            </w14:scene3d>
          </w:rPr>
          <w:t>2.3</w:t>
        </w:r>
        <w:r w:rsidR="00F016D6" w:rsidRPr="00F016D6">
          <w:rPr>
            <w:rStyle w:val="a5"/>
            <w:rFonts w:cstheme="majorBidi"/>
            <w:noProof/>
            <w:szCs w:val="32"/>
            <w:cs/>
          </w:rPr>
          <w:t xml:space="preserve"> เทคโนโลยีและเครื่องมือ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7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19</w:t>
        </w:r>
        <w:r w:rsidR="00F016D6" w:rsidRPr="00F016D6">
          <w:rPr>
            <w:rFonts w:cstheme="majorBidi"/>
            <w:noProof/>
            <w:webHidden/>
            <w:szCs w:val="32"/>
          </w:rPr>
          <w:fldChar w:fldCharType="end"/>
        </w:r>
      </w:hyperlink>
    </w:p>
    <w:p w14:paraId="492585A9" w14:textId="77777777" w:rsidR="00585447" w:rsidRPr="007310EB" w:rsidRDefault="00585447" w:rsidP="00585447">
      <w:pPr>
        <w:rPr>
          <w:rFonts w:cstheme="majorBidi"/>
          <w:szCs w:val="32"/>
        </w:rPr>
      </w:pPr>
    </w:p>
    <w:p w14:paraId="67DCBCF2" w14:textId="6FEC916A" w:rsidR="00585447" w:rsidRPr="00010401" w:rsidRDefault="00585447" w:rsidP="00585447">
      <w:pPr>
        <w:jc w:val="center"/>
        <w:rPr>
          <w:rFonts w:eastAsia="Times New Roman" w:cstheme="majorBidi"/>
          <w:b/>
          <w:bCs/>
          <w:sz w:val="48"/>
          <w:szCs w:val="48"/>
          <w:lang w:bidi="th-TH"/>
        </w:rPr>
      </w:pPr>
      <w:r w:rsidRPr="00010401">
        <w:rPr>
          <w:rFonts w:cstheme="majorBidi"/>
          <w:b/>
          <w:bCs/>
          <w:sz w:val="48"/>
          <w:szCs w:val="48"/>
          <w:cs/>
          <w:lang w:bidi="th-TH"/>
        </w:rPr>
        <w:lastRenderedPageBreak/>
        <w:t>สารบัญ</w:t>
      </w:r>
      <w:r w:rsidRPr="00010401">
        <w:rPr>
          <w:rFonts w:cstheme="majorBidi" w:hint="cs"/>
          <w:b/>
          <w:bCs/>
          <w:sz w:val="48"/>
          <w:szCs w:val="48"/>
          <w:cs/>
          <w:lang w:bidi="th-TH"/>
        </w:rPr>
        <w:t xml:space="preserve"> (ต่อ)</w:t>
      </w:r>
    </w:p>
    <w:p w14:paraId="019E7A93" w14:textId="71A3FC25" w:rsidR="00585447" w:rsidRPr="00585447" w:rsidRDefault="00585447" w:rsidP="007310EB">
      <w:pPr>
        <w:jc w:val="right"/>
        <w:rPr>
          <w:rFonts w:cstheme="majorBidi"/>
          <w:b/>
          <w:bCs/>
          <w:noProof/>
          <w:szCs w:val="32"/>
          <w:lang w:bidi="th-TH"/>
        </w:rPr>
      </w:pPr>
      <w:r w:rsidRPr="008968DD">
        <w:rPr>
          <w:rFonts w:cstheme="majorBidi"/>
          <w:b/>
          <w:bCs/>
          <w:noProof/>
          <w:szCs w:val="32"/>
          <w:cs/>
          <w:lang w:bidi="th-TH"/>
        </w:rPr>
        <w:t>หน้า</w:t>
      </w:r>
    </w:p>
    <w:p w14:paraId="29F49CC3" w14:textId="32947C5C" w:rsidR="00F016D6" w:rsidRPr="000F7EAF" w:rsidRDefault="00C34C97">
      <w:pPr>
        <w:pStyle w:val="11"/>
        <w:rPr>
          <w:rFonts w:asciiTheme="minorHAnsi" w:eastAsiaTheme="minorEastAsia" w:hAnsiTheme="minorHAnsi" w:cstheme="minorBidi"/>
          <w:b w:val="0"/>
          <w:bCs w:val="0"/>
          <w:color w:val="auto"/>
          <w:lang w:bidi="th-TH"/>
        </w:rPr>
      </w:pPr>
      <w:hyperlink w:anchor="_Toc58412968" w:history="1">
        <w:r w:rsidR="00F016D6" w:rsidRPr="00F016D6">
          <w:rPr>
            <w:rStyle w:val="a5"/>
            <w:cs/>
          </w:rPr>
          <w:t xml:space="preserve">บทที่ </w:t>
        </w:r>
        <w:r w:rsidR="00F016D6" w:rsidRPr="00F016D6">
          <w:rPr>
            <w:rStyle w:val="a5"/>
          </w:rPr>
          <w:t>3</w:t>
        </w:r>
        <w:r w:rsidR="00F016D6" w:rsidRPr="00F016D6">
          <w:rPr>
            <w:webHidden/>
          </w:rPr>
          <w:tab/>
        </w:r>
        <w:r w:rsidR="00F016D6" w:rsidRPr="00F016D6">
          <w:rPr>
            <w:webHidden/>
          </w:rPr>
          <w:fldChar w:fldCharType="begin"/>
        </w:r>
        <w:r w:rsidR="00F016D6" w:rsidRPr="00F016D6">
          <w:rPr>
            <w:webHidden/>
          </w:rPr>
          <w:instrText xml:space="preserve"> PAGEREF _Toc58412968 \h </w:instrText>
        </w:r>
        <w:r w:rsidR="00F016D6" w:rsidRPr="00F016D6">
          <w:rPr>
            <w:webHidden/>
          </w:rPr>
        </w:r>
        <w:r w:rsidR="00F016D6" w:rsidRPr="00F016D6">
          <w:rPr>
            <w:webHidden/>
          </w:rPr>
          <w:fldChar w:fldCharType="separate"/>
        </w:r>
        <w:r w:rsidR="0056265B">
          <w:rPr>
            <w:webHidden/>
          </w:rPr>
          <w:t>25</w:t>
        </w:r>
        <w:r w:rsidR="00F016D6" w:rsidRPr="00F016D6">
          <w:rPr>
            <w:webHidden/>
          </w:rPr>
          <w:fldChar w:fldCharType="end"/>
        </w:r>
      </w:hyperlink>
    </w:p>
    <w:p w14:paraId="282EB038" w14:textId="40C9FE04" w:rsidR="00F016D6" w:rsidRPr="000F7EAF" w:rsidRDefault="00C34C97">
      <w:pPr>
        <w:pStyle w:val="21"/>
        <w:rPr>
          <w:rFonts w:asciiTheme="minorHAnsi" w:eastAsiaTheme="minorEastAsia" w:hAnsiTheme="minorHAnsi" w:cstheme="minorBidi"/>
          <w:color w:val="auto"/>
          <w:lang w:bidi="th-TH"/>
        </w:rPr>
      </w:pPr>
      <w:hyperlink w:anchor="_Toc58412969" w:history="1">
        <w:r w:rsidR="00F016D6" w:rsidRPr="00D22C5F">
          <w:rPr>
            <w:rStyle w:val="a5"/>
            <w:cs/>
          </w:rPr>
          <w:t>ขั้นตอนการพัฒนาระบบ</w:t>
        </w:r>
        <w:r w:rsidR="00F016D6">
          <w:rPr>
            <w:webHidden/>
          </w:rPr>
          <w:tab/>
        </w:r>
        <w:r w:rsidR="00F016D6">
          <w:rPr>
            <w:webHidden/>
          </w:rPr>
          <w:fldChar w:fldCharType="begin"/>
        </w:r>
        <w:r w:rsidR="00F016D6">
          <w:rPr>
            <w:webHidden/>
          </w:rPr>
          <w:instrText xml:space="preserve"> PAGEREF _Toc58412969 \h </w:instrText>
        </w:r>
        <w:r w:rsidR="00F016D6">
          <w:rPr>
            <w:webHidden/>
          </w:rPr>
        </w:r>
        <w:r w:rsidR="00F016D6">
          <w:rPr>
            <w:webHidden/>
          </w:rPr>
          <w:fldChar w:fldCharType="separate"/>
        </w:r>
        <w:r w:rsidR="0056265B">
          <w:rPr>
            <w:webHidden/>
          </w:rPr>
          <w:t>25</w:t>
        </w:r>
        <w:r w:rsidR="00F016D6">
          <w:rPr>
            <w:webHidden/>
          </w:rPr>
          <w:fldChar w:fldCharType="end"/>
        </w:r>
      </w:hyperlink>
    </w:p>
    <w:p w14:paraId="222B23D8" w14:textId="6C00A863"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73" w:history="1">
        <w:r w:rsidR="00F016D6" w:rsidRPr="000F7EAF">
          <w:rPr>
            <w:rStyle w:val="a5"/>
            <w:rFonts w:eastAsia="Times New Roman" w:cstheme="majorBidi"/>
            <w:szCs w:val="32"/>
            <w:cs/>
            <w14:scene3d>
              <w14:camera w14:prst="orthographicFront"/>
              <w14:lightRig w14:rig="threePt" w14:dir="t">
                <w14:rot w14:lat="0" w14:lon="0" w14:rev="0"/>
              </w14:lightRig>
            </w14:scene3d>
          </w:rPr>
          <w:t>3.1</w:t>
        </w:r>
        <w:r w:rsidR="00F016D6" w:rsidRPr="000F7EAF">
          <w:rPr>
            <w:rStyle w:val="a5"/>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3 \h </w:instrText>
        </w:r>
        <w:r w:rsidR="00F016D6" w:rsidRPr="000F7EAF">
          <w:rPr>
            <w:webHidden/>
            <w:szCs w:val="32"/>
          </w:rPr>
        </w:r>
        <w:r w:rsidR="00F016D6" w:rsidRPr="000F7EAF">
          <w:rPr>
            <w:webHidden/>
            <w:szCs w:val="32"/>
          </w:rPr>
          <w:fldChar w:fldCharType="separate"/>
        </w:r>
        <w:r w:rsidR="0056265B">
          <w:rPr>
            <w:noProof/>
            <w:webHidden/>
            <w:szCs w:val="32"/>
          </w:rPr>
          <w:t>26</w:t>
        </w:r>
        <w:r w:rsidR="00F016D6" w:rsidRPr="000F7EAF">
          <w:rPr>
            <w:webHidden/>
            <w:szCs w:val="32"/>
          </w:rPr>
          <w:fldChar w:fldCharType="end"/>
        </w:r>
      </w:hyperlink>
    </w:p>
    <w:p w14:paraId="6C0AE497" w14:textId="325E18F6"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74" w:history="1">
        <w:r w:rsidR="00F016D6" w:rsidRPr="000F7EAF">
          <w:rPr>
            <w:rStyle w:val="a5"/>
            <w:rFonts w:cstheme="majorBidi"/>
            <w:szCs w:val="32"/>
            <w14:scene3d>
              <w14:camera w14:prst="orthographicFront"/>
              <w14:lightRig w14:rig="threePt" w14:dir="t">
                <w14:rot w14:lat="0" w14:lon="0" w14:rev="0"/>
              </w14:lightRig>
            </w14:scene3d>
          </w:rPr>
          <w:t>3.2</w:t>
        </w:r>
        <w:r w:rsidR="00F016D6" w:rsidRPr="000F7EAF">
          <w:rPr>
            <w:rStyle w:val="a5"/>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4 \h </w:instrText>
        </w:r>
        <w:r w:rsidR="00F016D6" w:rsidRPr="000F7EAF">
          <w:rPr>
            <w:webHidden/>
            <w:szCs w:val="32"/>
          </w:rPr>
        </w:r>
        <w:r w:rsidR="00F016D6" w:rsidRPr="000F7EAF">
          <w:rPr>
            <w:webHidden/>
            <w:szCs w:val="32"/>
          </w:rPr>
          <w:fldChar w:fldCharType="separate"/>
        </w:r>
        <w:r w:rsidR="0056265B">
          <w:rPr>
            <w:noProof/>
            <w:webHidden/>
            <w:szCs w:val="32"/>
          </w:rPr>
          <w:t>29</w:t>
        </w:r>
        <w:r w:rsidR="00F016D6" w:rsidRPr="000F7EAF">
          <w:rPr>
            <w:webHidden/>
            <w:szCs w:val="32"/>
          </w:rPr>
          <w:fldChar w:fldCharType="end"/>
        </w:r>
      </w:hyperlink>
    </w:p>
    <w:p w14:paraId="78F06DDD" w14:textId="47322995"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75" w:history="1">
        <w:r w:rsidR="00F016D6" w:rsidRPr="000F7EAF">
          <w:rPr>
            <w:rStyle w:val="a5"/>
            <w:rFonts w:cstheme="majorBidi"/>
            <w:szCs w:val="32"/>
            <w14:scene3d>
              <w14:camera w14:prst="orthographicFront"/>
              <w14:lightRig w14:rig="threePt" w14:dir="t">
                <w14:rot w14:lat="0" w14:lon="0" w14:rev="0"/>
              </w14:lightRig>
            </w14:scene3d>
          </w:rPr>
          <w:t>3.3</w:t>
        </w:r>
        <w:r w:rsidR="00F016D6" w:rsidRPr="000F7EAF">
          <w:rPr>
            <w:rStyle w:val="a5"/>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5 \h </w:instrText>
        </w:r>
        <w:r w:rsidR="00F016D6" w:rsidRPr="000F7EAF">
          <w:rPr>
            <w:webHidden/>
            <w:szCs w:val="32"/>
          </w:rPr>
        </w:r>
        <w:r w:rsidR="00F016D6" w:rsidRPr="000F7EAF">
          <w:rPr>
            <w:webHidden/>
            <w:szCs w:val="32"/>
          </w:rPr>
          <w:fldChar w:fldCharType="separate"/>
        </w:r>
        <w:r w:rsidR="0056265B">
          <w:rPr>
            <w:noProof/>
            <w:webHidden/>
            <w:szCs w:val="32"/>
          </w:rPr>
          <w:t>35</w:t>
        </w:r>
        <w:r w:rsidR="00F016D6" w:rsidRPr="000F7EAF">
          <w:rPr>
            <w:webHidden/>
            <w:szCs w:val="32"/>
          </w:rPr>
          <w:fldChar w:fldCharType="end"/>
        </w:r>
      </w:hyperlink>
    </w:p>
    <w:p w14:paraId="3AB39E9D" w14:textId="372030D1"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76" w:history="1">
        <w:r w:rsidR="00F016D6" w:rsidRPr="000F7EAF">
          <w:rPr>
            <w:rStyle w:val="a5"/>
            <w:rFonts w:cstheme="majorBidi"/>
            <w:szCs w:val="32"/>
            <w14:scene3d>
              <w14:camera w14:prst="orthographicFront"/>
              <w14:lightRig w14:rig="threePt" w14:dir="t">
                <w14:rot w14:lat="0" w14:lon="0" w14:rev="0"/>
              </w14:lightRig>
            </w14:scene3d>
          </w:rPr>
          <w:t>3.4</w:t>
        </w:r>
        <w:r w:rsidR="00F016D6" w:rsidRPr="000F7EAF">
          <w:rPr>
            <w:rStyle w:val="a5"/>
            <w:rFonts w:cstheme="majorBidi"/>
            <w:szCs w:val="32"/>
            <w:cs/>
          </w:rPr>
          <w:t xml:space="preserve"> การประเมินผล (</w:t>
        </w:r>
        <w:r w:rsidR="00F016D6" w:rsidRPr="000F7EAF">
          <w:rPr>
            <w:rStyle w:val="a5"/>
            <w:rFonts w:cstheme="majorBidi"/>
            <w:szCs w:val="32"/>
          </w:rPr>
          <w:t>Evaluation</w:t>
        </w:r>
        <w:r w:rsidR="00F016D6" w:rsidRPr="000F7EAF">
          <w:rPr>
            <w:rStyle w:val="a5"/>
            <w:rFonts w:cstheme="majorBidi"/>
            <w:szCs w:val="32"/>
            <w:cs/>
          </w:rPr>
          <w:t>)</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6 \h </w:instrText>
        </w:r>
        <w:r w:rsidR="00F016D6" w:rsidRPr="000F7EAF">
          <w:rPr>
            <w:webHidden/>
            <w:szCs w:val="32"/>
          </w:rPr>
        </w:r>
        <w:r w:rsidR="00F016D6" w:rsidRPr="000F7EAF">
          <w:rPr>
            <w:webHidden/>
            <w:szCs w:val="32"/>
          </w:rPr>
          <w:fldChar w:fldCharType="separate"/>
        </w:r>
        <w:r w:rsidR="0056265B">
          <w:rPr>
            <w:noProof/>
            <w:webHidden/>
            <w:szCs w:val="32"/>
          </w:rPr>
          <w:t>36</w:t>
        </w:r>
        <w:r w:rsidR="00F016D6" w:rsidRPr="000F7EAF">
          <w:rPr>
            <w:webHidden/>
            <w:szCs w:val="32"/>
          </w:rPr>
          <w:fldChar w:fldCharType="end"/>
        </w:r>
      </w:hyperlink>
    </w:p>
    <w:p w14:paraId="17D8B319" w14:textId="61EC1B4A" w:rsidR="00F016D6" w:rsidRPr="000F7EAF" w:rsidRDefault="00C34C97">
      <w:pPr>
        <w:pStyle w:val="11"/>
        <w:rPr>
          <w:rFonts w:asciiTheme="minorHAnsi" w:eastAsiaTheme="minorEastAsia" w:hAnsiTheme="minorHAnsi" w:cstheme="minorBidi"/>
          <w:b w:val="0"/>
          <w:bCs w:val="0"/>
          <w:color w:val="auto"/>
          <w:lang w:bidi="th-TH"/>
        </w:rPr>
      </w:pPr>
      <w:hyperlink w:anchor="_Toc58412977" w:history="1">
        <w:r w:rsidR="00F016D6" w:rsidRPr="00D22C5F">
          <w:rPr>
            <w:rStyle w:val="a5"/>
            <w:cs/>
          </w:rPr>
          <w:t xml:space="preserve">บทที่ </w:t>
        </w:r>
        <w:r w:rsidR="00F016D6" w:rsidRPr="00D22C5F">
          <w:rPr>
            <w:rStyle w:val="a5"/>
          </w:rPr>
          <w:t>4</w:t>
        </w:r>
        <w:r w:rsidR="00F016D6">
          <w:rPr>
            <w:webHidden/>
          </w:rPr>
          <w:tab/>
        </w:r>
        <w:r w:rsidR="00F016D6">
          <w:rPr>
            <w:webHidden/>
          </w:rPr>
          <w:fldChar w:fldCharType="begin"/>
        </w:r>
        <w:r w:rsidR="00F016D6">
          <w:rPr>
            <w:webHidden/>
          </w:rPr>
          <w:instrText xml:space="preserve"> PAGEREF _Toc58412977 \h </w:instrText>
        </w:r>
        <w:r w:rsidR="00F016D6">
          <w:rPr>
            <w:webHidden/>
          </w:rPr>
        </w:r>
        <w:r w:rsidR="00F016D6">
          <w:rPr>
            <w:webHidden/>
          </w:rPr>
          <w:fldChar w:fldCharType="separate"/>
        </w:r>
        <w:r w:rsidR="0056265B">
          <w:rPr>
            <w:webHidden/>
          </w:rPr>
          <w:t>37</w:t>
        </w:r>
        <w:r w:rsidR="00F016D6">
          <w:rPr>
            <w:webHidden/>
          </w:rPr>
          <w:fldChar w:fldCharType="end"/>
        </w:r>
      </w:hyperlink>
    </w:p>
    <w:p w14:paraId="6F5B7330" w14:textId="5C2BFB71" w:rsidR="00F016D6" w:rsidRPr="000F7EAF" w:rsidRDefault="00C34C97">
      <w:pPr>
        <w:pStyle w:val="21"/>
        <w:rPr>
          <w:rFonts w:asciiTheme="minorHAnsi" w:eastAsiaTheme="minorEastAsia" w:hAnsiTheme="minorHAnsi" w:cstheme="minorBidi"/>
          <w:color w:val="auto"/>
          <w:lang w:bidi="th-TH"/>
        </w:rPr>
      </w:pPr>
      <w:hyperlink w:anchor="_Toc58412978" w:history="1">
        <w:r w:rsidR="00F016D6" w:rsidRPr="00D22C5F">
          <w:rPr>
            <w:rStyle w:val="a5"/>
            <w:cs/>
          </w:rPr>
          <w:t>การทดลองและผลลัพธ์ที่ได้จากระบบ</w:t>
        </w:r>
        <w:r w:rsidR="00F016D6">
          <w:rPr>
            <w:webHidden/>
          </w:rPr>
          <w:tab/>
        </w:r>
        <w:r w:rsidR="00F016D6">
          <w:rPr>
            <w:webHidden/>
          </w:rPr>
          <w:fldChar w:fldCharType="begin"/>
        </w:r>
        <w:r w:rsidR="00F016D6">
          <w:rPr>
            <w:webHidden/>
          </w:rPr>
          <w:instrText xml:space="preserve"> PAGEREF _Toc58412978 \h </w:instrText>
        </w:r>
        <w:r w:rsidR="00F016D6">
          <w:rPr>
            <w:webHidden/>
          </w:rPr>
        </w:r>
        <w:r w:rsidR="00F016D6">
          <w:rPr>
            <w:webHidden/>
          </w:rPr>
          <w:fldChar w:fldCharType="separate"/>
        </w:r>
        <w:r w:rsidR="0056265B">
          <w:rPr>
            <w:webHidden/>
          </w:rPr>
          <w:t>37</w:t>
        </w:r>
        <w:r w:rsidR="00F016D6">
          <w:rPr>
            <w:webHidden/>
          </w:rPr>
          <w:fldChar w:fldCharType="end"/>
        </w:r>
      </w:hyperlink>
    </w:p>
    <w:p w14:paraId="225EDF9E" w14:textId="7D11B14A"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79" w:history="1">
        <w:r w:rsidR="00F016D6" w:rsidRPr="000F7EAF">
          <w:rPr>
            <w:rStyle w:val="a5"/>
            <w:rFonts w:cstheme="majorBidi"/>
            <w:szCs w:val="32"/>
            <w14:scene3d>
              <w14:camera w14:prst="orthographicFront"/>
              <w14:lightRig w14:rig="threePt" w14:dir="t">
                <w14:rot w14:lat="0" w14:lon="0" w14:rev="0"/>
              </w14:lightRig>
            </w14:scene3d>
          </w:rPr>
          <w:t>4.1</w:t>
        </w:r>
        <w:r w:rsidR="00F016D6" w:rsidRPr="000F7EAF">
          <w:rPr>
            <w:rStyle w:val="a5"/>
            <w:rFonts w:cstheme="majorBidi"/>
            <w:szCs w:val="32"/>
            <w:cs/>
          </w:rPr>
          <w:t xml:space="preserve"> การวิเคราะห์ข้อมูลที่สร้างขึ้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9 \h </w:instrText>
        </w:r>
        <w:r w:rsidR="00F016D6" w:rsidRPr="000F7EAF">
          <w:rPr>
            <w:webHidden/>
            <w:szCs w:val="32"/>
          </w:rPr>
        </w:r>
        <w:r w:rsidR="00F016D6" w:rsidRPr="000F7EAF">
          <w:rPr>
            <w:webHidden/>
            <w:szCs w:val="32"/>
          </w:rPr>
          <w:fldChar w:fldCharType="separate"/>
        </w:r>
        <w:r w:rsidR="0056265B">
          <w:rPr>
            <w:noProof/>
            <w:webHidden/>
            <w:szCs w:val="32"/>
          </w:rPr>
          <w:t>37</w:t>
        </w:r>
        <w:r w:rsidR="00F016D6" w:rsidRPr="000F7EAF">
          <w:rPr>
            <w:webHidden/>
            <w:szCs w:val="32"/>
          </w:rPr>
          <w:fldChar w:fldCharType="end"/>
        </w:r>
      </w:hyperlink>
    </w:p>
    <w:p w14:paraId="2CB56885" w14:textId="56D43CDC"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81" w:history="1">
        <w:r w:rsidR="00F016D6" w:rsidRPr="000F7EAF">
          <w:rPr>
            <w:rStyle w:val="a5"/>
            <w:rFonts w:cstheme="majorBidi"/>
            <w:szCs w:val="32"/>
            <w14:scene3d>
              <w14:camera w14:prst="orthographicFront"/>
              <w14:lightRig w14:rig="threePt" w14:dir="t">
                <w14:rot w14:lat="0" w14:lon="0" w14:rev="0"/>
              </w14:lightRig>
            </w14:scene3d>
          </w:rPr>
          <w:t>4.2</w:t>
        </w:r>
        <w:r w:rsidR="00F016D6" w:rsidRPr="000F7EAF">
          <w:rPr>
            <w:rStyle w:val="a5"/>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1 \h </w:instrText>
        </w:r>
        <w:r w:rsidR="00F016D6" w:rsidRPr="000F7EAF">
          <w:rPr>
            <w:webHidden/>
            <w:szCs w:val="32"/>
          </w:rPr>
        </w:r>
        <w:r w:rsidR="00F016D6" w:rsidRPr="000F7EAF">
          <w:rPr>
            <w:webHidden/>
            <w:szCs w:val="32"/>
          </w:rPr>
          <w:fldChar w:fldCharType="separate"/>
        </w:r>
        <w:r w:rsidR="0056265B">
          <w:rPr>
            <w:noProof/>
            <w:webHidden/>
            <w:szCs w:val="32"/>
          </w:rPr>
          <w:t>43</w:t>
        </w:r>
        <w:r w:rsidR="00F016D6" w:rsidRPr="000F7EAF">
          <w:rPr>
            <w:webHidden/>
            <w:szCs w:val="32"/>
          </w:rPr>
          <w:fldChar w:fldCharType="end"/>
        </w:r>
      </w:hyperlink>
    </w:p>
    <w:p w14:paraId="46779207" w14:textId="6B1CD87B"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82" w:history="1">
        <w:r w:rsidR="00F016D6" w:rsidRPr="000F7EAF">
          <w:rPr>
            <w:rStyle w:val="a5"/>
            <w:rFonts w:cstheme="majorBidi"/>
            <w:szCs w:val="32"/>
            <w14:scene3d>
              <w14:camera w14:prst="orthographicFront"/>
              <w14:lightRig w14:rig="threePt" w14:dir="t">
                <w14:rot w14:lat="0" w14:lon="0" w14:rev="0"/>
              </w14:lightRig>
            </w14:scene3d>
          </w:rPr>
          <w:t>4.3</w:t>
        </w:r>
        <w:r w:rsidR="00F016D6" w:rsidRPr="000F7EAF">
          <w:rPr>
            <w:rStyle w:val="a5"/>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2 \h </w:instrText>
        </w:r>
        <w:r w:rsidR="00F016D6" w:rsidRPr="000F7EAF">
          <w:rPr>
            <w:webHidden/>
            <w:szCs w:val="32"/>
          </w:rPr>
        </w:r>
        <w:r w:rsidR="00F016D6" w:rsidRPr="000F7EAF">
          <w:rPr>
            <w:webHidden/>
            <w:szCs w:val="32"/>
          </w:rPr>
          <w:fldChar w:fldCharType="separate"/>
        </w:r>
        <w:r w:rsidR="0056265B">
          <w:rPr>
            <w:noProof/>
            <w:webHidden/>
            <w:szCs w:val="32"/>
          </w:rPr>
          <w:t>46</w:t>
        </w:r>
        <w:r w:rsidR="00F016D6" w:rsidRPr="000F7EAF">
          <w:rPr>
            <w:webHidden/>
            <w:szCs w:val="32"/>
          </w:rPr>
          <w:fldChar w:fldCharType="end"/>
        </w:r>
      </w:hyperlink>
    </w:p>
    <w:p w14:paraId="7429FCF8" w14:textId="2A6222F0"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83" w:history="1">
        <w:r w:rsidR="00F016D6" w:rsidRPr="000F7EAF">
          <w:rPr>
            <w:rStyle w:val="a5"/>
            <w:rFonts w:cstheme="majorBidi"/>
            <w:szCs w:val="32"/>
            <w14:scene3d>
              <w14:camera w14:prst="orthographicFront"/>
              <w14:lightRig w14:rig="threePt" w14:dir="t">
                <w14:rot w14:lat="0" w14:lon="0" w14:rev="0"/>
              </w14:lightRig>
            </w14:scene3d>
          </w:rPr>
          <w:t>4.4</w:t>
        </w:r>
        <w:r w:rsidR="00F016D6" w:rsidRPr="000F7EAF">
          <w:rPr>
            <w:rStyle w:val="a5"/>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3 \h </w:instrText>
        </w:r>
        <w:r w:rsidR="00F016D6" w:rsidRPr="000F7EAF">
          <w:rPr>
            <w:webHidden/>
            <w:szCs w:val="32"/>
          </w:rPr>
        </w:r>
        <w:r w:rsidR="00F016D6" w:rsidRPr="000F7EAF">
          <w:rPr>
            <w:webHidden/>
            <w:szCs w:val="32"/>
          </w:rPr>
          <w:fldChar w:fldCharType="separate"/>
        </w:r>
        <w:r w:rsidR="0056265B">
          <w:rPr>
            <w:noProof/>
            <w:webHidden/>
            <w:szCs w:val="32"/>
          </w:rPr>
          <w:t>54</w:t>
        </w:r>
        <w:r w:rsidR="00F016D6" w:rsidRPr="000F7EAF">
          <w:rPr>
            <w:webHidden/>
            <w:szCs w:val="32"/>
          </w:rPr>
          <w:fldChar w:fldCharType="end"/>
        </w:r>
      </w:hyperlink>
    </w:p>
    <w:p w14:paraId="09DA9B8D" w14:textId="51DFA9C2" w:rsidR="00F016D6" w:rsidRPr="000F7EAF" w:rsidRDefault="00C34C97">
      <w:pPr>
        <w:pStyle w:val="11"/>
        <w:rPr>
          <w:rFonts w:asciiTheme="minorHAnsi" w:eastAsiaTheme="minorEastAsia" w:hAnsiTheme="minorHAnsi" w:cstheme="minorBidi"/>
          <w:b w:val="0"/>
          <w:bCs w:val="0"/>
          <w:color w:val="auto"/>
          <w:lang w:bidi="th-TH"/>
        </w:rPr>
      </w:pPr>
      <w:hyperlink w:anchor="_Toc58412984" w:history="1">
        <w:r w:rsidR="00F016D6" w:rsidRPr="00D22C5F">
          <w:rPr>
            <w:rStyle w:val="a5"/>
            <w:cs/>
          </w:rPr>
          <w:t xml:space="preserve">บทที่ </w:t>
        </w:r>
        <w:r w:rsidR="00F016D6" w:rsidRPr="00D22C5F">
          <w:rPr>
            <w:rStyle w:val="a5"/>
          </w:rPr>
          <w:t>5</w:t>
        </w:r>
        <w:bookmarkStart w:id="1" w:name="_Hlt58413227"/>
        <w:r w:rsidR="00F016D6">
          <w:rPr>
            <w:webHidden/>
          </w:rPr>
          <w:tab/>
        </w:r>
        <w:bookmarkEnd w:id="1"/>
        <w:r w:rsidR="00F016D6">
          <w:rPr>
            <w:webHidden/>
          </w:rPr>
          <w:fldChar w:fldCharType="begin"/>
        </w:r>
        <w:r w:rsidR="00F016D6">
          <w:rPr>
            <w:webHidden/>
          </w:rPr>
          <w:instrText xml:space="preserve"> PAGEREF _Toc58412984 \h </w:instrText>
        </w:r>
        <w:r w:rsidR="00F016D6">
          <w:rPr>
            <w:webHidden/>
          </w:rPr>
        </w:r>
        <w:r w:rsidR="00F016D6">
          <w:rPr>
            <w:webHidden/>
          </w:rPr>
          <w:fldChar w:fldCharType="separate"/>
        </w:r>
        <w:r w:rsidR="0056265B">
          <w:rPr>
            <w:webHidden/>
          </w:rPr>
          <w:t>55</w:t>
        </w:r>
        <w:r w:rsidR="00F016D6">
          <w:rPr>
            <w:webHidden/>
          </w:rPr>
          <w:fldChar w:fldCharType="end"/>
        </w:r>
      </w:hyperlink>
    </w:p>
    <w:p w14:paraId="228E219A" w14:textId="34152712" w:rsidR="00F016D6" w:rsidRPr="000F7EAF" w:rsidRDefault="00C34C97">
      <w:pPr>
        <w:pStyle w:val="21"/>
        <w:rPr>
          <w:rFonts w:asciiTheme="minorHAnsi" w:eastAsiaTheme="minorEastAsia" w:hAnsiTheme="minorHAnsi" w:cstheme="minorBidi"/>
          <w:color w:val="auto"/>
          <w:lang w:bidi="th-TH"/>
        </w:rPr>
      </w:pPr>
      <w:hyperlink w:anchor="_Toc58412985" w:history="1">
        <w:r w:rsidR="00F016D6" w:rsidRPr="00D22C5F">
          <w:rPr>
            <w:rStyle w:val="a5"/>
            <w:cs/>
          </w:rPr>
          <w:t>บทสรุป</w:t>
        </w:r>
        <w:r w:rsidR="00F016D6">
          <w:rPr>
            <w:webHidden/>
          </w:rPr>
          <w:tab/>
        </w:r>
        <w:r w:rsidR="00F016D6">
          <w:rPr>
            <w:webHidden/>
          </w:rPr>
          <w:fldChar w:fldCharType="begin"/>
        </w:r>
        <w:r w:rsidR="00F016D6">
          <w:rPr>
            <w:webHidden/>
          </w:rPr>
          <w:instrText xml:space="preserve"> PAGEREF _Toc58412985 \h </w:instrText>
        </w:r>
        <w:r w:rsidR="00F016D6">
          <w:rPr>
            <w:webHidden/>
          </w:rPr>
        </w:r>
        <w:r w:rsidR="00F016D6">
          <w:rPr>
            <w:webHidden/>
          </w:rPr>
          <w:fldChar w:fldCharType="separate"/>
        </w:r>
        <w:r w:rsidR="0056265B">
          <w:rPr>
            <w:webHidden/>
          </w:rPr>
          <w:t>55</w:t>
        </w:r>
        <w:r w:rsidR="00F016D6">
          <w:rPr>
            <w:webHidden/>
          </w:rPr>
          <w:fldChar w:fldCharType="end"/>
        </w:r>
      </w:hyperlink>
    </w:p>
    <w:p w14:paraId="41ABDF52" w14:textId="5746948F"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86" w:history="1">
        <w:r w:rsidR="00F016D6" w:rsidRPr="000F7EAF">
          <w:rPr>
            <w:rStyle w:val="a5"/>
            <w:rFonts w:cstheme="majorBidi"/>
            <w:szCs w:val="32"/>
            <w14:scene3d>
              <w14:camera w14:prst="orthographicFront"/>
              <w14:lightRig w14:rig="threePt" w14:dir="t">
                <w14:rot w14:lat="0" w14:lon="0" w14:rev="0"/>
              </w14:lightRig>
            </w14:scene3d>
          </w:rPr>
          <w:t>5.1</w:t>
        </w:r>
        <w:r w:rsidR="00F016D6" w:rsidRPr="000F7EAF">
          <w:rPr>
            <w:rStyle w:val="a5"/>
            <w:rFonts w:cstheme="majorBidi"/>
            <w:szCs w:val="32"/>
            <w:cs/>
          </w:rPr>
          <w:t xml:space="preserve"> สรุปผลโครงงา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6 \h </w:instrText>
        </w:r>
        <w:r w:rsidR="00F016D6" w:rsidRPr="000F7EAF">
          <w:rPr>
            <w:webHidden/>
            <w:szCs w:val="32"/>
          </w:rPr>
        </w:r>
        <w:r w:rsidR="00F016D6" w:rsidRPr="000F7EAF">
          <w:rPr>
            <w:webHidden/>
            <w:szCs w:val="32"/>
          </w:rPr>
          <w:fldChar w:fldCharType="separate"/>
        </w:r>
        <w:r w:rsidR="0056265B">
          <w:rPr>
            <w:noProof/>
            <w:webHidden/>
            <w:szCs w:val="32"/>
          </w:rPr>
          <w:t>55</w:t>
        </w:r>
        <w:r w:rsidR="00F016D6" w:rsidRPr="000F7EAF">
          <w:rPr>
            <w:webHidden/>
            <w:szCs w:val="32"/>
          </w:rPr>
          <w:fldChar w:fldCharType="end"/>
        </w:r>
      </w:hyperlink>
    </w:p>
    <w:p w14:paraId="79A3267A" w14:textId="1D695871"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87" w:history="1">
        <w:r w:rsidR="00F016D6" w:rsidRPr="000F7EAF">
          <w:rPr>
            <w:rStyle w:val="a5"/>
            <w:rFonts w:cstheme="majorBidi"/>
            <w:szCs w:val="32"/>
            <w14:scene3d>
              <w14:camera w14:prst="orthographicFront"/>
              <w14:lightRig w14:rig="threePt" w14:dir="t">
                <w14:rot w14:lat="0" w14:lon="0" w14:rev="0"/>
              </w14:lightRig>
            </w14:scene3d>
          </w:rPr>
          <w:t>5.2</w:t>
        </w:r>
        <w:r w:rsidR="00F016D6" w:rsidRPr="000F7EAF">
          <w:rPr>
            <w:rStyle w:val="a5"/>
            <w:rFonts w:cstheme="majorBidi"/>
            <w:szCs w:val="32"/>
            <w:cs/>
          </w:rPr>
          <w:t xml:space="preserve"> ปัญหาในการพัฒนาโครงงานและสรุปผล</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7 \h </w:instrText>
        </w:r>
        <w:r w:rsidR="00F016D6" w:rsidRPr="000F7EAF">
          <w:rPr>
            <w:webHidden/>
            <w:szCs w:val="32"/>
          </w:rPr>
        </w:r>
        <w:r w:rsidR="00F016D6" w:rsidRPr="000F7EAF">
          <w:rPr>
            <w:webHidden/>
            <w:szCs w:val="32"/>
          </w:rPr>
          <w:fldChar w:fldCharType="separate"/>
        </w:r>
        <w:r w:rsidR="0056265B">
          <w:rPr>
            <w:noProof/>
            <w:webHidden/>
            <w:szCs w:val="32"/>
          </w:rPr>
          <w:t>56</w:t>
        </w:r>
        <w:r w:rsidR="00F016D6" w:rsidRPr="000F7EAF">
          <w:rPr>
            <w:webHidden/>
            <w:szCs w:val="32"/>
          </w:rPr>
          <w:fldChar w:fldCharType="end"/>
        </w:r>
      </w:hyperlink>
    </w:p>
    <w:p w14:paraId="0308006C" w14:textId="62DB04FA" w:rsidR="00F016D6" w:rsidRPr="000F7EAF" w:rsidRDefault="00C34C97">
      <w:pPr>
        <w:pStyle w:val="31"/>
        <w:tabs>
          <w:tab w:val="right" w:leader="dot" w:pos="8630"/>
        </w:tabs>
        <w:rPr>
          <w:rFonts w:asciiTheme="minorHAnsi" w:eastAsiaTheme="minorEastAsia" w:hAnsiTheme="minorHAnsi"/>
          <w:color w:val="auto"/>
          <w:szCs w:val="32"/>
          <w:lang w:bidi="th-TH"/>
        </w:rPr>
      </w:pPr>
      <w:hyperlink w:anchor="_Toc58412988" w:history="1">
        <w:r w:rsidR="00F016D6" w:rsidRPr="000F7EAF">
          <w:rPr>
            <w:rStyle w:val="a5"/>
            <w:rFonts w:cstheme="majorBidi"/>
            <w:szCs w:val="32"/>
            <w14:scene3d>
              <w14:camera w14:prst="orthographicFront"/>
              <w14:lightRig w14:rig="threePt" w14:dir="t">
                <w14:rot w14:lat="0" w14:lon="0" w14:rev="0"/>
              </w14:lightRig>
            </w14:scene3d>
          </w:rPr>
          <w:t>5.3</w:t>
        </w:r>
        <w:r w:rsidR="00F016D6" w:rsidRPr="000F7EAF">
          <w:rPr>
            <w:rStyle w:val="a5"/>
            <w:rFonts w:cstheme="majorBidi"/>
            <w:szCs w:val="32"/>
            <w:cs/>
          </w:rPr>
          <w:t xml:space="preserve"> แนวทางในการพัฒนาต่อ</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8 \h </w:instrText>
        </w:r>
        <w:r w:rsidR="00F016D6" w:rsidRPr="000F7EAF">
          <w:rPr>
            <w:webHidden/>
            <w:szCs w:val="32"/>
          </w:rPr>
        </w:r>
        <w:r w:rsidR="00F016D6" w:rsidRPr="000F7EAF">
          <w:rPr>
            <w:webHidden/>
            <w:szCs w:val="32"/>
          </w:rPr>
          <w:fldChar w:fldCharType="separate"/>
        </w:r>
        <w:r w:rsidR="0056265B">
          <w:rPr>
            <w:noProof/>
            <w:webHidden/>
            <w:szCs w:val="32"/>
          </w:rPr>
          <w:t>57</w:t>
        </w:r>
        <w:r w:rsidR="00F016D6" w:rsidRPr="000F7EAF">
          <w:rPr>
            <w:webHidden/>
            <w:szCs w:val="32"/>
          </w:rPr>
          <w:fldChar w:fldCharType="end"/>
        </w:r>
      </w:hyperlink>
    </w:p>
    <w:p w14:paraId="6504EA80" w14:textId="43BDF075" w:rsidR="00F016D6" w:rsidRPr="000F7EAF" w:rsidRDefault="00C34C97">
      <w:pPr>
        <w:pStyle w:val="21"/>
        <w:rPr>
          <w:rFonts w:asciiTheme="minorHAnsi" w:eastAsiaTheme="minorEastAsia" w:hAnsiTheme="minorHAnsi" w:cstheme="minorBidi"/>
          <w:color w:val="auto"/>
          <w:lang w:bidi="th-TH"/>
        </w:rPr>
      </w:pPr>
      <w:hyperlink w:anchor="_Toc58412989" w:history="1">
        <w:r w:rsidR="00F016D6" w:rsidRPr="00D22C5F">
          <w:rPr>
            <w:rStyle w:val="a5"/>
            <w:cs/>
          </w:rPr>
          <w:t>เอกสารอ้างอิง</w:t>
        </w:r>
        <w:r w:rsidR="00F016D6">
          <w:rPr>
            <w:webHidden/>
          </w:rPr>
          <w:tab/>
        </w:r>
        <w:r w:rsidR="00F016D6">
          <w:rPr>
            <w:webHidden/>
          </w:rPr>
          <w:fldChar w:fldCharType="begin"/>
        </w:r>
        <w:r w:rsidR="00F016D6">
          <w:rPr>
            <w:webHidden/>
          </w:rPr>
          <w:instrText xml:space="preserve"> PAGEREF _Toc58412989 \h </w:instrText>
        </w:r>
        <w:r w:rsidR="00F016D6">
          <w:rPr>
            <w:webHidden/>
          </w:rPr>
        </w:r>
        <w:r w:rsidR="00F016D6">
          <w:rPr>
            <w:webHidden/>
          </w:rPr>
          <w:fldChar w:fldCharType="separate"/>
        </w:r>
        <w:r w:rsidR="0056265B">
          <w:rPr>
            <w:webHidden/>
          </w:rPr>
          <w:t>58</w:t>
        </w:r>
        <w:r w:rsidR="00F016D6">
          <w:rPr>
            <w:webHidden/>
          </w:rPr>
          <w:fldChar w:fldCharType="end"/>
        </w:r>
      </w:hyperlink>
    </w:p>
    <w:p w14:paraId="2A50B910" w14:textId="25EEE195"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F6B95ED" w14:textId="5C12FA03" w:rsidR="00010401" w:rsidRPr="00010401" w:rsidRDefault="00A459C2">
      <w:pPr>
        <w:pStyle w:val="af0"/>
        <w:tabs>
          <w:tab w:val="right" w:leader="dot" w:pos="8630"/>
        </w:tabs>
        <w:rPr>
          <w:rFonts w:eastAsiaTheme="minorEastAsia" w:cstheme="majorBidi"/>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413971" w:history="1">
        <w:r w:rsidR="00010401" w:rsidRPr="00010401">
          <w:rPr>
            <w:rStyle w:val="a5"/>
            <w:rFonts w:cstheme="majorBidi"/>
            <w:b/>
            <w:bCs/>
            <w:noProof/>
            <w:szCs w:val="32"/>
            <w:cs/>
          </w:rPr>
          <w:t xml:space="preserve">รูปที่ 1.1 </w:t>
        </w:r>
        <w:r w:rsidR="00010401" w:rsidRPr="00010401">
          <w:rPr>
            <w:rStyle w:val="a5"/>
            <w:rFonts w:cstheme="majorBidi"/>
            <w:noProof/>
            <w:szCs w:val="32"/>
            <w:cs/>
          </w:rPr>
          <w:t>ขั้นตอนการดำเนินงา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5</w:t>
        </w:r>
        <w:r w:rsidR="00010401" w:rsidRPr="00010401">
          <w:rPr>
            <w:rFonts w:cstheme="majorBidi"/>
            <w:noProof/>
            <w:webHidden/>
            <w:szCs w:val="32"/>
          </w:rPr>
          <w:fldChar w:fldCharType="end"/>
        </w:r>
      </w:hyperlink>
    </w:p>
    <w:p w14:paraId="0D639E69" w14:textId="3F7437B7" w:rsidR="00010401" w:rsidRPr="00010401" w:rsidRDefault="00C34C97">
      <w:pPr>
        <w:pStyle w:val="af0"/>
        <w:tabs>
          <w:tab w:val="right" w:leader="dot" w:pos="8630"/>
        </w:tabs>
        <w:rPr>
          <w:rFonts w:eastAsiaTheme="minorEastAsia" w:cstheme="majorBidi"/>
          <w:color w:val="auto"/>
          <w:szCs w:val="32"/>
          <w:lang w:bidi="th-TH"/>
        </w:rPr>
      </w:pPr>
      <w:hyperlink w:anchor="_Toc58413972" w:history="1">
        <w:r w:rsidR="00010401" w:rsidRPr="00010401">
          <w:rPr>
            <w:rStyle w:val="a5"/>
            <w:rFonts w:cstheme="majorBidi"/>
            <w:b/>
            <w:bCs/>
            <w:noProof/>
            <w:szCs w:val="32"/>
            <w:cs/>
          </w:rPr>
          <w:t>รูปที่ 2.1</w:t>
        </w:r>
        <w:r w:rsidR="00010401" w:rsidRPr="00010401">
          <w:rPr>
            <w:rStyle w:val="a5"/>
            <w:rFonts w:cstheme="majorBidi"/>
            <w:noProof/>
            <w:szCs w:val="32"/>
            <w:cs/>
          </w:rPr>
          <w:t xml:space="preserve"> กระบวนการทำงานทั่วไปของการประมวลผลภาษาธรรมชาติ</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0</w:t>
        </w:r>
        <w:r w:rsidR="00010401" w:rsidRPr="00010401">
          <w:rPr>
            <w:rFonts w:cstheme="majorBidi"/>
            <w:noProof/>
            <w:webHidden/>
            <w:szCs w:val="32"/>
          </w:rPr>
          <w:fldChar w:fldCharType="end"/>
        </w:r>
      </w:hyperlink>
    </w:p>
    <w:p w14:paraId="41C0D89E" w14:textId="198E88C2" w:rsidR="00010401" w:rsidRPr="00010401" w:rsidRDefault="00C34C97">
      <w:pPr>
        <w:pStyle w:val="af0"/>
        <w:tabs>
          <w:tab w:val="right" w:leader="dot" w:pos="8630"/>
        </w:tabs>
        <w:rPr>
          <w:rFonts w:eastAsiaTheme="minorEastAsia" w:cstheme="majorBidi"/>
          <w:color w:val="auto"/>
          <w:szCs w:val="32"/>
          <w:lang w:bidi="th-TH"/>
        </w:rPr>
      </w:pPr>
      <w:hyperlink w:anchor="_Toc58413973" w:history="1">
        <w:r w:rsidR="00010401" w:rsidRPr="00010401">
          <w:rPr>
            <w:rStyle w:val="a5"/>
            <w:rFonts w:cstheme="majorBidi"/>
            <w:b/>
            <w:bCs/>
            <w:noProof/>
            <w:szCs w:val="32"/>
            <w:cs/>
          </w:rPr>
          <w:t>รูปที่ 2.2</w:t>
        </w:r>
        <w:r w:rsidR="00010401" w:rsidRPr="00010401">
          <w:rPr>
            <w:rStyle w:val="a5"/>
            <w:rFonts w:cstheme="majorBidi"/>
            <w:noProof/>
            <w:szCs w:val="32"/>
          </w:rPr>
          <w:t xml:space="preserve"> Pre-Trained Part-of-Speech Classification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2</w:t>
        </w:r>
        <w:r w:rsidR="00010401" w:rsidRPr="00010401">
          <w:rPr>
            <w:rFonts w:cstheme="majorBidi"/>
            <w:noProof/>
            <w:webHidden/>
            <w:szCs w:val="32"/>
          </w:rPr>
          <w:fldChar w:fldCharType="end"/>
        </w:r>
      </w:hyperlink>
    </w:p>
    <w:p w14:paraId="1E430143" w14:textId="72EF18A6" w:rsidR="00010401" w:rsidRPr="00010401" w:rsidRDefault="00C34C97">
      <w:pPr>
        <w:pStyle w:val="af0"/>
        <w:tabs>
          <w:tab w:val="right" w:leader="dot" w:pos="8630"/>
        </w:tabs>
        <w:rPr>
          <w:rFonts w:eastAsiaTheme="minorEastAsia" w:cstheme="majorBidi"/>
          <w:color w:val="auto"/>
          <w:szCs w:val="32"/>
          <w:lang w:bidi="th-TH"/>
        </w:rPr>
      </w:pPr>
      <w:hyperlink w:anchor="_Toc58413974" w:history="1">
        <w:r w:rsidR="00010401" w:rsidRPr="00010401">
          <w:rPr>
            <w:rStyle w:val="a5"/>
            <w:rFonts w:cstheme="majorBidi"/>
            <w:b/>
            <w:bCs/>
            <w:noProof/>
            <w:szCs w:val="32"/>
            <w:cs/>
          </w:rPr>
          <w:t>รูปที่ 2.3</w:t>
        </w:r>
        <w:r w:rsidR="00010401" w:rsidRPr="00010401">
          <w:rPr>
            <w:rStyle w:val="a5"/>
            <w:rFonts w:cstheme="majorBidi"/>
            <w:b/>
            <w:bCs/>
            <w:noProof/>
            <w:szCs w:val="32"/>
          </w:rPr>
          <w:t xml:space="preserve"> </w:t>
        </w:r>
        <w:r w:rsidR="00010401" w:rsidRPr="00010401">
          <w:rPr>
            <w:rStyle w:val="a5"/>
            <w:rFonts w:cstheme="majorBidi"/>
            <w:noProof/>
            <w:szCs w:val="32"/>
            <w:cs/>
          </w:rPr>
          <w:t>ผลลัพธ์ของการประมวลผลประโยคทั้งหม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2</w:t>
        </w:r>
        <w:r w:rsidR="00010401" w:rsidRPr="00010401">
          <w:rPr>
            <w:rFonts w:cstheme="majorBidi"/>
            <w:noProof/>
            <w:webHidden/>
            <w:szCs w:val="32"/>
          </w:rPr>
          <w:fldChar w:fldCharType="end"/>
        </w:r>
      </w:hyperlink>
    </w:p>
    <w:p w14:paraId="0B943558" w14:textId="42B9B7C8" w:rsidR="00010401" w:rsidRPr="00010401" w:rsidRDefault="00C34C97">
      <w:pPr>
        <w:pStyle w:val="af0"/>
        <w:tabs>
          <w:tab w:val="right" w:leader="dot" w:pos="8630"/>
        </w:tabs>
        <w:rPr>
          <w:rFonts w:eastAsiaTheme="minorEastAsia" w:cstheme="majorBidi"/>
          <w:color w:val="auto"/>
          <w:szCs w:val="32"/>
          <w:lang w:bidi="th-TH"/>
        </w:rPr>
      </w:pPr>
      <w:hyperlink w:anchor="_Toc58413975" w:history="1">
        <w:r w:rsidR="00010401" w:rsidRPr="00010401">
          <w:rPr>
            <w:rStyle w:val="a5"/>
            <w:rFonts w:cstheme="majorBidi"/>
            <w:b/>
            <w:bCs/>
            <w:noProof/>
            <w:szCs w:val="32"/>
            <w:cs/>
          </w:rPr>
          <w:t>รูปที่ 2.4</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รูปประโยคหลังการทำ </w:t>
        </w:r>
        <w:r w:rsidR="00010401" w:rsidRPr="00010401">
          <w:rPr>
            <w:rStyle w:val="a5"/>
            <w:rFonts w:cstheme="majorBidi"/>
            <w:noProof/>
            <w:szCs w:val="32"/>
          </w:rPr>
          <w:t>Lemmatiza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3</w:t>
        </w:r>
        <w:r w:rsidR="00010401" w:rsidRPr="00010401">
          <w:rPr>
            <w:rFonts w:cstheme="majorBidi"/>
            <w:noProof/>
            <w:webHidden/>
            <w:szCs w:val="32"/>
          </w:rPr>
          <w:fldChar w:fldCharType="end"/>
        </w:r>
      </w:hyperlink>
    </w:p>
    <w:p w14:paraId="4FCF27D1" w14:textId="5EFF24B6" w:rsidR="00010401" w:rsidRPr="00010401" w:rsidRDefault="00C34C97">
      <w:pPr>
        <w:pStyle w:val="af0"/>
        <w:tabs>
          <w:tab w:val="right" w:leader="dot" w:pos="8630"/>
        </w:tabs>
        <w:rPr>
          <w:rFonts w:eastAsiaTheme="minorEastAsia" w:cstheme="majorBidi"/>
          <w:color w:val="auto"/>
          <w:szCs w:val="32"/>
          <w:lang w:bidi="th-TH"/>
        </w:rPr>
      </w:pPr>
      <w:hyperlink w:anchor="_Toc58413976" w:history="1">
        <w:r w:rsidR="00010401" w:rsidRPr="00010401">
          <w:rPr>
            <w:rStyle w:val="a5"/>
            <w:rFonts w:cstheme="majorBidi"/>
            <w:b/>
            <w:bCs/>
            <w:noProof/>
            <w:szCs w:val="32"/>
            <w:cs/>
          </w:rPr>
          <w:t>รูปที่ 2.5</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ระบุ </w:t>
        </w:r>
        <w:r w:rsidR="00010401" w:rsidRPr="00010401">
          <w:rPr>
            <w:rStyle w:val="a5"/>
            <w:rFonts w:cstheme="majorBidi"/>
            <w:noProof/>
            <w:szCs w:val="32"/>
          </w:rPr>
          <w:t>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3</w:t>
        </w:r>
        <w:r w:rsidR="00010401" w:rsidRPr="00010401">
          <w:rPr>
            <w:rFonts w:cstheme="majorBidi"/>
            <w:noProof/>
            <w:webHidden/>
            <w:szCs w:val="32"/>
          </w:rPr>
          <w:fldChar w:fldCharType="end"/>
        </w:r>
      </w:hyperlink>
    </w:p>
    <w:p w14:paraId="59375544" w14:textId="3EE11D2F" w:rsidR="00010401" w:rsidRPr="00010401" w:rsidRDefault="00C34C97">
      <w:pPr>
        <w:pStyle w:val="af0"/>
        <w:tabs>
          <w:tab w:val="right" w:leader="dot" w:pos="8630"/>
        </w:tabs>
        <w:rPr>
          <w:rFonts w:eastAsiaTheme="minorEastAsia" w:cstheme="majorBidi"/>
          <w:color w:val="auto"/>
          <w:szCs w:val="32"/>
          <w:lang w:bidi="th-TH"/>
        </w:rPr>
      </w:pPr>
      <w:hyperlink w:anchor="_Toc58413977" w:history="1">
        <w:r w:rsidR="00010401" w:rsidRPr="00010401">
          <w:rPr>
            <w:rStyle w:val="a5"/>
            <w:rFonts w:cstheme="majorBidi"/>
            <w:b/>
            <w:bCs/>
            <w:noProof/>
            <w:szCs w:val="32"/>
            <w:cs/>
          </w:rPr>
          <w:t>รูปที่ 2.6</w:t>
        </w:r>
        <w:r w:rsidR="00010401" w:rsidRPr="00010401">
          <w:rPr>
            <w:rStyle w:val="a5"/>
            <w:rFonts w:cstheme="majorBidi"/>
            <w:b/>
            <w:bCs/>
            <w:noProof/>
            <w:szCs w:val="32"/>
          </w:rPr>
          <w:t xml:space="preserve"> </w:t>
        </w:r>
        <w:r w:rsidR="00010401" w:rsidRPr="00010401">
          <w:rPr>
            <w:rStyle w:val="a5"/>
            <w:rFonts w:cstheme="majorBidi"/>
            <w:noProof/>
            <w:szCs w:val="32"/>
            <w:cs/>
          </w:rPr>
          <w:t>การแยกการวิเคราะห์การพึ่งพ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4</w:t>
        </w:r>
        <w:r w:rsidR="00010401" w:rsidRPr="00010401">
          <w:rPr>
            <w:rFonts w:cstheme="majorBidi"/>
            <w:noProof/>
            <w:webHidden/>
            <w:szCs w:val="32"/>
          </w:rPr>
          <w:fldChar w:fldCharType="end"/>
        </w:r>
      </w:hyperlink>
    </w:p>
    <w:p w14:paraId="3ACEF176" w14:textId="17485441" w:rsidR="00010401" w:rsidRPr="00010401" w:rsidRDefault="00C34C97">
      <w:pPr>
        <w:pStyle w:val="af0"/>
        <w:tabs>
          <w:tab w:val="right" w:leader="dot" w:pos="8630"/>
        </w:tabs>
        <w:rPr>
          <w:rFonts w:eastAsiaTheme="minorEastAsia" w:cstheme="majorBidi"/>
          <w:color w:val="auto"/>
          <w:szCs w:val="32"/>
          <w:lang w:bidi="th-TH"/>
        </w:rPr>
      </w:pPr>
      <w:hyperlink w:anchor="_Toc58413978" w:history="1">
        <w:r w:rsidR="00010401" w:rsidRPr="00010401">
          <w:rPr>
            <w:rStyle w:val="a5"/>
            <w:rFonts w:cstheme="majorBidi"/>
            <w:b/>
            <w:bCs/>
            <w:noProof/>
            <w:szCs w:val="32"/>
            <w:cs/>
          </w:rPr>
          <w:t>รูปที่ 2.7</w:t>
        </w:r>
        <w:r w:rsidR="00010401" w:rsidRPr="00010401">
          <w:rPr>
            <w:rStyle w:val="a5"/>
            <w:rFonts w:cstheme="majorBidi"/>
            <w:b/>
            <w:bCs/>
            <w:noProof/>
            <w:szCs w:val="32"/>
          </w:rPr>
          <w:t xml:space="preserve"> </w:t>
        </w:r>
        <w:r w:rsidR="00010401" w:rsidRPr="00010401">
          <w:rPr>
            <w:rStyle w:val="a5"/>
            <w:rFonts w:cstheme="majorBidi"/>
            <w:noProof/>
            <w:szCs w:val="32"/>
            <w:cs/>
          </w:rPr>
          <w:t>การคาดเดาประเภทของความสัมพันธ์</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4</w:t>
        </w:r>
        <w:r w:rsidR="00010401" w:rsidRPr="00010401">
          <w:rPr>
            <w:rFonts w:cstheme="majorBidi"/>
            <w:noProof/>
            <w:webHidden/>
            <w:szCs w:val="32"/>
          </w:rPr>
          <w:fldChar w:fldCharType="end"/>
        </w:r>
      </w:hyperlink>
    </w:p>
    <w:p w14:paraId="30121AF4" w14:textId="2315AAA6" w:rsidR="00010401" w:rsidRPr="00010401" w:rsidRDefault="00C34C97">
      <w:pPr>
        <w:pStyle w:val="af0"/>
        <w:tabs>
          <w:tab w:val="right" w:leader="dot" w:pos="8630"/>
        </w:tabs>
        <w:rPr>
          <w:rFonts w:eastAsiaTheme="minorEastAsia" w:cstheme="majorBidi"/>
          <w:color w:val="auto"/>
          <w:szCs w:val="32"/>
          <w:lang w:bidi="th-TH"/>
        </w:rPr>
      </w:pPr>
      <w:hyperlink w:anchor="_Toc58413979" w:history="1">
        <w:r w:rsidR="00010401" w:rsidRPr="00010401">
          <w:rPr>
            <w:rStyle w:val="a5"/>
            <w:rFonts w:cstheme="majorBidi"/>
            <w:b/>
            <w:bCs/>
            <w:noProof/>
            <w:szCs w:val="32"/>
            <w:cs/>
          </w:rPr>
          <w:t>รูปที่ 2.8</w:t>
        </w:r>
        <w:r w:rsidR="00010401" w:rsidRPr="00010401">
          <w:rPr>
            <w:rStyle w:val="a5"/>
            <w:rFonts w:cstheme="majorBidi"/>
            <w:b/>
            <w:bCs/>
            <w:noProof/>
            <w:szCs w:val="32"/>
          </w:rPr>
          <w:t xml:space="preserve"> </w:t>
        </w:r>
        <w:r w:rsidR="00010401" w:rsidRPr="00010401">
          <w:rPr>
            <w:rStyle w:val="a5"/>
            <w:rFonts w:cstheme="majorBidi"/>
            <w:noProof/>
            <w:szCs w:val="32"/>
            <w:cs/>
          </w:rPr>
          <w:t>รูปประโยคก่อนการทำ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5</w:t>
        </w:r>
        <w:r w:rsidR="00010401" w:rsidRPr="00010401">
          <w:rPr>
            <w:rFonts w:cstheme="majorBidi"/>
            <w:noProof/>
            <w:webHidden/>
            <w:szCs w:val="32"/>
          </w:rPr>
          <w:fldChar w:fldCharType="end"/>
        </w:r>
      </w:hyperlink>
    </w:p>
    <w:p w14:paraId="41A0C960" w14:textId="6C94E669" w:rsidR="00010401" w:rsidRPr="00010401" w:rsidRDefault="00C34C97">
      <w:pPr>
        <w:pStyle w:val="af0"/>
        <w:tabs>
          <w:tab w:val="right" w:leader="dot" w:pos="8630"/>
        </w:tabs>
        <w:rPr>
          <w:rFonts w:eastAsiaTheme="minorEastAsia" w:cstheme="majorBidi"/>
          <w:color w:val="auto"/>
          <w:szCs w:val="32"/>
          <w:lang w:bidi="th-TH"/>
        </w:rPr>
      </w:pPr>
      <w:hyperlink w:anchor="_Toc58413980" w:history="1">
        <w:r w:rsidR="00010401" w:rsidRPr="00010401">
          <w:rPr>
            <w:rStyle w:val="a5"/>
            <w:rFonts w:cstheme="majorBidi"/>
            <w:b/>
            <w:bCs/>
            <w:noProof/>
            <w:szCs w:val="32"/>
            <w:cs/>
          </w:rPr>
          <w:t>รูปที่ 2.9</w:t>
        </w:r>
        <w:r w:rsidR="00010401" w:rsidRPr="00010401">
          <w:rPr>
            <w:rStyle w:val="a5"/>
            <w:rFonts w:cstheme="majorBidi"/>
            <w:b/>
            <w:bCs/>
            <w:noProof/>
            <w:szCs w:val="32"/>
          </w:rPr>
          <w:t xml:space="preserve"> </w:t>
        </w:r>
        <w:r w:rsidR="00010401" w:rsidRPr="00010401">
          <w:rPr>
            <w:rStyle w:val="a5"/>
            <w:rFonts w:cstheme="majorBidi"/>
            <w:noProof/>
            <w:szCs w:val="32"/>
            <w:cs/>
          </w:rPr>
          <w:t>รูปประโยคหลังจาก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5</w:t>
        </w:r>
        <w:r w:rsidR="00010401" w:rsidRPr="00010401">
          <w:rPr>
            <w:rFonts w:cstheme="majorBidi"/>
            <w:noProof/>
            <w:webHidden/>
            <w:szCs w:val="32"/>
          </w:rPr>
          <w:fldChar w:fldCharType="end"/>
        </w:r>
      </w:hyperlink>
    </w:p>
    <w:p w14:paraId="505A2D55" w14:textId="009F104A" w:rsidR="00010401" w:rsidRPr="00010401" w:rsidRDefault="00C34C97">
      <w:pPr>
        <w:pStyle w:val="af0"/>
        <w:tabs>
          <w:tab w:val="right" w:leader="dot" w:pos="8630"/>
        </w:tabs>
        <w:rPr>
          <w:rFonts w:eastAsiaTheme="minorEastAsia" w:cstheme="majorBidi"/>
          <w:color w:val="auto"/>
          <w:szCs w:val="32"/>
          <w:lang w:bidi="th-TH"/>
        </w:rPr>
      </w:pPr>
      <w:hyperlink w:anchor="_Toc58413981" w:history="1">
        <w:r w:rsidR="00010401" w:rsidRPr="00010401">
          <w:rPr>
            <w:rStyle w:val="a5"/>
            <w:rFonts w:cstheme="majorBidi"/>
            <w:b/>
            <w:bCs/>
            <w:noProof/>
            <w:szCs w:val="32"/>
            <w:cs/>
          </w:rPr>
          <w:t>รูปที่ 2.10</w:t>
        </w:r>
        <w:r w:rsidR="00010401" w:rsidRPr="00010401">
          <w:rPr>
            <w:rStyle w:val="a5"/>
            <w:rFonts w:cstheme="majorBidi"/>
            <w:b/>
            <w:bCs/>
            <w:noProof/>
            <w:szCs w:val="32"/>
          </w:rPr>
          <w:t xml:space="preserve"> </w:t>
        </w:r>
        <w:r w:rsidR="00010401" w:rsidRPr="00010401">
          <w:rPr>
            <w:rStyle w:val="a5"/>
            <w:rFonts w:cstheme="majorBidi"/>
            <w:noProof/>
            <w:szCs w:val="32"/>
            <w:cs/>
          </w:rPr>
          <w:t>คำนามของ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6</w:t>
        </w:r>
        <w:r w:rsidR="00010401" w:rsidRPr="00010401">
          <w:rPr>
            <w:rFonts w:cstheme="majorBidi"/>
            <w:noProof/>
            <w:webHidden/>
            <w:szCs w:val="32"/>
          </w:rPr>
          <w:fldChar w:fldCharType="end"/>
        </w:r>
      </w:hyperlink>
    </w:p>
    <w:p w14:paraId="2E89FE55" w14:textId="584E977F" w:rsidR="00010401" w:rsidRPr="00010401" w:rsidRDefault="00C34C97">
      <w:pPr>
        <w:pStyle w:val="af0"/>
        <w:tabs>
          <w:tab w:val="right" w:leader="dot" w:pos="8630"/>
        </w:tabs>
        <w:rPr>
          <w:rFonts w:eastAsiaTheme="minorEastAsia" w:cstheme="majorBidi"/>
          <w:color w:val="auto"/>
          <w:szCs w:val="32"/>
          <w:lang w:bidi="th-TH"/>
        </w:rPr>
      </w:pPr>
      <w:hyperlink w:anchor="_Toc58413982" w:history="1">
        <w:r w:rsidR="00010401" w:rsidRPr="00010401">
          <w:rPr>
            <w:rStyle w:val="a5"/>
            <w:rFonts w:cstheme="majorBidi"/>
            <w:b/>
            <w:bCs/>
            <w:noProof/>
            <w:szCs w:val="32"/>
            <w:cs/>
          </w:rPr>
          <w:t>รูปที่ 2.11</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ประโยคจากการใช้ </w:t>
        </w:r>
        <w:r w:rsidR="00010401" w:rsidRPr="00010401">
          <w:rPr>
            <w:rStyle w:val="a5"/>
            <w:rFonts w:cstheme="majorBidi"/>
            <w:noProof/>
            <w:szCs w:val="32"/>
          </w:rPr>
          <w:t>NER Tagging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6</w:t>
        </w:r>
        <w:r w:rsidR="00010401" w:rsidRPr="00010401">
          <w:rPr>
            <w:rFonts w:cstheme="majorBidi"/>
            <w:noProof/>
            <w:webHidden/>
            <w:szCs w:val="32"/>
          </w:rPr>
          <w:fldChar w:fldCharType="end"/>
        </w:r>
      </w:hyperlink>
    </w:p>
    <w:p w14:paraId="7EEEBE4B" w14:textId="3761FD37" w:rsidR="00010401" w:rsidRPr="00010401" w:rsidRDefault="00C34C97">
      <w:pPr>
        <w:pStyle w:val="af0"/>
        <w:tabs>
          <w:tab w:val="right" w:leader="dot" w:pos="8630"/>
        </w:tabs>
        <w:rPr>
          <w:rFonts w:eastAsiaTheme="minorEastAsia" w:cstheme="majorBidi"/>
          <w:color w:val="auto"/>
          <w:szCs w:val="32"/>
          <w:lang w:bidi="th-TH"/>
        </w:rPr>
      </w:pPr>
      <w:hyperlink w:anchor="_Toc58413983" w:history="1">
        <w:r w:rsidR="00010401" w:rsidRPr="00010401">
          <w:rPr>
            <w:rStyle w:val="a5"/>
            <w:rFonts w:cstheme="majorBidi"/>
            <w:b/>
            <w:bCs/>
            <w:noProof/>
            <w:szCs w:val="32"/>
            <w:cs/>
          </w:rPr>
          <w:t>รูปที่ 2.1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ทำ </w:t>
        </w:r>
        <w:r w:rsidR="00010401" w:rsidRPr="00010401">
          <w:rPr>
            <w:rStyle w:val="a5"/>
            <w:rFonts w:cstheme="majorBidi"/>
            <w:noProof/>
            <w:szCs w:val="32"/>
          </w:rPr>
          <w:t>Coreference Resolu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7</w:t>
        </w:r>
        <w:r w:rsidR="00010401" w:rsidRPr="00010401">
          <w:rPr>
            <w:rFonts w:cstheme="majorBidi"/>
            <w:noProof/>
            <w:webHidden/>
            <w:szCs w:val="32"/>
          </w:rPr>
          <w:fldChar w:fldCharType="end"/>
        </w:r>
      </w:hyperlink>
    </w:p>
    <w:p w14:paraId="28074506" w14:textId="27F8A0FC" w:rsidR="00010401" w:rsidRPr="00010401" w:rsidRDefault="00C34C97">
      <w:pPr>
        <w:pStyle w:val="af0"/>
        <w:tabs>
          <w:tab w:val="right" w:leader="dot" w:pos="8630"/>
        </w:tabs>
        <w:rPr>
          <w:rFonts w:eastAsiaTheme="minorEastAsia" w:cstheme="majorBidi"/>
          <w:color w:val="auto"/>
          <w:szCs w:val="32"/>
          <w:lang w:bidi="th-TH"/>
        </w:rPr>
      </w:pPr>
      <w:hyperlink w:anchor="_Toc58413984" w:history="1">
        <w:r w:rsidR="00010401" w:rsidRPr="00010401">
          <w:rPr>
            <w:rStyle w:val="a5"/>
            <w:rFonts w:cstheme="majorBidi"/>
            <w:b/>
            <w:bCs/>
            <w:noProof/>
            <w:szCs w:val="32"/>
            <w:cs/>
          </w:rPr>
          <w:t xml:space="preserve">รูปที่ 2.13 </w:t>
        </w:r>
        <w:r w:rsidR="00010401" w:rsidRPr="00010401">
          <w:rPr>
            <w:rStyle w:val="a5"/>
            <w:rFonts w:cstheme="majorBidi"/>
            <w:noProof/>
            <w:szCs w:val="32"/>
            <w:cs/>
          </w:rPr>
          <w:t xml:space="preserve">กระบวนการทำงานของ </w:t>
        </w:r>
        <w:r w:rsidR="00010401" w:rsidRPr="00010401">
          <w:rPr>
            <w:rStyle w:val="a5"/>
            <w:rFonts w:cstheme="majorBidi"/>
            <w:noProof/>
            <w:szCs w:val="32"/>
          </w:rPr>
          <w:t>Google Cloud Speech API</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9</w:t>
        </w:r>
        <w:r w:rsidR="00010401" w:rsidRPr="00010401">
          <w:rPr>
            <w:rFonts w:cstheme="majorBidi"/>
            <w:noProof/>
            <w:webHidden/>
            <w:szCs w:val="32"/>
          </w:rPr>
          <w:fldChar w:fldCharType="end"/>
        </w:r>
      </w:hyperlink>
    </w:p>
    <w:p w14:paraId="39EFC1BC" w14:textId="4B038B9C" w:rsidR="00010401" w:rsidRPr="00010401" w:rsidRDefault="00C34C97">
      <w:pPr>
        <w:pStyle w:val="af0"/>
        <w:tabs>
          <w:tab w:val="right" w:leader="dot" w:pos="8630"/>
        </w:tabs>
        <w:rPr>
          <w:rFonts w:eastAsiaTheme="minorEastAsia" w:cstheme="majorBidi"/>
          <w:color w:val="auto"/>
          <w:szCs w:val="32"/>
          <w:lang w:bidi="th-TH"/>
        </w:rPr>
      </w:pPr>
      <w:hyperlink w:anchor="_Toc58413985" w:history="1">
        <w:r w:rsidR="00010401" w:rsidRPr="00010401">
          <w:rPr>
            <w:rStyle w:val="a5"/>
            <w:rFonts w:cstheme="majorBidi"/>
            <w:b/>
            <w:bCs/>
            <w:noProof/>
            <w:szCs w:val="32"/>
            <w:cs/>
          </w:rPr>
          <w:t>รูปที่ 3.1</w:t>
        </w:r>
        <w:r w:rsidR="00010401" w:rsidRPr="00010401">
          <w:rPr>
            <w:rStyle w:val="a5"/>
            <w:rFonts w:cstheme="majorBidi"/>
            <w:b/>
            <w:bCs/>
            <w:noProof/>
            <w:szCs w:val="32"/>
          </w:rPr>
          <w:t xml:space="preserve"> </w:t>
        </w:r>
        <w:r w:rsidR="00010401" w:rsidRPr="00010401">
          <w:rPr>
            <w:rStyle w:val="a5"/>
            <w:rFonts w:cstheme="majorBidi"/>
            <w:noProof/>
            <w:szCs w:val="32"/>
            <w:cs/>
          </w:rPr>
          <w:t>แผนงานการปกป้องข้อมูลที่ระบุตัวบุคคล</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5</w:t>
        </w:r>
        <w:r w:rsidR="00010401" w:rsidRPr="00010401">
          <w:rPr>
            <w:rFonts w:cstheme="majorBidi"/>
            <w:noProof/>
            <w:webHidden/>
            <w:szCs w:val="32"/>
          </w:rPr>
          <w:fldChar w:fldCharType="end"/>
        </w:r>
      </w:hyperlink>
    </w:p>
    <w:p w14:paraId="3DE818DF" w14:textId="10246A13" w:rsidR="00010401" w:rsidRPr="00010401" w:rsidRDefault="00C34C97">
      <w:pPr>
        <w:pStyle w:val="af0"/>
        <w:tabs>
          <w:tab w:val="right" w:leader="dot" w:pos="8630"/>
        </w:tabs>
        <w:rPr>
          <w:rFonts w:eastAsiaTheme="minorEastAsia" w:cstheme="majorBidi"/>
          <w:color w:val="auto"/>
          <w:szCs w:val="32"/>
          <w:lang w:bidi="th-TH"/>
        </w:rPr>
      </w:pPr>
      <w:hyperlink w:anchor="_Toc58413986" w:history="1">
        <w:r w:rsidR="00010401" w:rsidRPr="00010401">
          <w:rPr>
            <w:rStyle w:val="a5"/>
            <w:rFonts w:cstheme="majorBidi"/>
            <w:b/>
            <w:bCs/>
            <w:noProof/>
            <w:szCs w:val="32"/>
            <w:cs/>
          </w:rPr>
          <w:t>รูปที่ 3.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เปิดใช้งาน </w:t>
        </w:r>
        <w:r w:rsidR="00010401" w:rsidRPr="00010401">
          <w:rPr>
            <w:rStyle w:val="a5"/>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6</w:t>
        </w:r>
        <w:r w:rsidR="00010401" w:rsidRPr="00010401">
          <w:rPr>
            <w:rFonts w:cstheme="majorBidi"/>
            <w:noProof/>
            <w:webHidden/>
            <w:szCs w:val="32"/>
          </w:rPr>
          <w:fldChar w:fldCharType="end"/>
        </w:r>
      </w:hyperlink>
    </w:p>
    <w:p w14:paraId="0C0EF91C" w14:textId="6636D051" w:rsidR="00010401" w:rsidRPr="00010401" w:rsidRDefault="00C34C97">
      <w:pPr>
        <w:pStyle w:val="af0"/>
        <w:tabs>
          <w:tab w:val="right" w:leader="dot" w:pos="8630"/>
        </w:tabs>
        <w:rPr>
          <w:rFonts w:eastAsiaTheme="minorEastAsia" w:cstheme="majorBidi"/>
          <w:color w:val="auto"/>
          <w:szCs w:val="32"/>
          <w:lang w:bidi="th-TH"/>
        </w:rPr>
      </w:pPr>
      <w:hyperlink w:anchor="_Toc58413987" w:history="1">
        <w:r w:rsidR="00010401" w:rsidRPr="00010401">
          <w:rPr>
            <w:rStyle w:val="a5"/>
            <w:rFonts w:cstheme="majorBidi"/>
            <w:b/>
            <w:bCs/>
            <w:noProof/>
            <w:szCs w:val="32"/>
            <w:cs/>
          </w:rPr>
          <w:t>รูปที่ 3.3</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เปิดใช้งาน </w:t>
        </w:r>
        <w:r w:rsidR="00010401" w:rsidRPr="00010401">
          <w:rPr>
            <w:rStyle w:val="a5"/>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35774F56" w14:textId="16993E98" w:rsidR="00010401" w:rsidRPr="00010401" w:rsidRDefault="00C34C97">
      <w:pPr>
        <w:pStyle w:val="af0"/>
        <w:tabs>
          <w:tab w:val="right" w:leader="dot" w:pos="8630"/>
        </w:tabs>
        <w:rPr>
          <w:rFonts w:eastAsiaTheme="minorEastAsia" w:cstheme="majorBidi"/>
          <w:color w:val="auto"/>
          <w:szCs w:val="32"/>
          <w:lang w:bidi="th-TH"/>
        </w:rPr>
      </w:pPr>
      <w:hyperlink w:anchor="_Toc58413988" w:history="1">
        <w:r w:rsidR="00010401" w:rsidRPr="00010401">
          <w:rPr>
            <w:rStyle w:val="a5"/>
            <w:rFonts w:cstheme="majorBidi"/>
            <w:b/>
            <w:bCs/>
            <w:noProof/>
            <w:szCs w:val="32"/>
            <w:cs/>
          </w:rPr>
          <w:t>รูปที่ 3.4</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อัปโหลดไฟล์เสียงขึ้นบน </w:t>
        </w:r>
        <w:r w:rsidR="00010401" w:rsidRPr="00010401">
          <w:rPr>
            <w:rStyle w:val="a5"/>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3D2B5781" w14:textId="611E5D3A" w:rsidR="00010401" w:rsidRPr="00010401" w:rsidRDefault="00C34C97">
      <w:pPr>
        <w:pStyle w:val="af0"/>
        <w:tabs>
          <w:tab w:val="right" w:leader="dot" w:pos="8630"/>
        </w:tabs>
        <w:rPr>
          <w:rFonts w:eastAsiaTheme="minorEastAsia" w:cstheme="majorBidi"/>
          <w:color w:val="auto"/>
          <w:szCs w:val="32"/>
          <w:lang w:bidi="th-TH"/>
        </w:rPr>
      </w:pPr>
      <w:hyperlink w:anchor="_Toc58413989" w:history="1">
        <w:r w:rsidR="00010401" w:rsidRPr="00010401">
          <w:rPr>
            <w:rStyle w:val="a5"/>
            <w:rFonts w:cstheme="majorBidi"/>
            <w:b/>
            <w:bCs/>
            <w:noProof/>
            <w:szCs w:val="32"/>
            <w:cs/>
          </w:rPr>
          <w:t>รูปที่ 3.5</w:t>
        </w:r>
        <w:r w:rsidR="00010401" w:rsidRPr="00010401">
          <w:rPr>
            <w:rStyle w:val="a5"/>
            <w:rFonts w:cstheme="majorBidi"/>
            <w:b/>
            <w:bCs/>
            <w:noProof/>
            <w:szCs w:val="32"/>
          </w:rPr>
          <w:t xml:space="preserve"> </w:t>
        </w:r>
        <w:r w:rsidR="00010401" w:rsidRPr="00010401">
          <w:rPr>
            <w:rStyle w:val="a5"/>
            <w:rFonts w:cstheme="majorBidi"/>
            <w:noProof/>
            <w:szCs w:val="32"/>
            <w:cs/>
          </w:rPr>
          <w:t>การนำเข้าข้อมูลเสียงและกำหนดค่าต่าง ๆ</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42C8D1B8" w14:textId="35CD82FC" w:rsidR="00010401" w:rsidRPr="00010401" w:rsidRDefault="00C34C97">
      <w:pPr>
        <w:pStyle w:val="af0"/>
        <w:tabs>
          <w:tab w:val="right" w:leader="dot" w:pos="8630"/>
        </w:tabs>
        <w:rPr>
          <w:rFonts w:eastAsiaTheme="minorEastAsia" w:cstheme="majorBidi"/>
          <w:color w:val="auto"/>
          <w:szCs w:val="32"/>
          <w:lang w:bidi="th-TH"/>
        </w:rPr>
      </w:pPr>
      <w:hyperlink w:anchor="_Toc58413990" w:history="1">
        <w:r w:rsidR="00010401" w:rsidRPr="00010401">
          <w:rPr>
            <w:rStyle w:val="a5"/>
            <w:rFonts w:cstheme="majorBidi"/>
            <w:b/>
            <w:bCs/>
            <w:noProof/>
            <w:szCs w:val="32"/>
            <w:cs/>
          </w:rPr>
          <w:t>รูปที่ 3.6</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แปลงเสียงพูดให้อยู่ในรูปแบบของข้อความตัวอักษร</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8</w:t>
        </w:r>
        <w:r w:rsidR="00010401" w:rsidRPr="00010401">
          <w:rPr>
            <w:rFonts w:cstheme="majorBidi"/>
            <w:noProof/>
            <w:webHidden/>
            <w:szCs w:val="32"/>
          </w:rPr>
          <w:fldChar w:fldCharType="end"/>
        </w:r>
      </w:hyperlink>
    </w:p>
    <w:p w14:paraId="2D22623A" w14:textId="75E539D7" w:rsidR="00010401" w:rsidRPr="00010401" w:rsidRDefault="00C34C97">
      <w:pPr>
        <w:pStyle w:val="af0"/>
        <w:tabs>
          <w:tab w:val="right" w:leader="dot" w:pos="8630"/>
        </w:tabs>
        <w:rPr>
          <w:rFonts w:eastAsiaTheme="minorEastAsia" w:cstheme="majorBidi"/>
          <w:color w:val="auto"/>
          <w:szCs w:val="32"/>
          <w:lang w:bidi="th-TH"/>
        </w:rPr>
      </w:pPr>
      <w:hyperlink w:anchor="_Toc58413991" w:history="1">
        <w:r w:rsidR="00010401" w:rsidRPr="00010401">
          <w:rPr>
            <w:rStyle w:val="a5"/>
            <w:rFonts w:cstheme="majorBidi"/>
            <w:b/>
            <w:bCs/>
            <w:noProof/>
            <w:szCs w:val="32"/>
            <w:cs/>
          </w:rPr>
          <w:t>รูปที่ 3.7</w:t>
        </w:r>
        <w:r w:rsidR="00010401" w:rsidRPr="00010401">
          <w:rPr>
            <w:rStyle w:val="a5"/>
            <w:rFonts w:cstheme="majorBidi"/>
            <w:b/>
            <w:bCs/>
            <w:noProof/>
            <w:szCs w:val="32"/>
          </w:rPr>
          <w:t xml:space="preserve"> </w:t>
        </w:r>
        <w:r w:rsidR="00010401" w:rsidRPr="00010401">
          <w:rPr>
            <w:rStyle w:val="a5"/>
            <w:rFonts w:cstheme="majorBidi"/>
            <w:noProof/>
            <w:szCs w:val="32"/>
            <w:cs/>
          </w:rPr>
          <w:t>การบันทึกไฟล์ข้อความเป็นไฟล์ประเภท .</w:t>
        </w:r>
        <w:r w:rsidR="00010401" w:rsidRPr="00010401">
          <w:rPr>
            <w:rStyle w:val="a5"/>
            <w:rFonts w:cstheme="majorBidi"/>
            <w:noProof/>
            <w:szCs w:val="32"/>
          </w:rPr>
          <w:t>js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9</w:t>
        </w:r>
        <w:r w:rsidR="00010401" w:rsidRPr="00010401">
          <w:rPr>
            <w:rFonts w:cstheme="majorBidi"/>
            <w:noProof/>
            <w:webHidden/>
            <w:szCs w:val="32"/>
          </w:rPr>
          <w:fldChar w:fldCharType="end"/>
        </w:r>
      </w:hyperlink>
    </w:p>
    <w:p w14:paraId="1B1F1181" w14:textId="02131667" w:rsidR="00010401" w:rsidRPr="00010401" w:rsidRDefault="00C34C97">
      <w:pPr>
        <w:pStyle w:val="af0"/>
        <w:tabs>
          <w:tab w:val="right" w:leader="dot" w:pos="8630"/>
        </w:tabs>
        <w:rPr>
          <w:rFonts w:eastAsiaTheme="minorEastAsia" w:cstheme="majorBidi"/>
          <w:color w:val="auto"/>
          <w:szCs w:val="32"/>
          <w:lang w:bidi="th-TH"/>
        </w:rPr>
      </w:pPr>
      <w:hyperlink w:anchor="_Toc58413992" w:history="1">
        <w:r w:rsidR="00010401" w:rsidRPr="00010401">
          <w:rPr>
            <w:rStyle w:val="a5"/>
            <w:rFonts w:cstheme="majorBidi"/>
            <w:b/>
            <w:bCs/>
            <w:noProof/>
            <w:szCs w:val="32"/>
            <w:cs/>
          </w:rPr>
          <w:t>รูปที่ 3.8</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Stanford NER</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0</w:t>
        </w:r>
        <w:r w:rsidR="00010401" w:rsidRPr="00010401">
          <w:rPr>
            <w:rFonts w:cstheme="majorBidi"/>
            <w:noProof/>
            <w:webHidden/>
            <w:szCs w:val="32"/>
          </w:rPr>
          <w:fldChar w:fldCharType="end"/>
        </w:r>
      </w:hyperlink>
    </w:p>
    <w:p w14:paraId="11EF51D1" w14:textId="413B1F0F" w:rsidR="00010401" w:rsidRDefault="00C34C97">
      <w:pPr>
        <w:pStyle w:val="af0"/>
        <w:tabs>
          <w:tab w:val="right" w:leader="dot" w:pos="8630"/>
        </w:tabs>
        <w:rPr>
          <w:rStyle w:val="a5"/>
          <w:rFonts w:cstheme="majorBidi"/>
          <w:noProof/>
          <w:szCs w:val="32"/>
        </w:rPr>
      </w:pPr>
      <w:hyperlink w:anchor="_Toc58413993" w:history="1">
        <w:r w:rsidR="00010401" w:rsidRPr="00010401">
          <w:rPr>
            <w:rStyle w:val="a5"/>
            <w:rFonts w:cstheme="majorBidi"/>
            <w:b/>
            <w:bCs/>
            <w:noProof/>
            <w:szCs w:val="32"/>
            <w:cs/>
          </w:rPr>
          <w:t>รูปที่ 3.9</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NLTK</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1</w:t>
        </w:r>
        <w:r w:rsidR="00010401" w:rsidRPr="00010401">
          <w:rPr>
            <w:rFonts w:cstheme="majorBidi"/>
            <w:noProof/>
            <w:webHidden/>
            <w:szCs w:val="32"/>
          </w:rPr>
          <w:fldChar w:fldCharType="end"/>
        </w:r>
      </w:hyperlink>
    </w:p>
    <w:p w14:paraId="7F705537" w14:textId="2FABFDEA" w:rsidR="000E3D7C" w:rsidRPr="004316E3" w:rsidRDefault="000E3D7C" w:rsidP="000E3D7C">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p>
    <w:p w14:paraId="08F6CF03" w14:textId="7145F9AC" w:rsidR="000E3D7C" w:rsidRPr="000E3D7C" w:rsidRDefault="000E3D7C" w:rsidP="000E3D7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5226B23" w14:textId="2BA0F42B" w:rsidR="00010401" w:rsidRPr="00010401" w:rsidRDefault="00C34C97">
      <w:pPr>
        <w:pStyle w:val="af0"/>
        <w:tabs>
          <w:tab w:val="right" w:leader="dot" w:pos="8630"/>
        </w:tabs>
        <w:rPr>
          <w:rFonts w:eastAsiaTheme="minorEastAsia" w:cstheme="majorBidi"/>
          <w:color w:val="auto"/>
          <w:szCs w:val="32"/>
          <w:lang w:bidi="th-TH"/>
        </w:rPr>
      </w:pPr>
      <w:hyperlink w:anchor="_Toc58413994" w:history="1">
        <w:r w:rsidR="00010401" w:rsidRPr="00010401">
          <w:rPr>
            <w:rStyle w:val="a5"/>
            <w:rFonts w:cstheme="majorBidi"/>
            <w:b/>
            <w:bCs/>
            <w:noProof/>
            <w:szCs w:val="32"/>
            <w:cs/>
          </w:rPr>
          <w:t>รูปที่ 3.10</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spaCy</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2</w:t>
        </w:r>
        <w:r w:rsidR="00010401" w:rsidRPr="00010401">
          <w:rPr>
            <w:rFonts w:cstheme="majorBidi"/>
            <w:noProof/>
            <w:webHidden/>
            <w:szCs w:val="32"/>
          </w:rPr>
          <w:fldChar w:fldCharType="end"/>
        </w:r>
      </w:hyperlink>
    </w:p>
    <w:p w14:paraId="3474D7A3" w14:textId="6DDAC9A7" w:rsidR="00010401" w:rsidRPr="00010401" w:rsidRDefault="00C34C97">
      <w:pPr>
        <w:pStyle w:val="af0"/>
        <w:tabs>
          <w:tab w:val="right" w:leader="dot" w:pos="8630"/>
        </w:tabs>
        <w:rPr>
          <w:rFonts w:eastAsiaTheme="minorEastAsia" w:cstheme="majorBidi"/>
          <w:color w:val="auto"/>
          <w:szCs w:val="32"/>
          <w:lang w:bidi="th-TH"/>
        </w:rPr>
      </w:pPr>
      <w:hyperlink w:anchor="_Toc58413995" w:history="1">
        <w:r w:rsidR="00010401" w:rsidRPr="00010401">
          <w:rPr>
            <w:rStyle w:val="a5"/>
            <w:rFonts w:cstheme="majorBidi"/>
            <w:b/>
            <w:bCs/>
            <w:noProof/>
            <w:szCs w:val="32"/>
            <w:cs/>
          </w:rPr>
          <w:t>รูปที่ 3.11</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เลือกการทำนายประเภทนิพจน์ระบุนามที่เหมือนกัน 2 ใน 3</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3</w:t>
        </w:r>
        <w:r w:rsidR="00010401" w:rsidRPr="00010401">
          <w:rPr>
            <w:rFonts w:cstheme="majorBidi"/>
            <w:noProof/>
            <w:webHidden/>
            <w:szCs w:val="32"/>
          </w:rPr>
          <w:fldChar w:fldCharType="end"/>
        </w:r>
      </w:hyperlink>
    </w:p>
    <w:p w14:paraId="01814B5B" w14:textId="575D8661" w:rsidR="00010401" w:rsidRPr="00010401" w:rsidRDefault="00C34C97">
      <w:pPr>
        <w:pStyle w:val="af0"/>
        <w:tabs>
          <w:tab w:val="right" w:leader="dot" w:pos="8630"/>
        </w:tabs>
        <w:rPr>
          <w:rFonts w:eastAsiaTheme="minorEastAsia" w:cstheme="majorBidi"/>
          <w:color w:val="auto"/>
          <w:szCs w:val="32"/>
          <w:lang w:bidi="th-TH"/>
        </w:rPr>
      </w:pPr>
      <w:hyperlink w:anchor="_Toc58413996" w:history="1">
        <w:r w:rsidR="00010401" w:rsidRPr="00010401">
          <w:rPr>
            <w:rStyle w:val="a5"/>
            <w:rFonts w:cstheme="majorBidi"/>
            <w:b/>
            <w:bCs/>
            <w:noProof/>
            <w:szCs w:val="32"/>
            <w:cs/>
          </w:rPr>
          <w:t>รูปที่ 3.1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สร้างนิพจน์ระบุนามใหม่โดยใช้ </w:t>
        </w:r>
        <w:r w:rsidR="00010401" w:rsidRPr="00010401">
          <w:rPr>
            <w:rStyle w:val="a5"/>
            <w:rFonts w:cstheme="majorBidi"/>
            <w:noProof/>
            <w:szCs w:val="32"/>
          </w:rPr>
          <w:t>Regular Expression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4</w:t>
        </w:r>
        <w:r w:rsidR="00010401" w:rsidRPr="00010401">
          <w:rPr>
            <w:rFonts w:cstheme="majorBidi"/>
            <w:noProof/>
            <w:webHidden/>
            <w:szCs w:val="32"/>
          </w:rPr>
          <w:fldChar w:fldCharType="end"/>
        </w:r>
      </w:hyperlink>
    </w:p>
    <w:p w14:paraId="58348BF1" w14:textId="27104FE6" w:rsidR="00010401" w:rsidRPr="00010401" w:rsidRDefault="00C34C97">
      <w:pPr>
        <w:pStyle w:val="af0"/>
        <w:tabs>
          <w:tab w:val="right" w:leader="dot" w:pos="8630"/>
        </w:tabs>
        <w:rPr>
          <w:rFonts w:eastAsiaTheme="minorEastAsia" w:cstheme="majorBidi"/>
          <w:color w:val="auto"/>
          <w:szCs w:val="32"/>
          <w:lang w:bidi="th-TH"/>
        </w:rPr>
      </w:pPr>
      <w:hyperlink w:anchor="_Toc58413997" w:history="1">
        <w:r w:rsidR="00010401" w:rsidRPr="00010401">
          <w:rPr>
            <w:rStyle w:val="a5"/>
            <w:rFonts w:cstheme="majorBidi"/>
            <w:b/>
            <w:bCs/>
            <w:noProof/>
            <w:szCs w:val="32"/>
            <w:cs/>
          </w:rPr>
          <w:t>รูปที่ 3.13</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รวมการทำนาย </w:t>
        </w:r>
        <w:r w:rsidR="00010401" w:rsidRPr="00010401">
          <w:rPr>
            <w:rStyle w:val="a5"/>
            <w:rFonts w:cstheme="majorBidi"/>
            <w:noProof/>
            <w:szCs w:val="32"/>
          </w:rPr>
          <w:t>Regular Expression</w:t>
        </w:r>
        <w:r w:rsidR="00010401" w:rsidRPr="00010401">
          <w:rPr>
            <w:rStyle w:val="a5"/>
            <w:rFonts w:cstheme="majorBidi"/>
            <w:noProof/>
            <w:szCs w:val="32"/>
            <w:cs/>
          </w:rPr>
          <w:t xml:space="preserve"> และค่าทำนายจริงเข้าด้วย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5</w:t>
        </w:r>
        <w:r w:rsidR="00010401" w:rsidRPr="00010401">
          <w:rPr>
            <w:rFonts w:cstheme="majorBidi"/>
            <w:noProof/>
            <w:webHidden/>
            <w:szCs w:val="32"/>
          </w:rPr>
          <w:fldChar w:fldCharType="end"/>
        </w:r>
      </w:hyperlink>
    </w:p>
    <w:p w14:paraId="72E98AFE" w14:textId="26FDB92D" w:rsidR="00010401" w:rsidRPr="00010401" w:rsidRDefault="00C34C97">
      <w:pPr>
        <w:pStyle w:val="af0"/>
        <w:tabs>
          <w:tab w:val="right" w:leader="dot" w:pos="8630"/>
        </w:tabs>
        <w:rPr>
          <w:rFonts w:eastAsiaTheme="minorEastAsia" w:cstheme="majorBidi"/>
          <w:color w:val="auto"/>
          <w:szCs w:val="32"/>
          <w:lang w:bidi="th-TH"/>
        </w:rPr>
      </w:pPr>
      <w:hyperlink w:anchor="_Toc58413998" w:history="1">
        <w:r w:rsidR="00010401" w:rsidRPr="00010401">
          <w:rPr>
            <w:rStyle w:val="a5"/>
            <w:rFonts w:cstheme="majorBidi"/>
            <w:b/>
            <w:bCs/>
            <w:noProof/>
            <w:szCs w:val="32"/>
            <w:cs/>
          </w:rPr>
          <w:t>รูปที่ 3.14</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6</w:t>
        </w:r>
        <w:r w:rsidR="00010401" w:rsidRPr="00010401">
          <w:rPr>
            <w:rFonts w:cstheme="majorBidi"/>
            <w:noProof/>
            <w:webHidden/>
            <w:szCs w:val="32"/>
          </w:rPr>
          <w:fldChar w:fldCharType="end"/>
        </w:r>
      </w:hyperlink>
    </w:p>
    <w:p w14:paraId="048633E7" w14:textId="4F487F36" w:rsidR="00010401" w:rsidRPr="00010401" w:rsidRDefault="00C34C97">
      <w:pPr>
        <w:pStyle w:val="af0"/>
        <w:tabs>
          <w:tab w:val="right" w:leader="dot" w:pos="8630"/>
        </w:tabs>
        <w:rPr>
          <w:rFonts w:eastAsiaTheme="minorEastAsia" w:cstheme="majorBidi"/>
          <w:color w:val="auto"/>
          <w:szCs w:val="32"/>
          <w:lang w:bidi="th-TH"/>
        </w:rPr>
      </w:pPr>
      <w:hyperlink w:anchor="_Toc58413999" w:history="1">
        <w:r w:rsidR="00010401" w:rsidRPr="00010401">
          <w:rPr>
            <w:rStyle w:val="a5"/>
            <w:rFonts w:cstheme="majorBidi"/>
            <w:b/>
            <w:bCs/>
            <w:noProof/>
            <w:szCs w:val="32"/>
            <w:cs/>
          </w:rPr>
          <w:t>รูปที่ 4.1</w:t>
        </w:r>
        <w:r w:rsidR="00010401" w:rsidRPr="00010401">
          <w:rPr>
            <w:rStyle w:val="a5"/>
            <w:rFonts w:cstheme="majorBidi"/>
            <w:b/>
            <w:bCs/>
            <w:noProof/>
            <w:szCs w:val="32"/>
          </w:rPr>
          <w:t xml:space="preserve"> </w:t>
        </w:r>
        <w:r w:rsidR="00010401" w:rsidRPr="00010401">
          <w:rPr>
            <w:rStyle w:val="a5"/>
            <w:rFonts w:cstheme="majorBidi"/>
            <w:noProof/>
            <w:szCs w:val="32"/>
            <w:cs/>
          </w:rPr>
          <w:t>ตัวอย่างบทสนทนาระหว่างลูกค้ากับศูนย์บริการข้อมูลลูกค้าทางโทรศัพ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7</w:t>
        </w:r>
        <w:r w:rsidR="00010401" w:rsidRPr="00010401">
          <w:rPr>
            <w:rFonts w:cstheme="majorBidi"/>
            <w:noProof/>
            <w:webHidden/>
            <w:szCs w:val="32"/>
          </w:rPr>
          <w:fldChar w:fldCharType="end"/>
        </w:r>
      </w:hyperlink>
    </w:p>
    <w:p w14:paraId="2B81E1B0" w14:textId="1775F86A" w:rsidR="00010401" w:rsidRPr="00010401" w:rsidRDefault="00C34C97">
      <w:pPr>
        <w:pStyle w:val="af0"/>
        <w:tabs>
          <w:tab w:val="right" w:leader="dot" w:pos="8630"/>
        </w:tabs>
        <w:rPr>
          <w:rFonts w:eastAsiaTheme="minorEastAsia" w:cstheme="majorBidi"/>
          <w:color w:val="auto"/>
          <w:szCs w:val="32"/>
          <w:lang w:bidi="th-TH"/>
        </w:rPr>
      </w:pPr>
      <w:hyperlink w:anchor="_Toc58414000" w:history="1">
        <w:r w:rsidR="00010401" w:rsidRPr="00010401">
          <w:rPr>
            <w:rStyle w:val="a5"/>
            <w:rFonts w:cstheme="majorBidi"/>
            <w:b/>
            <w:bCs/>
            <w:noProof/>
            <w:szCs w:val="32"/>
            <w:cs/>
          </w:rPr>
          <w:t>รูปที่ 4.2</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8</w:t>
        </w:r>
        <w:r w:rsidR="00010401" w:rsidRPr="00010401">
          <w:rPr>
            <w:rFonts w:cstheme="majorBidi"/>
            <w:noProof/>
            <w:webHidden/>
            <w:szCs w:val="32"/>
          </w:rPr>
          <w:fldChar w:fldCharType="end"/>
        </w:r>
      </w:hyperlink>
    </w:p>
    <w:p w14:paraId="30BBDC54" w14:textId="41FC8518" w:rsidR="00010401" w:rsidRPr="00010401" w:rsidRDefault="00C34C97">
      <w:pPr>
        <w:pStyle w:val="af0"/>
        <w:tabs>
          <w:tab w:val="right" w:leader="dot" w:pos="8630"/>
        </w:tabs>
        <w:rPr>
          <w:rFonts w:eastAsiaTheme="minorEastAsia" w:cstheme="majorBidi"/>
          <w:color w:val="auto"/>
          <w:szCs w:val="32"/>
          <w:lang w:bidi="th-TH"/>
        </w:rPr>
      </w:pPr>
      <w:hyperlink w:anchor="_Toc58414001" w:history="1">
        <w:r w:rsidR="00010401" w:rsidRPr="00010401">
          <w:rPr>
            <w:rStyle w:val="a5"/>
            <w:rFonts w:cstheme="majorBidi"/>
            <w:b/>
            <w:bCs/>
            <w:noProof/>
            <w:szCs w:val="32"/>
            <w:cs/>
          </w:rPr>
          <w:t>รูปที่ 4.3</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คำ</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8</w:t>
        </w:r>
        <w:r w:rsidR="00010401" w:rsidRPr="00010401">
          <w:rPr>
            <w:rFonts w:cstheme="majorBidi"/>
            <w:noProof/>
            <w:webHidden/>
            <w:szCs w:val="32"/>
          </w:rPr>
          <w:fldChar w:fldCharType="end"/>
        </w:r>
      </w:hyperlink>
    </w:p>
    <w:p w14:paraId="32004F9E" w14:textId="58802200" w:rsidR="00010401" w:rsidRPr="00010401" w:rsidRDefault="00C34C97">
      <w:pPr>
        <w:pStyle w:val="af0"/>
        <w:tabs>
          <w:tab w:val="right" w:leader="dot" w:pos="8630"/>
        </w:tabs>
        <w:rPr>
          <w:rFonts w:eastAsiaTheme="minorEastAsia" w:cstheme="majorBidi"/>
          <w:color w:val="auto"/>
          <w:szCs w:val="32"/>
          <w:lang w:bidi="th-TH"/>
        </w:rPr>
      </w:pPr>
      <w:hyperlink w:anchor="_Toc58414002" w:history="1">
        <w:r w:rsidR="00010401" w:rsidRPr="00010401">
          <w:rPr>
            <w:rStyle w:val="a5"/>
            <w:rFonts w:cstheme="majorBidi"/>
            <w:b/>
            <w:bCs/>
            <w:noProof/>
            <w:szCs w:val="32"/>
            <w:cs/>
          </w:rPr>
          <w:t>รูปที่ 4.4</w:t>
        </w:r>
        <w:r w:rsidR="00010401" w:rsidRPr="00010401">
          <w:rPr>
            <w:rStyle w:val="a5"/>
            <w:rFonts w:cstheme="majorBidi"/>
            <w:b/>
            <w:bCs/>
            <w:noProof/>
            <w:szCs w:val="32"/>
          </w:rPr>
          <w:t xml:space="preserve"> </w:t>
        </w:r>
        <w:r w:rsidR="00010401" w:rsidRPr="00010401">
          <w:rPr>
            <w:rStyle w:val="a5"/>
            <w:rFonts w:cstheme="majorBidi"/>
            <w:noProof/>
            <w:szCs w:val="32"/>
            <w:cs/>
          </w:rPr>
          <w:t>รายการของเครื่องหมายวรรคตอนและ</w:t>
        </w:r>
        <w:r w:rsidR="00010401" w:rsidRPr="00010401">
          <w:rPr>
            <w:rStyle w:val="a5"/>
            <w:rFonts w:cstheme="majorBidi"/>
            <w:noProof/>
            <w:szCs w:val="32"/>
          </w:rPr>
          <w:t xml:space="preserve"> 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9</w:t>
        </w:r>
        <w:r w:rsidR="00010401" w:rsidRPr="00010401">
          <w:rPr>
            <w:rFonts w:cstheme="majorBidi"/>
            <w:noProof/>
            <w:webHidden/>
            <w:szCs w:val="32"/>
          </w:rPr>
          <w:fldChar w:fldCharType="end"/>
        </w:r>
      </w:hyperlink>
    </w:p>
    <w:p w14:paraId="50FB36B7" w14:textId="4D4C338D" w:rsidR="00010401" w:rsidRPr="00010401" w:rsidRDefault="00C34C97">
      <w:pPr>
        <w:pStyle w:val="af0"/>
        <w:tabs>
          <w:tab w:val="right" w:leader="dot" w:pos="8630"/>
        </w:tabs>
        <w:rPr>
          <w:rFonts w:eastAsiaTheme="minorEastAsia" w:cstheme="majorBidi"/>
          <w:color w:val="auto"/>
          <w:szCs w:val="32"/>
          <w:lang w:bidi="th-TH"/>
        </w:rPr>
      </w:pPr>
      <w:hyperlink w:anchor="_Toc58414003" w:history="1">
        <w:r w:rsidR="00010401" w:rsidRPr="00010401">
          <w:rPr>
            <w:rStyle w:val="a5"/>
            <w:rFonts w:cstheme="majorBidi"/>
            <w:b/>
            <w:bCs/>
            <w:noProof/>
            <w:szCs w:val="32"/>
            <w:cs/>
          </w:rPr>
          <w:t>รูปที่ 4.5</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ความถี่ของคำที่ไม่ซ้ำ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9</w:t>
        </w:r>
        <w:r w:rsidR="00010401" w:rsidRPr="00010401">
          <w:rPr>
            <w:rFonts w:cstheme="majorBidi"/>
            <w:noProof/>
            <w:webHidden/>
            <w:szCs w:val="32"/>
          </w:rPr>
          <w:fldChar w:fldCharType="end"/>
        </w:r>
      </w:hyperlink>
    </w:p>
    <w:p w14:paraId="506EEDE9" w14:textId="7F7B049F" w:rsidR="00010401" w:rsidRPr="00010401" w:rsidRDefault="00C34C97">
      <w:pPr>
        <w:pStyle w:val="af0"/>
        <w:tabs>
          <w:tab w:val="right" w:leader="dot" w:pos="8630"/>
        </w:tabs>
        <w:rPr>
          <w:rFonts w:eastAsiaTheme="minorEastAsia" w:cstheme="majorBidi"/>
          <w:color w:val="auto"/>
          <w:szCs w:val="32"/>
          <w:lang w:bidi="th-TH"/>
        </w:rPr>
      </w:pPr>
      <w:hyperlink w:anchor="_Toc58414004" w:history="1">
        <w:r w:rsidR="00010401" w:rsidRPr="00010401">
          <w:rPr>
            <w:rStyle w:val="a5"/>
            <w:rFonts w:cstheme="majorBidi"/>
            <w:b/>
            <w:bCs/>
            <w:noProof/>
            <w:szCs w:val="32"/>
            <w:cs/>
          </w:rPr>
          <w:t>รูปที่ 4.6</w:t>
        </w:r>
        <w:r w:rsidR="00010401" w:rsidRPr="00010401">
          <w:rPr>
            <w:rStyle w:val="a5"/>
            <w:rFonts w:cstheme="majorBidi"/>
            <w:b/>
            <w:bCs/>
            <w:noProof/>
            <w:szCs w:val="32"/>
          </w:rPr>
          <w:t xml:space="preserve"> </w:t>
        </w:r>
        <w:r w:rsidR="00010401" w:rsidRPr="00010401">
          <w:rPr>
            <w:rStyle w:val="a5"/>
            <w:rFonts w:cstheme="majorBidi"/>
            <w:noProof/>
            <w:szCs w:val="32"/>
            <w:cs/>
          </w:rPr>
          <w:t>การแจกแจงความถี่ของคำที่ซ้ำกันของ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0</w:t>
        </w:r>
        <w:r w:rsidR="00010401" w:rsidRPr="00010401">
          <w:rPr>
            <w:rFonts w:cstheme="majorBidi"/>
            <w:noProof/>
            <w:webHidden/>
            <w:szCs w:val="32"/>
          </w:rPr>
          <w:fldChar w:fldCharType="end"/>
        </w:r>
      </w:hyperlink>
    </w:p>
    <w:p w14:paraId="4AA9DEE8" w14:textId="53CDA7B8" w:rsidR="00010401" w:rsidRPr="00010401" w:rsidRDefault="00C34C97">
      <w:pPr>
        <w:pStyle w:val="af0"/>
        <w:tabs>
          <w:tab w:val="right" w:leader="dot" w:pos="8630"/>
        </w:tabs>
        <w:rPr>
          <w:rFonts w:eastAsiaTheme="minorEastAsia" w:cstheme="majorBidi"/>
          <w:color w:val="auto"/>
          <w:szCs w:val="32"/>
          <w:lang w:bidi="th-TH"/>
        </w:rPr>
      </w:pPr>
      <w:hyperlink w:anchor="_Toc58414005" w:history="1">
        <w:r w:rsidR="00010401" w:rsidRPr="00010401">
          <w:rPr>
            <w:rStyle w:val="a5"/>
            <w:rFonts w:cstheme="majorBidi"/>
            <w:b/>
            <w:bCs/>
            <w:noProof/>
            <w:szCs w:val="32"/>
            <w:cs/>
          </w:rPr>
          <w:t>รูปที่ 4.7</w:t>
        </w:r>
        <w:r w:rsidR="00010401" w:rsidRPr="00010401">
          <w:rPr>
            <w:rStyle w:val="a5"/>
            <w:rFonts w:cstheme="majorBidi"/>
            <w:b/>
            <w:bCs/>
            <w:noProof/>
            <w:szCs w:val="32"/>
          </w:rPr>
          <w:t xml:space="preserve"> </w:t>
        </w:r>
        <w:r w:rsidR="00010401" w:rsidRPr="00010401">
          <w:rPr>
            <w:rStyle w:val="a5"/>
            <w:rFonts w:cstheme="majorBidi"/>
            <w:noProof/>
            <w:szCs w:val="32"/>
            <w:cs/>
          </w:rPr>
          <w:t>การแจกแจงความถี่ของคำที่ซ้ำกันของบทสนทนา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0</w:t>
        </w:r>
        <w:r w:rsidR="00010401" w:rsidRPr="00010401">
          <w:rPr>
            <w:rFonts w:cstheme="majorBidi"/>
            <w:noProof/>
            <w:webHidden/>
            <w:szCs w:val="32"/>
          </w:rPr>
          <w:fldChar w:fldCharType="end"/>
        </w:r>
      </w:hyperlink>
    </w:p>
    <w:p w14:paraId="71D94D42" w14:textId="33B279F6" w:rsidR="00010401" w:rsidRPr="00010401" w:rsidRDefault="00C34C97">
      <w:pPr>
        <w:pStyle w:val="af0"/>
        <w:tabs>
          <w:tab w:val="right" w:leader="dot" w:pos="8630"/>
        </w:tabs>
        <w:rPr>
          <w:rFonts w:eastAsiaTheme="minorEastAsia" w:cstheme="majorBidi"/>
          <w:color w:val="auto"/>
          <w:szCs w:val="32"/>
          <w:lang w:bidi="th-TH"/>
        </w:rPr>
      </w:pPr>
      <w:hyperlink w:anchor="_Toc58414006" w:history="1">
        <w:r w:rsidR="00010401" w:rsidRPr="00010401">
          <w:rPr>
            <w:rStyle w:val="a5"/>
            <w:rFonts w:cstheme="majorBidi"/>
            <w:b/>
            <w:bCs/>
            <w:noProof/>
            <w:szCs w:val="32"/>
            <w:cs/>
          </w:rPr>
          <w:t>รูปที่ 4.8</w:t>
        </w:r>
        <w:r w:rsidR="00010401" w:rsidRPr="00010401">
          <w:rPr>
            <w:rStyle w:val="a5"/>
            <w:rFonts w:cstheme="majorBidi"/>
            <w:b/>
            <w:bCs/>
            <w:noProof/>
            <w:szCs w:val="32"/>
          </w:rPr>
          <w:t xml:space="preserve"> </w:t>
        </w:r>
        <w:r w:rsidR="00010401" w:rsidRPr="00010401">
          <w:rPr>
            <w:rStyle w:val="a5"/>
            <w:rFonts w:cstheme="majorBidi"/>
            <w:noProof/>
            <w:szCs w:val="32"/>
            <w:cs/>
          </w:rPr>
          <w:t>รายการชื่อเสียงพูดที่ใช้ในการบันทึกเสียงบทสนทน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2</w:t>
        </w:r>
        <w:r w:rsidR="00010401" w:rsidRPr="00010401">
          <w:rPr>
            <w:rFonts w:cstheme="majorBidi"/>
            <w:noProof/>
            <w:webHidden/>
            <w:szCs w:val="32"/>
          </w:rPr>
          <w:fldChar w:fldCharType="end"/>
        </w:r>
      </w:hyperlink>
    </w:p>
    <w:p w14:paraId="3875DB28" w14:textId="7D852D47" w:rsidR="00010401" w:rsidRPr="00010401" w:rsidRDefault="00C34C97">
      <w:pPr>
        <w:pStyle w:val="af0"/>
        <w:tabs>
          <w:tab w:val="right" w:leader="dot" w:pos="8630"/>
        </w:tabs>
        <w:rPr>
          <w:rFonts w:eastAsiaTheme="minorEastAsia" w:cstheme="majorBidi"/>
          <w:color w:val="auto"/>
          <w:szCs w:val="32"/>
          <w:lang w:bidi="th-TH"/>
        </w:rPr>
      </w:pPr>
      <w:hyperlink w:anchor="_Toc58414007" w:history="1">
        <w:r w:rsidR="00010401" w:rsidRPr="00010401">
          <w:rPr>
            <w:rStyle w:val="a5"/>
            <w:rFonts w:cstheme="majorBidi"/>
            <w:b/>
            <w:bCs/>
            <w:noProof/>
            <w:szCs w:val="32"/>
            <w:cs/>
          </w:rPr>
          <w:t>รูปที่ 4.9</w:t>
        </w:r>
        <w:r w:rsidR="00010401" w:rsidRPr="00010401">
          <w:rPr>
            <w:rStyle w:val="a5"/>
            <w:rFonts w:cstheme="majorBidi"/>
            <w:b/>
            <w:bCs/>
            <w:noProof/>
            <w:szCs w:val="32"/>
          </w:rPr>
          <w:t xml:space="preserve"> </w:t>
        </w:r>
        <w:r w:rsidR="00010401" w:rsidRPr="00010401">
          <w:rPr>
            <w:rStyle w:val="a5"/>
            <w:rFonts w:cstheme="majorBidi"/>
            <w:noProof/>
            <w:szCs w:val="32"/>
            <w:cs/>
          </w:rPr>
          <w:t>ตัวอย่างไฟล์เสียงที่บันทึกจากสมาร์ทโฟ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2</w:t>
        </w:r>
        <w:r w:rsidR="00010401" w:rsidRPr="00010401">
          <w:rPr>
            <w:rFonts w:cstheme="majorBidi"/>
            <w:noProof/>
            <w:webHidden/>
            <w:szCs w:val="32"/>
          </w:rPr>
          <w:fldChar w:fldCharType="end"/>
        </w:r>
      </w:hyperlink>
    </w:p>
    <w:p w14:paraId="1C6562E1" w14:textId="67433A47" w:rsidR="00010401" w:rsidRPr="00010401" w:rsidRDefault="00C34C97">
      <w:pPr>
        <w:pStyle w:val="af0"/>
        <w:tabs>
          <w:tab w:val="right" w:leader="dot" w:pos="8630"/>
        </w:tabs>
        <w:rPr>
          <w:rFonts w:eastAsiaTheme="minorEastAsia" w:cstheme="majorBidi"/>
          <w:color w:val="auto"/>
          <w:szCs w:val="32"/>
          <w:lang w:bidi="th-TH"/>
        </w:rPr>
      </w:pPr>
      <w:hyperlink w:anchor="_Toc58414008" w:history="1">
        <w:r w:rsidR="00010401" w:rsidRPr="00010401">
          <w:rPr>
            <w:rStyle w:val="a5"/>
            <w:rFonts w:cstheme="majorBidi"/>
            <w:b/>
            <w:bCs/>
            <w:noProof/>
            <w:szCs w:val="32"/>
            <w:cs/>
          </w:rPr>
          <w:t xml:space="preserve">รูปที่ 4.10 </w:t>
        </w:r>
        <w:r w:rsidR="00010401" w:rsidRPr="00010401">
          <w:rPr>
            <w:rStyle w:val="a5"/>
            <w:rFonts w:cstheme="majorBidi"/>
            <w:noProof/>
            <w:szCs w:val="32"/>
            <w:cs/>
          </w:rPr>
          <w:t xml:space="preserve">ตัวอย่างการแปลงข้อมูลเสียงให้อยู่ในรูปแบบข้อความโดยใช้ </w:t>
        </w:r>
        <w:r w:rsidR="00010401" w:rsidRPr="00010401">
          <w:rPr>
            <w:rStyle w:val="a5"/>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3</w:t>
        </w:r>
        <w:r w:rsidR="00010401" w:rsidRPr="00010401">
          <w:rPr>
            <w:rFonts w:cstheme="majorBidi"/>
            <w:noProof/>
            <w:webHidden/>
            <w:szCs w:val="32"/>
          </w:rPr>
          <w:fldChar w:fldCharType="end"/>
        </w:r>
      </w:hyperlink>
    </w:p>
    <w:p w14:paraId="788F00F1" w14:textId="6BE9FF1B" w:rsidR="00010401" w:rsidRPr="00010401" w:rsidRDefault="00C34C97">
      <w:pPr>
        <w:pStyle w:val="af0"/>
        <w:tabs>
          <w:tab w:val="right" w:leader="dot" w:pos="8630"/>
        </w:tabs>
        <w:rPr>
          <w:rFonts w:eastAsiaTheme="minorEastAsia" w:cstheme="majorBidi"/>
          <w:color w:val="auto"/>
          <w:szCs w:val="32"/>
          <w:lang w:bidi="th-TH"/>
        </w:rPr>
      </w:pPr>
      <w:hyperlink w:anchor="_Toc58414009" w:history="1">
        <w:r w:rsidR="00010401" w:rsidRPr="00010401">
          <w:rPr>
            <w:rStyle w:val="a5"/>
            <w:rFonts w:cstheme="majorBidi"/>
            <w:b/>
            <w:bCs/>
            <w:noProof/>
            <w:szCs w:val="32"/>
            <w:cs/>
          </w:rPr>
          <w:t xml:space="preserve">รูปที่ 4.11 </w:t>
        </w:r>
        <w:r w:rsidR="00010401" w:rsidRPr="00010401">
          <w:rPr>
            <w:rStyle w:val="a5"/>
            <w:rFonts w:cstheme="majorBidi"/>
            <w:noProof/>
            <w:szCs w:val="32"/>
            <w:cs/>
          </w:rPr>
          <w:t>ข้อมูล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4</w:t>
        </w:r>
        <w:r w:rsidR="00010401" w:rsidRPr="00010401">
          <w:rPr>
            <w:rFonts w:cstheme="majorBidi"/>
            <w:noProof/>
            <w:webHidden/>
            <w:szCs w:val="32"/>
          </w:rPr>
          <w:fldChar w:fldCharType="end"/>
        </w:r>
      </w:hyperlink>
    </w:p>
    <w:p w14:paraId="21240807" w14:textId="3325AD4E" w:rsidR="00010401" w:rsidRPr="00010401" w:rsidRDefault="00C34C97">
      <w:pPr>
        <w:pStyle w:val="af0"/>
        <w:tabs>
          <w:tab w:val="right" w:leader="dot" w:pos="8630"/>
        </w:tabs>
        <w:rPr>
          <w:rFonts w:eastAsiaTheme="minorEastAsia" w:cstheme="majorBidi"/>
          <w:color w:val="auto"/>
          <w:szCs w:val="32"/>
          <w:lang w:bidi="th-TH"/>
        </w:rPr>
      </w:pPr>
      <w:hyperlink w:anchor="_Toc58414010" w:history="1">
        <w:r w:rsidR="00010401" w:rsidRPr="00010401">
          <w:rPr>
            <w:rStyle w:val="a5"/>
            <w:rFonts w:cstheme="majorBidi"/>
            <w:b/>
            <w:bCs/>
            <w:noProof/>
            <w:szCs w:val="32"/>
            <w:cs/>
          </w:rPr>
          <w:t xml:space="preserve">รูปที่ 4.12 </w:t>
        </w:r>
        <w:r w:rsidR="00010401" w:rsidRPr="00010401">
          <w:rPr>
            <w:rStyle w:val="a5"/>
            <w:rFonts w:cstheme="majorBidi"/>
            <w:noProof/>
            <w:szCs w:val="32"/>
            <w:cs/>
          </w:rPr>
          <w:t>บทสนทนาที่แบบจำลองทำนาย</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4</w:t>
        </w:r>
        <w:r w:rsidR="00010401" w:rsidRPr="00010401">
          <w:rPr>
            <w:rFonts w:cstheme="majorBidi"/>
            <w:noProof/>
            <w:webHidden/>
            <w:szCs w:val="32"/>
          </w:rPr>
          <w:fldChar w:fldCharType="end"/>
        </w:r>
      </w:hyperlink>
    </w:p>
    <w:p w14:paraId="7E54AC5C" w14:textId="23CA66E4" w:rsidR="00010401" w:rsidRPr="00010401" w:rsidRDefault="00C34C97">
      <w:pPr>
        <w:pStyle w:val="af0"/>
        <w:tabs>
          <w:tab w:val="right" w:leader="dot" w:pos="8630"/>
        </w:tabs>
        <w:rPr>
          <w:rFonts w:eastAsiaTheme="minorEastAsia" w:cstheme="majorBidi"/>
          <w:color w:val="auto"/>
          <w:szCs w:val="32"/>
          <w:lang w:bidi="th-TH"/>
        </w:rPr>
      </w:pPr>
      <w:hyperlink w:anchor="_Toc58414011" w:history="1">
        <w:r w:rsidR="00010401" w:rsidRPr="00010401">
          <w:rPr>
            <w:rStyle w:val="a5"/>
            <w:rFonts w:cstheme="majorBidi"/>
            <w:b/>
            <w:bCs/>
            <w:noProof/>
            <w:szCs w:val="32"/>
            <w:cs/>
          </w:rPr>
          <w:t xml:space="preserve">รูปที่ 4.13 </w:t>
        </w:r>
        <w:r w:rsidR="00010401" w:rsidRPr="00010401">
          <w:rPr>
            <w:rStyle w:val="a5"/>
            <w:rFonts w:cstheme="majorBidi"/>
            <w:noProof/>
            <w:szCs w:val="32"/>
            <w:cs/>
          </w:rPr>
          <w:t>บทสนทนาจริง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5</w:t>
        </w:r>
        <w:r w:rsidR="00010401" w:rsidRPr="00010401">
          <w:rPr>
            <w:rFonts w:cstheme="majorBidi"/>
            <w:noProof/>
            <w:webHidden/>
            <w:szCs w:val="32"/>
          </w:rPr>
          <w:fldChar w:fldCharType="end"/>
        </w:r>
      </w:hyperlink>
    </w:p>
    <w:p w14:paraId="116551FE" w14:textId="165BA3AF" w:rsidR="00010401" w:rsidRPr="00010401" w:rsidRDefault="00C34C97">
      <w:pPr>
        <w:pStyle w:val="af0"/>
        <w:tabs>
          <w:tab w:val="right" w:leader="dot" w:pos="8630"/>
        </w:tabs>
        <w:rPr>
          <w:rFonts w:eastAsiaTheme="minorEastAsia" w:cstheme="majorBidi"/>
          <w:color w:val="auto"/>
          <w:szCs w:val="32"/>
          <w:lang w:bidi="th-TH"/>
        </w:rPr>
      </w:pPr>
      <w:hyperlink w:anchor="_Toc58414012" w:history="1">
        <w:r w:rsidR="00010401" w:rsidRPr="00010401">
          <w:rPr>
            <w:rStyle w:val="a5"/>
            <w:rFonts w:cstheme="majorBidi"/>
            <w:b/>
            <w:bCs/>
            <w:noProof/>
            <w:szCs w:val="32"/>
            <w:cs/>
          </w:rPr>
          <w:t xml:space="preserve">รูปที่ 4.14 </w:t>
        </w:r>
        <w:r w:rsidR="00010401" w:rsidRPr="00010401">
          <w:rPr>
            <w:rStyle w:val="a5"/>
            <w:rFonts w:cstheme="majorBidi"/>
            <w:noProof/>
            <w:szCs w:val="32"/>
            <w:cs/>
          </w:rPr>
          <w:t>บทสนทนาที่แบบจำลองทำนาย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6</w:t>
        </w:r>
        <w:r w:rsidR="00010401" w:rsidRPr="00010401">
          <w:rPr>
            <w:rFonts w:cstheme="majorBidi"/>
            <w:noProof/>
            <w:webHidden/>
            <w:szCs w:val="32"/>
          </w:rPr>
          <w:fldChar w:fldCharType="end"/>
        </w:r>
      </w:hyperlink>
    </w:p>
    <w:p w14:paraId="77072774" w14:textId="14C71493" w:rsidR="00010401" w:rsidRPr="00010401" w:rsidRDefault="00C34C97">
      <w:pPr>
        <w:pStyle w:val="af0"/>
        <w:tabs>
          <w:tab w:val="right" w:leader="dot" w:pos="8630"/>
        </w:tabs>
        <w:rPr>
          <w:rFonts w:eastAsiaTheme="minorEastAsia" w:cstheme="majorBidi"/>
          <w:color w:val="auto"/>
          <w:szCs w:val="32"/>
          <w:lang w:bidi="th-TH"/>
        </w:rPr>
      </w:pPr>
      <w:hyperlink w:anchor="_Toc58414013" w:history="1">
        <w:r w:rsidR="00010401" w:rsidRPr="00010401">
          <w:rPr>
            <w:rStyle w:val="a5"/>
            <w:rFonts w:cstheme="majorBidi"/>
            <w:b/>
            <w:bCs/>
            <w:noProof/>
            <w:szCs w:val="32"/>
            <w:cs/>
          </w:rPr>
          <w:t>รูปที่ 4.15</w:t>
        </w:r>
        <w:r w:rsidR="00010401" w:rsidRPr="00010401">
          <w:rPr>
            <w:rStyle w:val="a5"/>
            <w:rFonts w:cstheme="majorBidi"/>
            <w:noProof/>
            <w:szCs w:val="32"/>
          </w:rPr>
          <w:t xml:space="preserve"> </w:t>
        </w:r>
        <w:r w:rsidR="00010401" w:rsidRPr="00010401">
          <w:rPr>
            <w:rStyle w:val="a5"/>
            <w:rFonts w:cstheme="majorBidi"/>
            <w:noProof/>
            <w:szCs w:val="32"/>
            <w:cs/>
          </w:rPr>
          <w:t>ตารางการทำนายประเภทของ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7</w:t>
        </w:r>
        <w:r w:rsidR="00010401" w:rsidRPr="00010401">
          <w:rPr>
            <w:rFonts w:cstheme="majorBidi"/>
            <w:noProof/>
            <w:webHidden/>
            <w:szCs w:val="32"/>
          </w:rPr>
          <w:fldChar w:fldCharType="end"/>
        </w:r>
      </w:hyperlink>
    </w:p>
    <w:p w14:paraId="68819775" w14:textId="55D0E005" w:rsidR="00010401" w:rsidRPr="00010401" w:rsidRDefault="00C34C97">
      <w:pPr>
        <w:pStyle w:val="af0"/>
        <w:tabs>
          <w:tab w:val="right" w:leader="dot" w:pos="8630"/>
        </w:tabs>
        <w:rPr>
          <w:rFonts w:eastAsiaTheme="minorEastAsia" w:cstheme="majorBidi"/>
          <w:color w:val="auto"/>
          <w:szCs w:val="32"/>
          <w:lang w:bidi="th-TH"/>
        </w:rPr>
      </w:pPr>
      <w:hyperlink w:anchor="_Toc58414014" w:history="1">
        <w:r w:rsidR="00010401" w:rsidRPr="00010401">
          <w:rPr>
            <w:rStyle w:val="a5"/>
            <w:rFonts w:cstheme="majorBidi"/>
            <w:b/>
            <w:bCs/>
            <w:noProof/>
            <w:szCs w:val="32"/>
            <w:cs/>
          </w:rPr>
          <w:t>รูปที่ 4.16</w:t>
        </w:r>
        <w:r w:rsidR="00010401" w:rsidRPr="00010401">
          <w:rPr>
            <w:rStyle w:val="a5"/>
            <w:rFonts w:cstheme="majorBidi"/>
            <w:b/>
            <w:bCs/>
            <w:noProof/>
            <w:szCs w:val="32"/>
          </w:rPr>
          <w:t xml:space="preserve"> </w:t>
        </w:r>
        <w:r w:rsidR="00010401" w:rsidRPr="00010401">
          <w:rPr>
            <w:rStyle w:val="a5"/>
            <w:rFonts w:cstheme="majorBidi"/>
            <w:noProof/>
            <w:szCs w:val="32"/>
            <w:cs/>
          </w:rPr>
          <w:t>ตารางค่าทำนายจริงเฉพาะที่มีการติดแท็ก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8</w:t>
        </w:r>
        <w:r w:rsidR="00010401" w:rsidRPr="00010401">
          <w:rPr>
            <w:rFonts w:cstheme="majorBidi"/>
            <w:noProof/>
            <w:webHidden/>
            <w:szCs w:val="32"/>
          </w:rPr>
          <w:fldChar w:fldCharType="end"/>
        </w:r>
      </w:hyperlink>
    </w:p>
    <w:p w14:paraId="4E9C4955" w14:textId="2B5A4620" w:rsidR="00010401" w:rsidRPr="00010401" w:rsidRDefault="00C34C97">
      <w:pPr>
        <w:pStyle w:val="af0"/>
        <w:tabs>
          <w:tab w:val="right" w:leader="dot" w:pos="8630"/>
        </w:tabs>
        <w:rPr>
          <w:rFonts w:eastAsiaTheme="minorEastAsia" w:cstheme="majorBidi"/>
          <w:color w:val="auto"/>
          <w:szCs w:val="32"/>
          <w:lang w:bidi="th-TH"/>
        </w:rPr>
      </w:pPr>
      <w:hyperlink w:anchor="_Toc58414015" w:history="1">
        <w:r w:rsidR="00010401" w:rsidRPr="00010401">
          <w:rPr>
            <w:rStyle w:val="a5"/>
            <w:rFonts w:cstheme="majorBidi"/>
            <w:b/>
            <w:bCs/>
            <w:noProof/>
            <w:szCs w:val="32"/>
            <w:cs/>
          </w:rPr>
          <w:t>รูปที่ 4.17</w:t>
        </w:r>
        <w:r w:rsidR="00010401" w:rsidRPr="00010401">
          <w:rPr>
            <w:rStyle w:val="a5"/>
            <w:rFonts w:cstheme="majorBidi"/>
            <w:b/>
            <w:bCs/>
            <w:noProof/>
            <w:szCs w:val="32"/>
          </w:rPr>
          <w:t xml:space="preserve"> </w:t>
        </w:r>
        <w:r w:rsidR="00010401" w:rsidRPr="00010401">
          <w:rPr>
            <w:rStyle w:val="a5"/>
            <w:rFonts w:cstheme="majorBidi"/>
            <w:noProof/>
            <w:szCs w:val="32"/>
            <w:cs/>
          </w:rPr>
          <w:t>กราฟเปรียบเทียบค่าความแม่นยำของการทำนายนิพจน์ระบุนามทุกประเภ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9</w:t>
        </w:r>
        <w:r w:rsidR="00010401" w:rsidRPr="00010401">
          <w:rPr>
            <w:rFonts w:cstheme="majorBidi"/>
            <w:noProof/>
            <w:webHidden/>
            <w:szCs w:val="32"/>
          </w:rPr>
          <w:fldChar w:fldCharType="end"/>
        </w:r>
      </w:hyperlink>
    </w:p>
    <w:p w14:paraId="5CB615F2" w14:textId="76E8412B" w:rsidR="00010401" w:rsidRPr="00010401" w:rsidRDefault="00C34C97">
      <w:pPr>
        <w:pStyle w:val="af0"/>
        <w:tabs>
          <w:tab w:val="right" w:leader="dot" w:pos="8630"/>
        </w:tabs>
        <w:rPr>
          <w:rFonts w:eastAsiaTheme="minorEastAsia" w:cstheme="majorBidi"/>
          <w:color w:val="auto"/>
          <w:szCs w:val="32"/>
          <w:lang w:bidi="th-TH"/>
        </w:rPr>
      </w:pPr>
      <w:hyperlink w:anchor="_Toc58414016" w:history="1">
        <w:r w:rsidR="00010401" w:rsidRPr="00010401">
          <w:rPr>
            <w:rStyle w:val="a5"/>
            <w:rFonts w:cstheme="majorBidi"/>
            <w:b/>
            <w:bCs/>
            <w:noProof/>
            <w:szCs w:val="32"/>
            <w:cs/>
          </w:rPr>
          <w:t>รูปที่ 4.18</w:t>
        </w:r>
        <w:r w:rsidR="00010401" w:rsidRPr="00010401">
          <w:rPr>
            <w:rStyle w:val="a5"/>
            <w:rFonts w:cstheme="majorBidi"/>
            <w:noProof/>
            <w:szCs w:val="32"/>
          </w:rPr>
          <w:t xml:space="preserve"> </w:t>
        </w:r>
        <w:r w:rsidR="00010401" w:rsidRPr="00010401">
          <w:rPr>
            <w:rStyle w:val="a5"/>
            <w:rFonts w:cstheme="majorBidi"/>
            <w:noProof/>
            <w:szCs w:val="32"/>
            <w:cs/>
          </w:rPr>
          <w:t>การบันทึกเสียงที่ผ่า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54</w:t>
        </w:r>
        <w:r w:rsidR="00010401" w:rsidRPr="00010401">
          <w:rPr>
            <w:rFonts w:cstheme="majorBidi"/>
            <w:noProof/>
            <w:webHidden/>
            <w:szCs w:val="32"/>
          </w:rPr>
          <w:fldChar w:fldCharType="end"/>
        </w:r>
      </w:hyperlink>
    </w:p>
    <w:p w14:paraId="2A579772" w14:textId="5074DD79" w:rsidR="003F5DDD" w:rsidRPr="00D91E5B" w:rsidRDefault="00A459C2" w:rsidP="00D91E5B">
      <w:pPr>
        <w:tabs>
          <w:tab w:val="left" w:pos="2160"/>
        </w:tabs>
        <w:spacing w:after="0" w:line="240" w:lineRule="auto"/>
        <w:jc w:val="center"/>
        <w:rPr>
          <w:rFonts w:cstheme="majorBidi"/>
          <w:b/>
          <w:bCs/>
          <w:szCs w:val="32"/>
          <w:lang w:bidi="th-TH"/>
        </w:rPr>
      </w:pPr>
      <w:r w:rsidRPr="00501A25">
        <w:rPr>
          <w:rFonts w:cstheme="majorBidi"/>
          <w:b/>
          <w:bCs/>
          <w:szCs w:val="32"/>
          <w:lang w:bidi="th-TH"/>
        </w:rPr>
        <w:lastRenderedPageBreak/>
        <w:fldChar w:fldCharType="end"/>
      </w:r>
      <w:r w:rsidR="003F5DDD" w:rsidRPr="003F5DDD">
        <w:rPr>
          <w:rFonts w:cstheme="majorBidi" w:hint="cs"/>
          <w:b/>
          <w:bCs/>
          <w:sz w:val="48"/>
          <w:szCs w:val="48"/>
          <w:cs/>
          <w:lang w:bidi="th-TH"/>
        </w:rPr>
        <w:t>สารบัญตาราง</w:t>
      </w:r>
    </w:p>
    <w:p w14:paraId="10C094AA" w14:textId="4BE22337" w:rsidR="003F5DDD" w:rsidRPr="003F5DDD" w:rsidRDefault="00B76B8D" w:rsidP="003F5DDD">
      <w:pPr>
        <w:jc w:val="right"/>
        <w:rPr>
          <w:rFonts w:cstheme="majorBidi"/>
          <w:b/>
          <w:bCs/>
          <w:szCs w:val="32"/>
          <w:lang w:bidi="th-TH"/>
        </w:rPr>
      </w:pPr>
      <w:r>
        <w:rPr>
          <w:rFonts w:cstheme="majorBidi" w:hint="cs"/>
          <w:b/>
          <w:bCs/>
          <w:szCs w:val="32"/>
          <w:cs/>
          <w:lang w:bidi="th-TH"/>
        </w:rPr>
        <w:t>หน้า</w:t>
      </w:r>
    </w:p>
    <w:p w14:paraId="1E7B684C" w14:textId="2751E6B7" w:rsidR="001160B2" w:rsidRPr="001160B2" w:rsidRDefault="00B76B8D">
      <w:pPr>
        <w:pStyle w:val="af0"/>
        <w:tabs>
          <w:tab w:val="right" w:leader="dot" w:pos="8630"/>
        </w:tabs>
        <w:rPr>
          <w:rFonts w:eastAsiaTheme="minorEastAsia" w:cstheme="majorBidi"/>
          <w:color w:val="auto"/>
          <w:szCs w:val="32"/>
          <w:lang w:bidi="th-TH"/>
        </w:rPr>
      </w:pPr>
      <w:r>
        <w:rPr>
          <w:rFonts w:cstheme="majorBidi"/>
          <w:b/>
          <w:bCs/>
          <w:szCs w:val="32"/>
          <w:cs/>
          <w:lang w:bidi="th-TH"/>
        </w:rPr>
        <w:fldChar w:fldCharType="begin"/>
      </w:r>
      <w:r>
        <w:rPr>
          <w:rFonts w:cstheme="majorBidi"/>
          <w:b/>
          <w:bCs/>
          <w:szCs w:val="32"/>
          <w:cs/>
          <w:lang w:bidi="th-TH"/>
        </w:rPr>
        <w:instrText xml:space="preserve"> </w:instrText>
      </w:r>
      <w:r>
        <w:rPr>
          <w:rFonts w:cstheme="majorBidi" w:hint="cs"/>
          <w:b/>
          <w:bCs/>
          <w:szCs w:val="32"/>
          <w:lang w:bidi="th-TH"/>
        </w:rPr>
        <w:instrText>TOC \h \z \c "</w:instrText>
      </w:r>
      <w:r>
        <w:rPr>
          <w:rFonts w:cstheme="majorBidi" w:hint="cs"/>
          <w:b/>
          <w:bCs/>
          <w:szCs w:val="32"/>
          <w:cs/>
          <w:lang w:bidi="th-TH"/>
        </w:rPr>
        <w:instrText>ตารางที่"</w:instrText>
      </w:r>
      <w:r>
        <w:rPr>
          <w:rFonts w:cstheme="majorBidi"/>
          <w:b/>
          <w:bCs/>
          <w:szCs w:val="32"/>
          <w:cs/>
          <w:lang w:bidi="th-TH"/>
        </w:rPr>
        <w:instrText xml:space="preserve"> </w:instrText>
      </w:r>
      <w:r>
        <w:rPr>
          <w:rFonts w:cstheme="majorBidi"/>
          <w:b/>
          <w:bCs/>
          <w:szCs w:val="32"/>
          <w:cs/>
          <w:lang w:bidi="th-TH"/>
        </w:rPr>
        <w:fldChar w:fldCharType="separate"/>
      </w:r>
      <w:hyperlink w:anchor="_Toc58413424" w:history="1">
        <w:r w:rsidR="001160B2" w:rsidRPr="001160B2">
          <w:rPr>
            <w:rStyle w:val="a5"/>
            <w:rFonts w:cstheme="majorBidi"/>
            <w:b/>
            <w:bCs/>
            <w:noProof/>
            <w:szCs w:val="32"/>
            <w:cs/>
          </w:rPr>
          <w:t xml:space="preserve">ตารางที่ 4.1 </w:t>
        </w:r>
        <w:r w:rsidR="001160B2" w:rsidRPr="001160B2">
          <w:rPr>
            <w:rStyle w:val="a5"/>
            <w:rFonts w:cstheme="majorBidi"/>
            <w:noProof/>
            <w:szCs w:val="32"/>
            <w:cs/>
          </w:rPr>
          <w:t>ตารางแสดงค่าความแม่นยำของการแปลงเสียงพูดให้อยู่ในรูปของข้อควา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4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5</w:t>
        </w:r>
        <w:r w:rsidR="001160B2" w:rsidRPr="001160B2">
          <w:rPr>
            <w:rFonts w:cstheme="majorBidi"/>
            <w:noProof/>
            <w:webHidden/>
            <w:szCs w:val="32"/>
          </w:rPr>
          <w:fldChar w:fldCharType="end"/>
        </w:r>
      </w:hyperlink>
    </w:p>
    <w:p w14:paraId="7F5CDB1C" w14:textId="5F436D1D" w:rsidR="001160B2" w:rsidRPr="001160B2" w:rsidRDefault="00C34C97">
      <w:pPr>
        <w:pStyle w:val="af0"/>
        <w:tabs>
          <w:tab w:val="right" w:leader="dot" w:pos="8630"/>
        </w:tabs>
        <w:rPr>
          <w:rFonts w:eastAsiaTheme="minorEastAsia" w:cstheme="majorBidi"/>
          <w:color w:val="auto"/>
          <w:szCs w:val="32"/>
          <w:lang w:bidi="th-TH"/>
        </w:rPr>
      </w:pPr>
      <w:hyperlink w:anchor="_Toc58413425" w:history="1">
        <w:r w:rsidR="001160B2" w:rsidRPr="001160B2">
          <w:rPr>
            <w:rStyle w:val="a5"/>
            <w:rFonts w:cstheme="majorBidi"/>
            <w:b/>
            <w:bCs/>
            <w:noProof/>
            <w:szCs w:val="32"/>
            <w:cs/>
          </w:rPr>
          <w:t xml:space="preserve">ตารางที่ 4.2 </w:t>
        </w:r>
        <w:r w:rsidR="001160B2" w:rsidRPr="001160B2">
          <w:rPr>
            <w:rStyle w:val="a5"/>
            <w:rFonts w:cstheme="majorBidi"/>
            <w:noProof/>
            <w:szCs w:val="32"/>
            <w:cs/>
          </w:rPr>
          <w:t>ตารางแสดงค่าความแม่นยำของการแปลงเสียงพูดให้อยู่ในรูปของข้อความ</w:t>
        </w:r>
        <w:r w:rsidR="001160B2" w:rsidRPr="001160B2">
          <w:rPr>
            <w:rStyle w:val="a5"/>
            <w:rFonts w:cstheme="majorBidi"/>
            <w:noProof/>
            <w:szCs w:val="32"/>
          </w:rPr>
          <w:t xml:space="preserve"> </w:t>
        </w:r>
        <w:r w:rsidR="001160B2" w:rsidRPr="001160B2">
          <w:rPr>
            <w:rStyle w:val="a5"/>
            <w:rFonts w:cstheme="majorBidi"/>
            <w:noProof/>
            <w:szCs w:val="32"/>
            <w:cs/>
          </w:rPr>
          <w:t>(ให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5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6</w:t>
        </w:r>
        <w:r w:rsidR="001160B2" w:rsidRPr="001160B2">
          <w:rPr>
            <w:rFonts w:cstheme="majorBidi"/>
            <w:noProof/>
            <w:webHidden/>
            <w:szCs w:val="32"/>
          </w:rPr>
          <w:fldChar w:fldCharType="end"/>
        </w:r>
      </w:hyperlink>
    </w:p>
    <w:p w14:paraId="284EC785" w14:textId="63A8D9A0" w:rsidR="001160B2" w:rsidRPr="001160B2" w:rsidRDefault="00C34C97">
      <w:pPr>
        <w:pStyle w:val="af0"/>
        <w:tabs>
          <w:tab w:val="right" w:leader="dot" w:pos="8630"/>
        </w:tabs>
        <w:rPr>
          <w:rFonts w:eastAsiaTheme="minorEastAsia" w:cstheme="majorBidi"/>
          <w:color w:val="auto"/>
          <w:szCs w:val="32"/>
          <w:lang w:bidi="th-TH"/>
        </w:rPr>
      </w:pPr>
      <w:hyperlink w:anchor="_Toc58413426" w:history="1">
        <w:r w:rsidR="001160B2" w:rsidRPr="001160B2">
          <w:rPr>
            <w:rStyle w:val="a5"/>
            <w:rFonts w:cstheme="majorBidi"/>
            <w:b/>
            <w:bCs/>
            <w:noProof/>
            <w:szCs w:val="32"/>
            <w:cs/>
          </w:rPr>
          <w:t xml:space="preserve">ตารางที่ 4.3 </w:t>
        </w:r>
        <w:r w:rsidR="001160B2" w:rsidRPr="001160B2">
          <w:rPr>
            <w:rStyle w:val="a5"/>
            <w:rFonts w:cstheme="majorBidi"/>
            <w:noProof/>
            <w:szCs w:val="32"/>
            <w:cs/>
          </w:rPr>
          <w:t>ตารางการแสดงค่าความแม่นยำของการทำนายนิพจน์ระบุนาม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6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8</w:t>
        </w:r>
        <w:r w:rsidR="001160B2" w:rsidRPr="001160B2">
          <w:rPr>
            <w:rFonts w:cstheme="majorBidi"/>
            <w:noProof/>
            <w:webHidden/>
            <w:szCs w:val="32"/>
          </w:rPr>
          <w:fldChar w:fldCharType="end"/>
        </w:r>
      </w:hyperlink>
    </w:p>
    <w:p w14:paraId="71490704" w14:textId="3DE27AF2" w:rsidR="001160B2" w:rsidRPr="001160B2" w:rsidRDefault="00C34C97">
      <w:pPr>
        <w:pStyle w:val="af0"/>
        <w:tabs>
          <w:tab w:val="right" w:leader="dot" w:pos="8630"/>
        </w:tabs>
        <w:rPr>
          <w:rFonts w:eastAsiaTheme="minorEastAsia" w:cstheme="majorBidi"/>
          <w:color w:val="auto"/>
          <w:szCs w:val="32"/>
          <w:lang w:bidi="th-TH"/>
        </w:rPr>
      </w:pPr>
      <w:hyperlink w:anchor="_Toc58413427" w:history="1">
        <w:r w:rsidR="001160B2" w:rsidRPr="001160B2">
          <w:rPr>
            <w:rStyle w:val="a5"/>
            <w:rFonts w:cstheme="majorBidi"/>
            <w:b/>
            <w:bCs/>
            <w:noProof/>
            <w:szCs w:val="32"/>
            <w:cs/>
          </w:rPr>
          <w:t xml:space="preserve">ตารางที่ 4.4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PERS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7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0</w:t>
        </w:r>
        <w:r w:rsidR="001160B2" w:rsidRPr="001160B2">
          <w:rPr>
            <w:rFonts w:cstheme="majorBidi"/>
            <w:noProof/>
            <w:webHidden/>
            <w:szCs w:val="32"/>
          </w:rPr>
          <w:fldChar w:fldCharType="end"/>
        </w:r>
      </w:hyperlink>
    </w:p>
    <w:p w14:paraId="199F0C28" w14:textId="16E57448" w:rsidR="001160B2" w:rsidRPr="001160B2" w:rsidRDefault="00C34C97">
      <w:pPr>
        <w:pStyle w:val="af0"/>
        <w:tabs>
          <w:tab w:val="right" w:leader="dot" w:pos="8630"/>
        </w:tabs>
        <w:rPr>
          <w:rFonts w:eastAsiaTheme="minorEastAsia" w:cstheme="majorBidi"/>
          <w:color w:val="auto"/>
          <w:szCs w:val="32"/>
          <w:lang w:bidi="th-TH"/>
        </w:rPr>
      </w:pPr>
      <w:hyperlink w:anchor="_Toc58413428" w:history="1">
        <w:r w:rsidR="001160B2" w:rsidRPr="001160B2">
          <w:rPr>
            <w:rStyle w:val="a5"/>
            <w:rFonts w:cstheme="majorBidi"/>
            <w:b/>
            <w:bCs/>
            <w:noProof/>
            <w:szCs w:val="32"/>
            <w:cs/>
          </w:rPr>
          <w:t xml:space="preserve">ตารางที่ 4.5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ORGANIZ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8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0</w:t>
        </w:r>
        <w:r w:rsidR="001160B2" w:rsidRPr="001160B2">
          <w:rPr>
            <w:rFonts w:cstheme="majorBidi"/>
            <w:noProof/>
            <w:webHidden/>
            <w:szCs w:val="32"/>
          </w:rPr>
          <w:fldChar w:fldCharType="end"/>
        </w:r>
      </w:hyperlink>
    </w:p>
    <w:p w14:paraId="05A21CFF" w14:textId="5B63BCE5" w:rsidR="001160B2" w:rsidRPr="001160B2" w:rsidRDefault="00C34C97">
      <w:pPr>
        <w:pStyle w:val="af0"/>
        <w:tabs>
          <w:tab w:val="right" w:leader="dot" w:pos="8630"/>
        </w:tabs>
        <w:rPr>
          <w:rFonts w:eastAsiaTheme="minorEastAsia" w:cstheme="majorBidi"/>
          <w:color w:val="auto"/>
          <w:szCs w:val="32"/>
          <w:lang w:bidi="th-TH"/>
        </w:rPr>
      </w:pPr>
      <w:hyperlink w:anchor="_Toc58413429" w:history="1">
        <w:r w:rsidR="001160B2" w:rsidRPr="001160B2">
          <w:rPr>
            <w:rStyle w:val="a5"/>
            <w:rFonts w:cstheme="majorBidi"/>
            <w:b/>
            <w:bCs/>
            <w:noProof/>
            <w:szCs w:val="32"/>
            <w:cs/>
          </w:rPr>
          <w:t xml:space="preserve">ตารางที่ 4.6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LOC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9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1</w:t>
        </w:r>
        <w:r w:rsidR="001160B2" w:rsidRPr="001160B2">
          <w:rPr>
            <w:rFonts w:cstheme="majorBidi"/>
            <w:noProof/>
            <w:webHidden/>
            <w:szCs w:val="32"/>
          </w:rPr>
          <w:fldChar w:fldCharType="end"/>
        </w:r>
      </w:hyperlink>
    </w:p>
    <w:p w14:paraId="373F1A89" w14:textId="2353F814" w:rsidR="001160B2" w:rsidRPr="001160B2" w:rsidRDefault="00C34C97">
      <w:pPr>
        <w:pStyle w:val="af0"/>
        <w:tabs>
          <w:tab w:val="right" w:leader="dot" w:pos="8630"/>
        </w:tabs>
        <w:rPr>
          <w:rFonts w:eastAsiaTheme="minorEastAsia" w:cstheme="majorBidi"/>
          <w:color w:val="auto"/>
          <w:szCs w:val="32"/>
          <w:lang w:bidi="th-TH"/>
        </w:rPr>
      </w:pPr>
      <w:hyperlink w:anchor="_Toc58413430" w:history="1">
        <w:r w:rsidR="001160B2" w:rsidRPr="001160B2">
          <w:rPr>
            <w:rStyle w:val="a5"/>
            <w:rFonts w:cstheme="majorBidi"/>
            <w:b/>
            <w:bCs/>
            <w:noProof/>
            <w:szCs w:val="32"/>
            <w:cs/>
          </w:rPr>
          <w:t xml:space="preserve">ตารางที่ 4.7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0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2</w:t>
        </w:r>
        <w:r w:rsidR="001160B2" w:rsidRPr="001160B2">
          <w:rPr>
            <w:rFonts w:cstheme="majorBidi"/>
            <w:noProof/>
            <w:webHidden/>
            <w:szCs w:val="32"/>
          </w:rPr>
          <w:fldChar w:fldCharType="end"/>
        </w:r>
      </w:hyperlink>
    </w:p>
    <w:p w14:paraId="0AE9C095" w14:textId="0BA9FA85" w:rsidR="001160B2" w:rsidRPr="001160B2" w:rsidRDefault="00C34C97">
      <w:pPr>
        <w:pStyle w:val="af0"/>
        <w:tabs>
          <w:tab w:val="right" w:leader="dot" w:pos="8630"/>
        </w:tabs>
        <w:rPr>
          <w:rFonts w:eastAsiaTheme="minorEastAsia" w:cstheme="majorBidi"/>
          <w:color w:val="auto"/>
          <w:szCs w:val="32"/>
          <w:lang w:bidi="th-TH"/>
        </w:rPr>
      </w:pPr>
      <w:hyperlink w:anchor="_Toc58413431" w:history="1">
        <w:r w:rsidR="001160B2" w:rsidRPr="001160B2">
          <w:rPr>
            <w:rStyle w:val="a5"/>
            <w:rFonts w:cstheme="majorBidi"/>
            <w:b/>
            <w:bCs/>
            <w:noProof/>
            <w:szCs w:val="32"/>
            <w:cs/>
          </w:rPr>
          <w:t xml:space="preserve">ตารางที่ 4.8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1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2</w:t>
        </w:r>
        <w:r w:rsidR="001160B2" w:rsidRPr="001160B2">
          <w:rPr>
            <w:rFonts w:cstheme="majorBidi"/>
            <w:noProof/>
            <w:webHidden/>
            <w:szCs w:val="32"/>
          </w:rPr>
          <w:fldChar w:fldCharType="end"/>
        </w:r>
      </w:hyperlink>
    </w:p>
    <w:p w14:paraId="448DBA31" w14:textId="7BB92FFB" w:rsidR="001160B2" w:rsidRPr="001160B2" w:rsidRDefault="00C34C97">
      <w:pPr>
        <w:pStyle w:val="af0"/>
        <w:tabs>
          <w:tab w:val="right" w:leader="dot" w:pos="8630"/>
        </w:tabs>
        <w:rPr>
          <w:rFonts w:eastAsiaTheme="minorEastAsia" w:cstheme="majorBidi"/>
          <w:color w:val="auto"/>
          <w:szCs w:val="32"/>
          <w:lang w:bidi="th-TH"/>
        </w:rPr>
      </w:pPr>
      <w:hyperlink w:anchor="_Toc58413432" w:history="1">
        <w:r w:rsidR="001160B2" w:rsidRPr="001160B2">
          <w:rPr>
            <w:rStyle w:val="a5"/>
            <w:rFonts w:cstheme="majorBidi"/>
            <w:b/>
            <w:bCs/>
            <w:noProof/>
            <w:szCs w:val="32"/>
            <w:cs/>
          </w:rPr>
          <w:t xml:space="preserve">ตารางที่ 4.9 </w:t>
        </w:r>
        <w:r w:rsidR="001160B2" w:rsidRPr="001160B2">
          <w:rPr>
            <w:rStyle w:val="a5"/>
            <w:rFonts w:cstheme="majorBidi"/>
            <w:noProof/>
            <w:szCs w:val="32"/>
            <w:cs/>
          </w:rPr>
          <w:t xml:space="preserve">ตารางการแสดงค่าความแม่นยำของการติดแท็กคำของ </w:t>
        </w:r>
        <w:r w:rsidR="001160B2" w:rsidRPr="001160B2">
          <w:rPr>
            <w:rStyle w:val="a5"/>
            <w:rFonts w:cstheme="majorBidi"/>
            <w:noProof/>
            <w:szCs w:val="32"/>
          </w:rPr>
          <w:t xml:space="preserve">PII Number </w:t>
        </w:r>
        <w:r w:rsidR="001160B2" w:rsidRPr="001160B2">
          <w:rPr>
            <w:rStyle w:val="a5"/>
            <w:rFonts w:cstheme="majorBidi"/>
            <w:noProof/>
            <w:szCs w:val="32"/>
            <w:cs/>
          </w:rPr>
          <w:t>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2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3</w:t>
        </w:r>
        <w:r w:rsidR="001160B2" w:rsidRPr="001160B2">
          <w:rPr>
            <w:rFonts w:cstheme="majorBidi"/>
            <w:noProof/>
            <w:webHidden/>
            <w:szCs w:val="32"/>
          </w:rPr>
          <w:fldChar w:fldCharType="end"/>
        </w:r>
      </w:hyperlink>
    </w:p>
    <w:p w14:paraId="3B05848B" w14:textId="5E3FED2B" w:rsidR="00B76B8D" w:rsidRPr="003F5DDD" w:rsidRDefault="00B76B8D" w:rsidP="00B76B8D">
      <w:pPr>
        <w:rPr>
          <w:rFonts w:cstheme="majorBidi"/>
          <w:b/>
          <w:bCs/>
          <w:szCs w:val="32"/>
          <w:lang w:bidi="th-TH"/>
        </w:rPr>
      </w:pPr>
      <w:r>
        <w:rPr>
          <w:rFonts w:cstheme="majorBidi"/>
          <w:b/>
          <w:bCs/>
          <w:szCs w:val="32"/>
          <w:cs/>
          <w:lang w:bidi="th-TH"/>
        </w:rPr>
        <w:fldChar w:fldCharType="end"/>
      </w:r>
    </w:p>
    <w:p w14:paraId="08ACC438" w14:textId="77777777" w:rsidR="001A21A9" w:rsidRPr="003F5DDD" w:rsidRDefault="001A21A9" w:rsidP="003F5DDD">
      <w:pPr>
        <w:sectPr w:rsidR="001A21A9" w:rsidRPr="003F5DDD" w:rsidSect="004316E3">
          <w:headerReference w:type="default" r:id="rId13"/>
          <w:footerReference w:type="default" r:id="rId14"/>
          <w:pgSz w:w="12240" w:h="15840"/>
          <w:pgMar w:top="1440" w:right="1440" w:bottom="1440" w:left="2160" w:header="720" w:footer="1440" w:gutter="0"/>
          <w:pgNumType w:fmt="upperRoman" w:start="1" w:chapStyle="1"/>
          <w:cols w:space="720"/>
          <w:docGrid w:linePitch="435"/>
        </w:sectPr>
      </w:pPr>
    </w:p>
    <w:p w14:paraId="31B1B834" w14:textId="5CE1762D" w:rsidR="00A249B9" w:rsidRPr="00430F90" w:rsidRDefault="00A249B9" w:rsidP="005340B3">
      <w:pPr>
        <w:pStyle w:val="1"/>
        <w:numPr>
          <w:ilvl w:val="0"/>
          <w:numId w:val="9"/>
        </w:numPr>
        <w:spacing w:after="120"/>
        <w:rPr>
          <w:rFonts w:asciiTheme="majorBidi" w:hAnsiTheme="majorBidi" w:cstheme="majorBidi"/>
        </w:rPr>
      </w:pPr>
      <w:bookmarkStart w:id="2" w:name="_Toc58412956"/>
      <w:bookmarkEnd w:id="2"/>
    </w:p>
    <w:p w14:paraId="42C3D9F2" w14:textId="7D990762" w:rsidR="00637695" w:rsidRPr="00430F90" w:rsidRDefault="00A249B9" w:rsidP="005340B3">
      <w:pPr>
        <w:pStyle w:val="2"/>
        <w:numPr>
          <w:ilvl w:val="1"/>
          <w:numId w:val="9"/>
        </w:numPr>
        <w:spacing w:after="120" w:line="240" w:lineRule="auto"/>
        <w:rPr>
          <w:rFonts w:asciiTheme="majorBidi" w:hAnsiTheme="majorBidi" w:cstheme="majorBidi"/>
        </w:rPr>
      </w:pPr>
      <w:bookmarkStart w:id="3" w:name="_Toc58412957"/>
      <w:r w:rsidRPr="00430F90">
        <w:rPr>
          <w:rFonts w:asciiTheme="majorBidi" w:hAnsiTheme="majorBidi" w:cstheme="majorBidi"/>
          <w:cs/>
        </w:rPr>
        <w:t>บทนำ</w:t>
      </w:r>
      <w:bookmarkEnd w:id="3"/>
    </w:p>
    <w:p w14:paraId="52EE97FC" w14:textId="3540020F" w:rsidR="0094601C" w:rsidRPr="00430F90" w:rsidRDefault="00A249B9" w:rsidP="005340B3">
      <w:pPr>
        <w:pStyle w:val="3"/>
        <w:spacing w:after="120" w:line="240" w:lineRule="auto"/>
        <w:rPr>
          <w:rFonts w:asciiTheme="majorBidi" w:hAnsiTheme="majorBidi" w:cstheme="majorBidi"/>
        </w:rPr>
      </w:pPr>
      <w:bookmarkStart w:id="4" w:name="_Toc58412958"/>
      <w:r w:rsidRPr="00430F90">
        <w:rPr>
          <w:rFonts w:asciiTheme="majorBidi" w:hAnsiTheme="majorBidi" w:cstheme="majorBidi"/>
          <w:cs/>
        </w:rPr>
        <w:t>ที่มาและความสำคัญ</w:t>
      </w:r>
      <w:bookmarkEnd w:id="4"/>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w:t>
      </w:r>
      <w:r w:rsidR="00875785">
        <w:rPr>
          <w:rFonts w:cstheme="majorBidi"/>
          <w:color w:val="000000"/>
          <w:szCs w:val="32"/>
        </w:rPr>
        <w:t xml:space="preserve"> </w:t>
      </w:r>
      <w:r w:rsidRPr="001368C9">
        <w:rPr>
          <w:rFonts w:cstheme="majorBidi"/>
          <w:color w:val="000000"/>
          <w:szCs w:val="32"/>
          <w:cs/>
        </w:rPr>
        <w:t>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43B23AB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3496169C" w:rsidR="00AA073F" w:rsidRPr="006073E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r w:rsidR="002A3621" w:rsidRPr="002A3621">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w:t>
      </w:r>
      <w:r w:rsidR="009A1E87">
        <w:rPr>
          <w:rFonts w:cs="Angsana New" w:hint="cs"/>
          <w:color w:val="000000"/>
          <w:szCs w:val="32"/>
          <w:cs/>
          <w:lang w:bidi="th-TH"/>
        </w:rPr>
        <w:t>ตรวจจับ</w:t>
      </w:r>
      <w:r w:rsidR="002A3621" w:rsidRPr="002A3621">
        <w:rPr>
          <w:rFonts w:cs="Angsana New"/>
          <w:color w:val="000000"/>
          <w:szCs w:val="32"/>
          <w:cs/>
          <w:lang w:bidi="th-TH"/>
        </w:rPr>
        <w:t>คำที่เป็นข้อมูลส่วนบุคคลพร้อมกับเก็บค่าของระยะเวลาที่พูดในไฟล์</w:t>
      </w:r>
      <w:r w:rsidR="002A3621" w:rsidRPr="002A3621">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430F90" w:rsidRDefault="00A249B9" w:rsidP="005340B3">
      <w:pPr>
        <w:pStyle w:val="3"/>
        <w:spacing w:after="120" w:line="240" w:lineRule="auto"/>
        <w:rPr>
          <w:rFonts w:asciiTheme="majorBidi" w:hAnsiTheme="majorBidi" w:cstheme="majorBidi"/>
        </w:rPr>
      </w:pPr>
      <w:bookmarkStart w:id="5" w:name="_Toc58412959"/>
      <w:r w:rsidRPr="00430F90">
        <w:rPr>
          <w:rFonts w:asciiTheme="majorBidi" w:hAnsiTheme="majorBidi" w:cstheme="majorBidi"/>
          <w:cs/>
        </w:rPr>
        <w:t>ความมุ่งหมายและวัตถุประสงค์ของการศึกษา</w:t>
      </w:r>
      <w:bookmarkEnd w:id="5"/>
    </w:p>
    <w:p w14:paraId="7F916CA1" w14:textId="77777777"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กระบวนการประมวลผลภาษาธรรมชาติ (</w:t>
      </w:r>
      <w:r w:rsidRPr="0069765F">
        <w:rPr>
          <w:rFonts w:cstheme="majorBidi"/>
          <w:color w:val="000000"/>
          <w:szCs w:val="32"/>
        </w:rPr>
        <w:t>Natural Language Processing)</w:t>
      </w:r>
    </w:p>
    <w:p w14:paraId="5EA775A1" w14:textId="3754A90F"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a0"/>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1C0B250C" w:rsidR="008E17D1" w:rsidRPr="0069765F" w:rsidRDefault="00BD17D6" w:rsidP="005340B3">
      <w:pPr>
        <w:pStyle w:val="a0"/>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r w:rsidR="00410DF4" w:rsidRPr="0069765F">
        <w:rPr>
          <w:rFonts w:cstheme="majorBidi"/>
          <w:color w:val="000000"/>
          <w:szCs w:val="32"/>
          <w:cs/>
        </w:rPr>
        <w:t>เพื่อเพิ่มความปลอดภัยในการนำข้อมูล</w:t>
      </w:r>
      <w:r w:rsidR="00F7604A">
        <w:rPr>
          <w:rFonts w:cstheme="majorBidi" w:hint="cs"/>
          <w:color w:val="000000"/>
          <w:szCs w:val="32"/>
          <w:cs/>
          <w:lang w:bidi="th-TH"/>
        </w:rPr>
        <w:t>เหล่านั้นไปวิเคราะห์</w:t>
      </w:r>
      <w:r w:rsidR="00F077D4">
        <w:rPr>
          <w:rFonts w:cstheme="majorBidi" w:hint="cs"/>
          <w:color w:val="000000"/>
          <w:szCs w:val="32"/>
          <w:cs/>
          <w:lang w:bidi="th-TH"/>
        </w:rPr>
        <w:t xml:space="preserve">ในด้านอื่น ๆ </w:t>
      </w:r>
      <w:r w:rsidR="00F7604A">
        <w:rPr>
          <w:rFonts w:cstheme="majorBidi" w:hint="cs"/>
          <w:color w:val="000000"/>
          <w:szCs w:val="32"/>
          <w:cs/>
          <w:lang w:bidi="th-TH"/>
        </w:rPr>
        <w:t>ต่อ</w:t>
      </w:r>
      <w:r w:rsidR="00F077D4">
        <w:rPr>
          <w:rFonts w:cstheme="majorBidi" w:hint="cs"/>
          <w:color w:val="000000"/>
          <w:szCs w:val="32"/>
          <w:cs/>
          <w:lang w:bidi="th-TH"/>
        </w:rPr>
        <w:t>ไป</w:t>
      </w:r>
    </w:p>
    <w:p w14:paraId="1EBF6F6B" w14:textId="63CC739A" w:rsidR="006B11FE" w:rsidRPr="00430F90" w:rsidRDefault="00A249B9" w:rsidP="005340B3">
      <w:pPr>
        <w:pStyle w:val="3"/>
        <w:numPr>
          <w:ilvl w:val="2"/>
          <w:numId w:val="9"/>
        </w:numPr>
        <w:spacing w:after="120" w:line="240" w:lineRule="auto"/>
        <w:rPr>
          <w:rFonts w:asciiTheme="majorBidi" w:hAnsiTheme="majorBidi" w:cstheme="majorBidi"/>
        </w:rPr>
      </w:pPr>
      <w:bookmarkStart w:id="6" w:name="_Toc58412960"/>
      <w:r w:rsidRPr="00430F90">
        <w:rPr>
          <w:rFonts w:asciiTheme="majorBidi" w:hAnsiTheme="majorBidi" w:cstheme="majorBidi"/>
          <w:cs/>
        </w:rPr>
        <w:t>ขอบเขตการพัฒนาโครงงาน</w:t>
      </w:r>
      <w:bookmarkEnd w:id="6"/>
    </w:p>
    <w:p w14:paraId="7DBD4F6B" w14:textId="42F8745E" w:rsidR="00410DF4" w:rsidRPr="00410DF4" w:rsidRDefault="00605310"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w:t>
      </w:r>
      <w:r w:rsidR="00083355">
        <w:rPr>
          <w:rFonts w:eastAsia="Times New Roman" w:cstheme="majorBidi" w:hint="cs"/>
          <w:szCs w:val="32"/>
          <w:cs/>
          <w:lang w:bidi="th-TH"/>
        </w:rPr>
        <w:t>การทดลองสร้าง</w:t>
      </w:r>
      <w:r w:rsidRPr="00430F90">
        <w:rPr>
          <w:rFonts w:eastAsia="Times New Roman" w:cstheme="majorBidi"/>
          <w:szCs w:val="32"/>
          <w:cs/>
          <w:lang w:bidi="th-TH"/>
        </w:rPr>
        <w:t>ชุดข้อมูล</w:t>
      </w:r>
    </w:p>
    <w:p w14:paraId="54C129BD" w14:textId="4BC76692" w:rsidR="00A819F6" w:rsidRPr="00A819F6" w:rsidRDefault="00A819F6" w:rsidP="00997114">
      <w:pPr>
        <w:pStyle w:val="a0"/>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219B3B23" w:rsidR="0029293F" w:rsidRPr="00A819F6" w:rsidRDefault="00543752" w:rsidP="00997114">
      <w:pPr>
        <w:pStyle w:val="a0"/>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นำชุดข้อมูลที่ได้สร้างขึ้นมาบันทึกเสียงโดยใช้</w:t>
      </w:r>
      <w:r w:rsidR="007124A0" w:rsidRPr="007124A0">
        <w:rPr>
          <w:rFonts w:cs="Angsana New"/>
          <w:color w:val="000000"/>
          <w:szCs w:val="32"/>
          <w:cs/>
          <w:lang w:bidi="th-TH"/>
        </w:rPr>
        <w:t>ใช้เครื่องมือสำเร็จรูปในการแปลงข้อความให้อยู่ในรูปของเสียง (</w:t>
      </w:r>
      <w:r w:rsidR="007124A0" w:rsidRPr="007124A0">
        <w:rPr>
          <w:rFonts w:cstheme="majorBidi"/>
          <w:color w:val="000000"/>
          <w:szCs w:val="32"/>
        </w:rPr>
        <w:t>Text-to-Speech)</w:t>
      </w:r>
    </w:p>
    <w:p w14:paraId="489D1100" w14:textId="6307B8DA" w:rsidR="00410DF4" w:rsidRPr="00410DF4" w:rsidRDefault="00410DF4"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685DE2B8" w:rsidR="00A819F6" w:rsidRDefault="00A819F6" w:rsidP="00997114">
      <w:pPr>
        <w:pStyle w:val="a0"/>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11A16C1" w:rsidR="001D2E0D" w:rsidRPr="001D2E0D" w:rsidRDefault="00980384" w:rsidP="00997114">
      <w:pPr>
        <w:pStyle w:val="a0"/>
        <w:numPr>
          <w:ilvl w:val="0"/>
          <w:numId w:val="12"/>
        </w:numPr>
        <w:spacing w:after="120" w:line="240" w:lineRule="auto"/>
        <w:ind w:left="1440"/>
        <w:jc w:val="thaiDistribute"/>
        <w:rPr>
          <w:rFonts w:eastAsia="Times New Roman" w:cstheme="majorBidi"/>
          <w:szCs w:val="32"/>
        </w:rPr>
      </w:pPr>
      <w:r>
        <w:rPr>
          <w:rFonts w:cstheme="majorBidi" w:hint="cs"/>
          <w:szCs w:val="32"/>
          <w:cs/>
          <w:lang w:bidi="th-TH"/>
        </w:rPr>
        <w:t>ทดลอง</w:t>
      </w:r>
      <w:r w:rsidR="003555A3" w:rsidRPr="00722482">
        <w:rPr>
          <w:rFonts w:cstheme="majorBidi" w:hint="cs"/>
          <w:szCs w:val="32"/>
          <w:cs/>
          <w:lang w:bidi="th-TH"/>
        </w:rPr>
        <w:t xml:space="preserve">นำ </w:t>
      </w:r>
      <w:r w:rsidR="003555A3"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r w:rsidR="00E14728">
        <w:rPr>
          <w:rFonts w:cstheme="majorBidi"/>
          <w:szCs w:val="32"/>
          <w:lang w:bidi="th-TH"/>
        </w:rPr>
        <w:t xml:space="preserve">spaCy </w:t>
      </w:r>
      <w:r w:rsidR="003555A3" w:rsidRPr="00722482">
        <w:rPr>
          <w:rFonts w:cstheme="majorBidi" w:hint="cs"/>
          <w:szCs w:val="32"/>
          <w:cs/>
          <w:lang w:bidi="th-TH"/>
        </w:rPr>
        <w:t>มา</w:t>
      </w:r>
      <w:r w:rsidR="00E14728">
        <w:rPr>
          <w:rFonts w:cstheme="majorBidi" w:hint="cs"/>
          <w:szCs w:val="32"/>
          <w:cs/>
          <w:lang w:bidi="th-TH"/>
        </w:rPr>
        <w:t>ประยุกต์ใช้ในการ</w:t>
      </w:r>
      <w:r w:rsidR="003555A3"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a0"/>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proofErr w:type="spellStart"/>
      <w:r w:rsidR="000A43EC">
        <w:rPr>
          <w:rFonts w:eastAsia="Times New Roman" w:cstheme="majorBidi"/>
          <w:szCs w:val="32"/>
          <w:lang w:bidi="th-TH"/>
        </w:rPr>
        <w:t>Pydub</w:t>
      </w:r>
      <w:proofErr w:type="spellEnd"/>
    </w:p>
    <w:p w14:paraId="6A808441" w14:textId="452A6585" w:rsidR="001775FD" w:rsidRDefault="00C0017F"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766B36E8" w:rsidR="00910AF5" w:rsidRDefault="00910AF5"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ความแม่นยำของการตรวจจับข้อมูลส่วนบุคคลโดยวัดจาก</w:t>
      </w:r>
      <w:r w:rsidRPr="001C0D85">
        <w:rPr>
          <w:rFonts w:eastAsia="Times New Roman" w:cstheme="majorBidi" w:hint="cs"/>
          <w:szCs w:val="32"/>
          <w:cs/>
          <w:lang w:bidi="th-TH"/>
        </w:rPr>
        <w:t xml:space="preserve">ค่า </w:t>
      </w:r>
      <w:r w:rsidR="001C0D85">
        <w:rPr>
          <w:rFonts w:eastAsia="Times New Roman" w:cstheme="majorBidi"/>
          <w:szCs w:val="32"/>
          <w:lang w:bidi="th-TH"/>
        </w:rPr>
        <w:t>Recall</w:t>
      </w:r>
      <w:r>
        <w:rPr>
          <w:rFonts w:eastAsia="Times New Roman" w:cstheme="majorBidi"/>
          <w:szCs w:val="32"/>
          <w:lang w:bidi="th-TH"/>
        </w:rPr>
        <w:t xml:space="preserve"> </w:t>
      </w:r>
      <w:r w:rsidR="00267E02">
        <w:rPr>
          <w:rFonts w:eastAsia="Times New Roman" w:cstheme="majorBidi" w:hint="cs"/>
          <w:szCs w:val="32"/>
          <w:cs/>
          <w:lang w:bidi="th-TH"/>
        </w:rPr>
        <w:t>เท่านั้น</w:t>
      </w:r>
      <w:r w:rsidR="00252BC7">
        <w:rPr>
          <w:rFonts w:eastAsia="Times New Roman" w:cstheme="majorBidi" w:hint="cs"/>
          <w:szCs w:val="32"/>
          <w:cs/>
          <w:lang w:bidi="th-TH"/>
        </w:rPr>
        <w:t xml:space="preserve">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เปรียบเทียบความ</w:t>
      </w:r>
      <w:r w:rsidR="00FA2A3D">
        <w:rPr>
          <w:rFonts w:eastAsia="Times New Roman" w:cstheme="majorBidi" w:hint="cs"/>
          <w:szCs w:val="32"/>
          <w:cs/>
          <w:lang w:bidi="th-TH"/>
        </w:rPr>
        <w:t>แม่นยำ</w:t>
      </w:r>
      <w:r w:rsidR="00FC4995">
        <w:rPr>
          <w:rFonts w:eastAsia="Times New Roman" w:cstheme="majorBidi" w:hint="cs"/>
          <w:szCs w:val="32"/>
          <w:cs/>
          <w:lang w:bidi="th-TH"/>
        </w:rPr>
        <w:t>กับข้อมูลที่ทำนาย</w:t>
      </w:r>
    </w:p>
    <w:p w14:paraId="343AC497" w14:textId="73AA9C77" w:rsidR="00910AF5" w:rsidRPr="00910AF5" w:rsidRDefault="00910AF5" w:rsidP="00910AF5">
      <w:pPr>
        <w:rPr>
          <w:rFonts w:eastAsia="Times New Roman" w:cstheme="majorBidi"/>
          <w:szCs w:val="32"/>
        </w:rPr>
      </w:pPr>
      <w:r>
        <w:rPr>
          <w:rFonts w:eastAsia="Times New Roman" w:cstheme="majorBidi"/>
          <w:szCs w:val="32"/>
        </w:rPr>
        <w:br w:type="page"/>
      </w:r>
    </w:p>
    <w:p w14:paraId="4D3815D1" w14:textId="6099B648" w:rsidR="00CA698C" w:rsidRPr="00016F88" w:rsidRDefault="00A249B9" w:rsidP="005340B3">
      <w:pPr>
        <w:pStyle w:val="3"/>
        <w:spacing w:after="120" w:line="240" w:lineRule="auto"/>
        <w:rPr>
          <w:rFonts w:asciiTheme="majorBidi" w:hAnsiTheme="majorBidi" w:cstheme="majorBidi"/>
        </w:rPr>
      </w:pPr>
      <w:bookmarkStart w:id="7" w:name="_Toc58412961"/>
      <w:r w:rsidRPr="00CA698C">
        <w:rPr>
          <w:rFonts w:asciiTheme="majorBidi" w:hAnsiTheme="majorBidi" w:cstheme="majorBidi"/>
          <w:cs/>
        </w:rPr>
        <w:lastRenderedPageBreak/>
        <w:t>ขั้นตอนการดำเนินงาน</w:t>
      </w:r>
      <w:bookmarkEnd w:id="7"/>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rPr>
          <w:noProof/>
        </w:rPr>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3131932" cy="7248525"/>
                    </a:xfrm>
                    <a:prstGeom prst="rect">
                      <a:avLst/>
                    </a:prstGeom>
                  </pic:spPr>
                </pic:pic>
              </a:graphicData>
            </a:graphic>
          </wp:inline>
        </w:drawing>
      </w:r>
    </w:p>
    <w:p w14:paraId="36F2ED21" w14:textId="0F6A9677" w:rsidR="00CA698C" w:rsidRDefault="003B6CBD" w:rsidP="003B6CBD">
      <w:pPr>
        <w:pStyle w:val="af"/>
        <w:rPr>
          <w:rFonts w:cstheme="majorBidi"/>
          <w:color w:val="000000"/>
        </w:rPr>
      </w:pPr>
      <w:bookmarkStart w:id="8" w:name="_Toc58413971"/>
      <w:r w:rsidRPr="003B6CB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1</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w:t>
      </w:r>
      <w:r w:rsidR="007A3EBD">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8"/>
    </w:p>
    <w:p w14:paraId="1BC9E291" w14:textId="317F1255" w:rsidR="00FC003C" w:rsidRPr="00FC003C" w:rsidRDefault="00FC003C" w:rsidP="00FC003C">
      <w:pPr>
        <w:rPr>
          <w:rFonts w:cstheme="majorBidi"/>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D573EF">
      <w:pPr>
        <w:pStyle w:val="a0"/>
        <w:numPr>
          <w:ilvl w:val="0"/>
          <w:numId w:val="34"/>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3F8C3EDA" w:rsidR="007B2E12" w:rsidRPr="00D36A62" w:rsidRDefault="00D71D6C" w:rsidP="00D573EF">
      <w:pPr>
        <w:pStyle w:val="a0"/>
        <w:numPr>
          <w:ilvl w:val="0"/>
          <w:numId w:val="34"/>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r w:rsidR="001954AB">
        <w:rPr>
          <w:rFonts w:cstheme="majorBidi" w:hint="cs"/>
          <w:szCs w:val="32"/>
          <w:cs/>
          <w:lang w:bidi="th-TH"/>
        </w:rPr>
        <w:t>ได้</w:t>
      </w:r>
    </w:p>
    <w:p w14:paraId="6B606DAE" w14:textId="059BB222" w:rsidR="009D3A0A" w:rsidRPr="00D36A62" w:rsidRDefault="00590367" w:rsidP="00D573EF">
      <w:pPr>
        <w:pStyle w:val="a0"/>
        <w:numPr>
          <w:ilvl w:val="0"/>
          <w:numId w:val="34"/>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427E5F7B" w:rsidR="00AA127A" w:rsidRPr="00D36A62" w:rsidRDefault="00410DF4" w:rsidP="00D573EF">
      <w:pPr>
        <w:pStyle w:val="a0"/>
        <w:numPr>
          <w:ilvl w:val="0"/>
          <w:numId w:val="35"/>
        </w:numPr>
        <w:spacing w:after="120" w:line="240" w:lineRule="auto"/>
        <w:jc w:val="thaiDistribute"/>
        <w:rPr>
          <w:rFonts w:cstheme="majorBidi"/>
          <w:szCs w:val="32"/>
          <w:lang w:bidi="th-TH"/>
        </w:rPr>
      </w:pPr>
      <w:r w:rsidRPr="00D36A62">
        <w:rPr>
          <w:rFonts w:eastAsia="Times New Roman" w:cstheme="majorBidi"/>
          <w:szCs w:val="32"/>
          <w:cs/>
          <w:lang w:bidi="th-TH"/>
        </w:rPr>
        <w:t>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0521D9EA" w:rsidR="0045215D" w:rsidRPr="00D26F89" w:rsidRDefault="00D26F89" w:rsidP="00D573EF">
      <w:pPr>
        <w:pStyle w:val="a0"/>
        <w:numPr>
          <w:ilvl w:val="0"/>
          <w:numId w:val="35"/>
        </w:numPr>
        <w:rPr>
          <w:rFonts w:cstheme="majorBidi"/>
          <w:color w:val="000000"/>
          <w:szCs w:val="32"/>
        </w:rPr>
      </w:pPr>
      <w:r w:rsidRPr="00D26F89">
        <w:rPr>
          <w:rFonts w:cs="Angsana New"/>
          <w:color w:val="000000"/>
          <w:szCs w:val="32"/>
          <w:cs/>
          <w:lang w:bidi="th-TH"/>
        </w:rPr>
        <w:t>นำข้อมูลบทสนทนาในรูปแบบข้อความมาบันทึกเสียงและบันทึกเป็นไฟล์เสียง</w:t>
      </w:r>
    </w:p>
    <w:p w14:paraId="431527A2" w14:textId="715FE2FC" w:rsidR="00410DF4" w:rsidRDefault="00056636" w:rsidP="00997114">
      <w:pPr>
        <w:pStyle w:val="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7C68B217" w:rsidR="004C1693" w:rsidRPr="00243AA6" w:rsidRDefault="004C1693" w:rsidP="00D573EF">
      <w:pPr>
        <w:pStyle w:val="a0"/>
        <w:numPr>
          <w:ilvl w:val="0"/>
          <w:numId w:val="36"/>
        </w:numPr>
        <w:rPr>
          <w:rFonts w:cstheme="majorBidi"/>
          <w:szCs w:val="32"/>
          <w:lang w:bidi="th-TH"/>
        </w:rPr>
      </w:pPr>
      <w:r w:rsidRPr="004D1D81">
        <w:rPr>
          <w:rFonts w:cs="Angsana New"/>
          <w:szCs w:val="32"/>
          <w:cs/>
          <w:lang w:bidi="th-TH"/>
        </w:rPr>
        <w:t>นำข้อมูลเสียง</w:t>
      </w:r>
      <w:r w:rsidR="00BA6861">
        <w:rPr>
          <w:rFonts w:cs="Angsana New" w:hint="cs"/>
          <w:szCs w:val="32"/>
          <w:cs/>
          <w:lang w:bidi="th-TH"/>
        </w:rPr>
        <w:t>ที่สร้างขึ้นมา</w:t>
      </w:r>
      <w:r w:rsidRPr="004D1D81">
        <w:rPr>
          <w:rFonts w:cs="Angsana New"/>
          <w:szCs w:val="32"/>
          <w:cs/>
          <w:lang w:bidi="th-TH"/>
        </w:rPr>
        <w:t>ใช้กับ</w:t>
      </w:r>
      <w:r w:rsidR="00BA6861">
        <w:rPr>
          <w:rFonts w:cs="Angsana New" w:hint="cs"/>
          <w:szCs w:val="32"/>
          <w:cs/>
          <w:lang w:bidi="th-TH"/>
        </w:rPr>
        <w:t>การ</w:t>
      </w:r>
      <w:r w:rsidRPr="004D1D81">
        <w:rPr>
          <w:rFonts w:cs="Angsana New"/>
          <w:szCs w:val="32"/>
          <w:cs/>
          <w:lang w:bidi="th-TH"/>
        </w:rPr>
        <w:t>พัฒนาแบบจำลอง โดยการแปลงเสียงพูดให้อยู่ในรูปแบบข้อความ</w:t>
      </w:r>
    </w:p>
    <w:p w14:paraId="5685C8DD" w14:textId="0E98065C" w:rsidR="00243AA6" w:rsidRPr="004D1D81" w:rsidRDefault="003E218B" w:rsidP="00D573EF">
      <w:pPr>
        <w:pStyle w:val="a0"/>
        <w:numPr>
          <w:ilvl w:val="0"/>
          <w:numId w:val="36"/>
        </w:numPr>
        <w:rPr>
          <w:rFonts w:cstheme="majorBidi"/>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00353F32">
        <w:rPr>
          <w:rFonts w:cs="Angsana New" w:hint="cs"/>
          <w:szCs w:val="32"/>
          <w:cs/>
          <w:lang w:bidi="th-TH"/>
        </w:rPr>
        <w:t>นี้</w:t>
      </w:r>
      <w:r w:rsidRPr="003E218B">
        <w:rPr>
          <w:rFonts w:cs="Angsana New"/>
          <w:szCs w:val="32"/>
          <w:cs/>
          <w:lang w:bidi="th-TH"/>
        </w:rPr>
        <w:t>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D573EF">
      <w:pPr>
        <w:pStyle w:val="a0"/>
        <w:numPr>
          <w:ilvl w:val="0"/>
          <w:numId w:val="32"/>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092C61F9" w:rsidR="008627D9" w:rsidRPr="00692248" w:rsidRDefault="00692248" w:rsidP="00D573EF">
      <w:pPr>
        <w:pStyle w:val="a0"/>
        <w:numPr>
          <w:ilvl w:val="0"/>
          <w:numId w:val="32"/>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วัดจาก</w:t>
      </w:r>
      <w:r w:rsidR="00884DF6" w:rsidRPr="00280FCA">
        <w:rPr>
          <w:rFonts w:cstheme="majorBidi" w:hint="cs"/>
          <w:szCs w:val="32"/>
          <w:cs/>
          <w:lang w:bidi="th-TH"/>
        </w:rPr>
        <w:t xml:space="preserve">ค่า </w:t>
      </w:r>
      <w:r w:rsidR="00280FCA">
        <w:rPr>
          <w:rFonts w:cstheme="majorBidi"/>
          <w:szCs w:val="32"/>
          <w:lang w:bidi="th-TH"/>
        </w:rPr>
        <w:t>Recall</w:t>
      </w:r>
      <w:r w:rsidR="00280FCA">
        <w:rPr>
          <w:rFonts w:cstheme="majorBidi" w:hint="cs"/>
          <w:szCs w:val="32"/>
          <w:cs/>
          <w:lang w:bidi="th-TH"/>
        </w:rPr>
        <w:t xml:space="preserve"> </w:t>
      </w:r>
      <w:r w:rsidR="00541EDB">
        <w:rPr>
          <w:rFonts w:cstheme="majorBidi" w:hint="cs"/>
          <w:szCs w:val="32"/>
          <w:cs/>
          <w:lang w:bidi="th-TH"/>
        </w:rPr>
        <w:t>เท่านั้น</w:t>
      </w:r>
      <w:r w:rsidR="00884DF6">
        <w:rPr>
          <w:rFonts w:cstheme="majorBidi"/>
          <w:szCs w:val="32"/>
          <w:lang w:bidi="th-TH"/>
        </w:rPr>
        <w:t xml:space="preserve"> </w:t>
      </w:r>
      <w:r w:rsidR="00955460">
        <w:rPr>
          <w:rFonts w:cstheme="majorBidi" w:hint="cs"/>
          <w:szCs w:val="32"/>
          <w:cs/>
          <w:lang w:bidi="th-TH"/>
        </w:rPr>
        <w:t>โดย</w:t>
      </w:r>
      <w:r w:rsidR="006146BB">
        <w:rPr>
          <w:rFonts w:cstheme="majorBidi" w:hint="cs"/>
          <w:szCs w:val="32"/>
          <w:cs/>
          <w:lang w:bidi="th-TH"/>
        </w:rPr>
        <w:t>เทียบกับ</w:t>
      </w:r>
      <w:r w:rsidR="00884DF6">
        <w:rPr>
          <w:rFonts w:cstheme="majorBidi" w:hint="cs"/>
          <w:szCs w:val="32"/>
          <w:cs/>
          <w:lang w:bidi="th-TH"/>
        </w:rPr>
        <w:t>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7D4A331B" w:rsidR="0054344F" w:rsidRDefault="005049BD" w:rsidP="00D573EF">
      <w:pPr>
        <w:pStyle w:val="a0"/>
        <w:numPr>
          <w:ilvl w:val="0"/>
          <w:numId w:val="33"/>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w:t>
      </w:r>
      <w:r w:rsidR="003A5208">
        <w:rPr>
          <w:rFonts w:eastAsia="Times New Roman" w:cstheme="majorBidi" w:hint="cs"/>
          <w:szCs w:val="32"/>
          <w:cs/>
          <w:lang w:bidi="th-TH"/>
        </w:rPr>
        <w:t xml:space="preserve"> </w:t>
      </w:r>
      <w:r w:rsidR="00E05DC1" w:rsidRPr="00567A8F">
        <w:rPr>
          <w:rFonts w:eastAsia="Times New Roman" w:cstheme="majorBidi" w:hint="cs"/>
          <w:szCs w:val="32"/>
          <w:cs/>
          <w:lang w:bidi="th-TH"/>
        </w:rPr>
        <w:t xml:space="preserve"> จึง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D573EF">
      <w:pPr>
        <w:pStyle w:val="a0"/>
        <w:numPr>
          <w:ilvl w:val="0"/>
          <w:numId w:val="33"/>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3"/>
        <w:spacing w:after="120" w:line="240" w:lineRule="auto"/>
        <w:rPr>
          <w:rFonts w:asciiTheme="majorBidi" w:hAnsiTheme="majorBidi" w:cstheme="majorBidi"/>
        </w:rPr>
      </w:pPr>
      <w:bookmarkStart w:id="9" w:name="_Toc58412962"/>
      <w:r w:rsidRPr="00430F90">
        <w:rPr>
          <w:rFonts w:asciiTheme="majorBidi" w:hAnsiTheme="majorBidi" w:cstheme="majorBidi"/>
          <w:cs/>
        </w:rPr>
        <w:lastRenderedPageBreak/>
        <w:t>ประโยชน์ที่คาดว่าจะได้รับ</w:t>
      </w:r>
      <w:bookmarkEnd w:id="9"/>
    </w:p>
    <w:p w14:paraId="25670B52" w14:textId="610526F1" w:rsidR="00B32ACA" w:rsidRDefault="00555674"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37FB4DF" w:rsidR="00C35780" w:rsidRPr="005E32EA" w:rsidRDefault="00AF73F9" w:rsidP="00997114">
      <w:pPr>
        <w:pStyle w:val="a0"/>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6"/>
          <w:footerReference w:type="default" r:id="rId17"/>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1"/>
        <w:numPr>
          <w:ilvl w:val="0"/>
          <w:numId w:val="9"/>
        </w:numPr>
        <w:spacing w:after="120"/>
        <w:rPr>
          <w:rFonts w:asciiTheme="majorBidi" w:hAnsiTheme="majorBidi" w:cstheme="majorBidi"/>
          <w:cs/>
        </w:rPr>
      </w:pPr>
      <w:bookmarkStart w:id="10" w:name="_Toc58412963"/>
      <w:bookmarkEnd w:id="10"/>
    </w:p>
    <w:p w14:paraId="2615BC8C" w14:textId="34A34E62" w:rsidR="004634E0" w:rsidRDefault="00B32ACA" w:rsidP="005340B3">
      <w:pPr>
        <w:pStyle w:val="2"/>
        <w:spacing w:after="120" w:line="240" w:lineRule="auto"/>
        <w:rPr>
          <w:rFonts w:asciiTheme="majorBidi" w:hAnsiTheme="majorBidi" w:cstheme="majorBidi"/>
        </w:rPr>
      </w:pPr>
      <w:bookmarkStart w:id="11" w:name="_Toc58412964"/>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00AC467F">
        <w:rPr>
          <w:rFonts w:asciiTheme="majorBidi" w:hAnsiTheme="majorBidi" w:cstheme="majorBidi" w:hint="cs"/>
          <w:cs/>
        </w:rPr>
        <w:t xml:space="preserve"> </w:t>
      </w:r>
      <w:r w:rsidRPr="00430F90">
        <w:rPr>
          <w:rFonts w:asciiTheme="majorBidi" w:hAnsiTheme="majorBidi" w:cstheme="majorBidi"/>
          <w:cs/>
        </w:rPr>
        <w:t>เทคโนโลยี</w:t>
      </w:r>
      <w:r w:rsidR="00AC467F">
        <w:rPr>
          <w:rFonts w:asciiTheme="majorBidi" w:hAnsiTheme="majorBidi" w:cstheme="majorBidi" w:hint="cs"/>
          <w:cs/>
        </w:rPr>
        <w:t>และเครื่องมือ</w:t>
      </w:r>
      <w:r w:rsidRPr="00430F90">
        <w:rPr>
          <w:rFonts w:asciiTheme="majorBidi" w:hAnsiTheme="majorBidi" w:cstheme="majorBidi"/>
          <w:cs/>
        </w:rPr>
        <w:t>ที่เกี่ยวข้อง</w:t>
      </w:r>
      <w:bookmarkEnd w:id="11"/>
    </w:p>
    <w:p w14:paraId="7DDC2FFD" w14:textId="6647BC84" w:rsidR="00390A23" w:rsidRPr="00DE1580" w:rsidRDefault="00390A23" w:rsidP="00DE1580">
      <w:pPr>
        <w:rPr>
          <w:rFonts w:cstheme="majorBidi"/>
          <w:szCs w:val="32"/>
        </w:rPr>
      </w:pPr>
      <w:r>
        <w:rPr>
          <w:cs/>
        </w:rPr>
        <w:tab/>
      </w:r>
      <w:r w:rsidR="0045608E" w:rsidRPr="00DE1580">
        <w:rPr>
          <w:rFonts w:cstheme="majorBidi"/>
          <w:szCs w:val="32"/>
          <w:cs/>
        </w:rPr>
        <w:t>ผู้จัดทำ</w:t>
      </w:r>
      <w:r w:rsidR="00DE1580">
        <w:rPr>
          <w:rFonts w:cstheme="majorBidi" w:hint="cs"/>
          <w:szCs w:val="32"/>
          <w:cs/>
          <w:lang w:bidi="th-TH"/>
        </w:rPr>
        <w:t>ได้</w:t>
      </w:r>
      <w:r w:rsidR="0045608E" w:rsidRPr="00DE1580">
        <w:rPr>
          <w:rFonts w:cstheme="majorBidi"/>
          <w:szCs w:val="32"/>
          <w:cs/>
        </w:rPr>
        <w:t>แบ่งรายละเอียดของ</w:t>
      </w:r>
      <w:r w:rsidR="00DE1580" w:rsidRPr="00DE1580">
        <w:rPr>
          <w:rFonts w:cstheme="majorBidi"/>
          <w:szCs w:val="32"/>
          <w:cs/>
        </w:rPr>
        <w:t>แนวคิด ทฤษฎี เทคโนโลยี</w:t>
      </w:r>
      <w:r w:rsidR="00CE0535">
        <w:rPr>
          <w:rFonts w:cstheme="majorBidi" w:hint="cs"/>
          <w:szCs w:val="32"/>
          <w:cs/>
          <w:lang w:bidi="th-TH"/>
        </w:rPr>
        <w:t>และเครื่องมือ</w:t>
      </w:r>
      <w:r w:rsidR="00DE1580" w:rsidRPr="00DE1580">
        <w:rPr>
          <w:rFonts w:cstheme="majorBidi"/>
          <w:szCs w:val="32"/>
          <w:cs/>
        </w:rPr>
        <w:t>ที่เกี่ยวข้อง</w:t>
      </w:r>
      <w:r w:rsidR="00F11FF0">
        <w:rPr>
          <w:rFonts w:cstheme="majorBidi" w:hint="cs"/>
          <w:szCs w:val="32"/>
          <w:cs/>
          <w:lang w:bidi="th-TH"/>
        </w:rPr>
        <w:t>ที่จะนำมาใช้กับการพัฒนาระบบ</w:t>
      </w:r>
      <w:r w:rsidR="00DE1580" w:rsidRPr="00DE1580">
        <w:rPr>
          <w:rFonts w:cstheme="majorBidi"/>
          <w:szCs w:val="32"/>
          <w:cs/>
        </w:rPr>
        <w:t>เป็น 3 ส่วนหลัก ๆ ดังนี้</w:t>
      </w:r>
    </w:p>
    <w:p w14:paraId="2C4CE3FE" w14:textId="33348183" w:rsidR="004634E0" w:rsidRPr="00430F90" w:rsidRDefault="00FB544B" w:rsidP="005340B3">
      <w:pPr>
        <w:pStyle w:val="3"/>
        <w:spacing w:after="120" w:line="240" w:lineRule="auto"/>
        <w:rPr>
          <w:rFonts w:asciiTheme="majorBidi" w:hAnsiTheme="majorBidi" w:cstheme="majorBidi"/>
        </w:rPr>
      </w:pPr>
      <w:bookmarkStart w:id="12" w:name="_Toc58412965"/>
      <w:r w:rsidRPr="00430F90">
        <w:rPr>
          <w:rFonts w:asciiTheme="majorBidi" w:hAnsiTheme="majorBidi" w:cstheme="majorBidi" w:hint="cs"/>
          <w:cs/>
        </w:rPr>
        <w:t>แนวคิดที่เกี่ยวข้อง</w:t>
      </w:r>
      <w:bookmarkEnd w:id="12"/>
    </w:p>
    <w:p w14:paraId="53C47B8B" w14:textId="668794AF" w:rsidR="00430377" w:rsidRPr="00430F90" w:rsidRDefault="00722C9E" w:rsidP="00997114">
      <w:pPr>
        <w:pStyle w:val="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3"/>
        <w:spacing w:after="120" w:line="240" w:lineRule="auto"/>
        <w:rPr>
          <w:rFonts w:asciiTheme="majorBidi" w:hAnsiTheme="majorBidi" w:cstheme="majorBidi"/>
        </w:rPr>
      </w:pPr>
      <w:bookmarkStart w:id="13" w:name="_Toc58412966"/>
      <w:r>
        <w:rPr>
          <w:rFonts w:asciiTheme="majorBidi" w:hAnsiTheme="majorBidi" w:cstheme="majorBidi" w:hint="cs"/>
          <w:cs/>
        </w:rPr>
        <w:lastRenderedPageBreak/>
        <w:t>ทฤษฎี</w:t>
      </w:r>
      <w:r w:rsidR="00731A92">
        <w:rPr>
          <w:rFonts w:asciiTheme="majorBidi" w:hAnsiTheme="majorBidi" w:cstheme="majorBidi" w:hint="cs"/>
          <w:cs/>
        </w:rPr>
        <w:t>ที่เกี่ยวข้อง</w:t>
      </w:r>
      <w:bookmarkEnd w:id="13"/>
    </w:p>
    <w:p w14:paraId="452AF686" w14:textId="77777777" w:rsidR="00E826B1" w:rsidRPr="00430F90" w:rsidRDefault="00E826B1" w:rsidP="005340B3">
      <w:pPr>
        <w:pStyle w:val="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14909E9B" w:rsidR="005F47E1" w:rsidRDefault="00E826B1" w:rsidP="00D86CB9">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 xml:space="preserve">Speaker </w:t>
      </w:r>
      <w:proofErr w:type="spellStart"/>
      <w:r w:rsidRPr="00B13E4A">
        <w:rPr>
          <w:rFonts w:asciiTheme="majorBidi" w:hAnsiTheme="majorBidi" w:cstheme="majorBidi"/>
          <w:color w:val="000000"/>
          <w:sz w:val="32"/>
          <w:szCs w:val="32"/>
        </w:rPr>
        <w:t>Diarization</w:t>
      </w:r>
      <w:proofErr w:type="spellEnd"/>
      <w:r w:rsidRPr="00B13E4A">
        <w:rPr>
          <w:rFonts w:asciiTheme="majorBidi" w:hAnsiTheme="majorBidi" w:cstheme="majorBidi"/>
          <w:color w:val="000000"/>
          <w:sz w:val="32"/>
          <w:szCs w:val="32"/>
        </w:rPr>
        <w:t xml:space="preserve">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687FE2" w:rsidRDefault="00687FE2" w:rsidP="00687FE2">
      <w:pPr>
        <w:pStyle w:val="a4"/>
        <w:spacing w:before="0" w:beforeAutospacing="0" w:after="120" w:afterAutospacing="0"/>
        <w:ind w:left="720"/>
        <w:jc w:val="thaiDistribute"/>
        <w:rPr>
          <w:rFonts w:asciiTheme="majorBidi" w:hAnsiTheme="majorBidi" w:cstheme="majorBidi"/>
          <w:color w:val="000000"/>
          <w:sz w:val="6"/>
          <w:szCs w:val="6"/>
        </w:rPr>
      </w:pPr>
    </w:p>
    <w:p w14:paraId="1B8C15AE" w14:textId="3C6F2765" w:rsidR="00584D4C" w:rsidRPr="00731A92" w:rsidRDefault="00584D4C" w:rsidP="00671751">
      <w:pPr>
        <w:pStyle w:val="a4"/>
        <w:spacing w:before="0" w:beforeAutospacing="0" w:after="120" w:afterAutospacing="0"/>
        <w:ind w:firstLine="720"/>
        <w:jc w:val="thaiDistribute"/>
        <w:rPr>
          <w:rFonts w:asciiTheme="majorBidi" w:hAnsiTheme="majorBidi" w:cstheme="majorBidi"/>
          <w:color w:val="000000"/>
          <w:sz w:val="32"/>
          <w:szCs w:val="32"/>
        </w:rPr>
      </w:pPr>
      <w:r>
        <w:rPr>
          <w:rFonts w:asciiTheme="majorBidi" w:hAnsiTheme="majorBidi" w:cstheme="majorBidi" w:hint="cs"/>
          <w:color w:val="000000"/>
          <w:sz w:val="32"/>
          <w:szCs w:val="32"/>
          <w:cs/>
        </w:rPr>
        <w:t>ผู้จัดทำนำทฤษฎีนี้มาใช้ในการ</w:t>
      </w:r>
      <w:r w:rsidR="00615F11">
        <w:rPr>
          <w:rFonts w:asciiTheme="majorBidi" w:hAnsiTheme="majorBidi" w:cstheme="majorBidi" w:hint="cs"/>
          <w:color w:val="000000"/>
          <w:sz w:val="32"/>
          <w:szCs w:val="32"/>
          <w:cs/>
        </w:rPr>
        <w:t>นำเทคโนโลยีเหล่านั้นมา</w:t>
      </w:r>
      <w:r>
        <w:rPr>
          <w:rFonts w:asciiTheme="majorBidi" w:hAnsiTheme="majorBidi" w:cstheme="majorBidi" w:hint="cs"/>
          <w:color w:val="000000"/>
          <w:sz w:val="32"/>
          <w:szCs w:val="32"/>
          <w:cs/>
        </w:rPr>
        <w:t>แปลงเสียงพูดให้อยู่ในรูปแบบข้อความ</w:t>
      </w:r>
      <w:r w:rsidR="008F3532">
        <w:rPr>
          <w:rFonts w:asciiTheme="majorBidi" w:hAnsiTheme="majorBidi" w:cstheme="majorBidi" w:hint="cs"/>
          <w:color w:val="000000"/>
          <w:sz w:val="32"/>
          <w:szCs w:val="32"/>
          <w:cs/>
        </w:rPr>
        <w:t>ซึ่งอยู่ในขั้นตอนแรกของการพัฒนาระบบ</w:t>
      </w:r>
      <w:r>
        <w:rPr>
          <w:rFonts w:asciiTheme="majorBidi" w:hAnsiTheme="majorBidi" w:cstheme="majorBidi" w:hint="cs"/>
          <w:color w:val="000000"/>
          <w:sz w:val="32"/>
          <w:szCs w:val="32"/>
          <w:cs/>
        </w:rPr>
        <w:t xml:space="preserve"> เพื่อนำ</w:t>
      </w:r>
      <w:r w:rsidR="00615F11">
        <w:rPr>
          <w:rFonts w:asciiTheme="majorBidi" w:hAnsiTheme="majorBidi" w:cstheme="majorBidi" w:hint="cs"/>
          <w:color w:val="000000"/>
          <w:sz w:val="32"/>
          <w:szCs w:val="32"/>
          <w:cs/>
        </w:rPr>
        <w:t>ผลลัพธ์ที่ได้ไปดำเนินการ</w:t>
      </w:r>
      <w:r w:rsidR="008F3532">
        <w:rPr>
          <w:rFonts w:asciiTheme="majorBidi" w:hAnsiTheme="majorBidi" w:cstheme="majorBidi" w:hint="cs"/>
          <w:color w:val="000000"/>
          <w:sz w:val="32"/>
          <w:szCs w:val="32"/>
          <w:cs/>
        </w:rPr>
        <w:t>พัฒนาระบบในขั้นตอนถัดไป</w:t>
      </w:r>
    </w:p>
    <w:p w14:paraId="1DD57975" w14:textId="43D37F21" w:rsidR="00982E71" w:rsidRPr="00016F88" w:rsidRDefault="00187ADF" w:rsidP="005340B3">
      <w:pPr>
        <w:pStyle w:val="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604AA55D" w:rsidR="00B65668" w:rsidRPr="004C0755" w:rsidRDefault="00982E71" w:rsidP="005340B3">
      <w:pPr>
        <w:pStyle w:val="af"/>
        <w:spacing w:after="120"/>
        <w:rPr>
          <w:rFonts w:cstheme="majorBidi"/>
          <w:color w:val="000000"/>
        </w:rPr>
      </w:pPr>
      <w:bookmarkStart w:id="14" w:name="_Toc40111970"/>
      <w:bookmarkStart w:id="15" w:name="_Toc58413972"/>
      <w:r w:rsidRPr="003774BE">
        <w:rPr>
          <w:rFonts w:cstheme="majorBidi"/>
          <w:b/>
          <w:bCs/>
          <w:cs/>
        </w:rPr>
        <w:t xml:space="preserve">รูปที่ </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TYLEREF </w:instrText>
      </w:r>
      <w:r w:rsidR="007A3EBD">
        <w:rPr>
          <w:rFonts w:cstheme="majorBidi"/>
          <w:b/>
          <w:bCs/>
          <w:cs/>
        </w:rPr>
        <w:instrText xml:space="preserve">1 </w:instrText>
      </w:r>
      <w:r w:rsidR="007A3EBD">
        <w:rPr>
          <w:rFonts w:cstheme="majorBidi"/>
          <w:b/>
          <w:bCs/>
        </w:rPr>
        <w:instrText>\s</w:instrText>
      </w:r>
      <w:r w:rsidR="007A3EBD">
        <w:rPr>
          <w:rFonts w:cstheme="majorBidi"/>
          <w:b/>
          <w:bCs/>
          <w:cs/>
        </w:rPr>
        <w:instrText xml:space="preserve"> </w:instrText>
      </w:r>
      <w:r w:rsidR="007A3EBD">
        <w:rPr>
          <w:rFonts w:cstheme="majorBidi"/>
          <w:b/>
          <w:bCs/>
          <w:cs/>
        </w:rPr>
        <w:fldChar w:fldCharType="separate"/>
      </w:r>
      <w:r w:rsidR="0056265B">
        <w:rPr>
          <w:rFonts w:cstheme="majorBidi"/>
          <w:b/>
          <w:bCs/>
          <w:noProof/>
          <w:cs/>
        </w:rPr>
        <w:t>2</w:t>
      </w:r>
      <w:r w:rsidR="007A3EBD">
        <w:rPr>
          <w:rFonts w:cstheme="majorBidi"/>
          <w:b/>
          <w:bCs/>
          <w:cs/>
        </w:rPr>
        <w:fldChar w:fldCharType="end"/>
      </w:r>
      <w:r w:rsidR="007A3EBD">
        <w:rPr>
          <w:rFonts w:cstheme="majorBidi"/>
          <w:b/>
          <w:bCs/>
          <w:cs/>
        </w:rPr>
        <w:t>.</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EQ </w:instrText>
      </w:r>
      <w:r w:rsidR="007A3EBD">
        <w:rPr>
          <w:rFonts w:cstheme="majorBidi"/>
          <w:b/>
          <w:bCs/>
          <w:cs/>
        </w:rPr>
        <w:instrText xml:space="preserve">รูปที่ </w:instrText>
      </w:r>
      <w:r w:rsidR="007A3EBD">
        <w:rPr>
          <w:rFonts w:cstheme="majorBidi"/>
          <w:b/>
          <w:bCs/>
        </w:rPr>
        <w:instrText xml:space="preserve">\* ARABIC \s </w:instrText>
      </w:r>
      <w:r w:rsidR="007A3EBD">
        <w:rPr>
          <w:rFonts w:cstheme="majorBidi"/>
          <w:b/>
          <w:bCs/>
          <w:cs/>
        </w:rPr>
        <w:instrText xml:space="preserve">1 </w:instrText>
      </w:r>
      <w:r w:rsidR="007A3EBD">
        <w:rPr>
          <w:rFonts w:cstheme="majorBidi"/>
          <w:b/>
          <w:bCs/>
          <w:cs/>
        </w:rPr>
        <w:fldChar w:fldCharType="separate"/>
      </w:r>
      <w:r w:rsidR="0056265B">
        <w:rPr>
          <w:rFonts w:cstheme="majorBidi"/>
          <w:b/>
          <w:bCs/>
          <w:noProof/>
          <w:cs/>
        </w:rPr>
        <w:t>1</w:t>
      </w:r>
      <w:r w:rsidR="007A3EBD">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4"/>
      <w:bookmarkEnd w:id="15"/>
    </w:p>
    <w:p w14:paraId="72365A5C" w14:textId="1348CD15" w:rsidR="00F443E0" w:rsidRPr="003774BE"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E509B">
        <w:rPr>
          <w:rFonts w:asciiTheme="majorBidi" w:hAnsiTheme="majorBidi" w:cstheme="majorBidi"/>
          <w:color w:val="000000"/>
          <w:sz w:val="32"/>
          <w:szCs w:val="32"/>
          <w:cs/>
        </w:rPr>
        <w:instrText xml:space="preserve">คืออะไร รวมคำศัพท์เกี่ยวกับ </w:instrText>
      </w:r>
      <w:r w:rsidR="00EE509B">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7]"},"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6" w:name="_Hlk33946785"/>
    </w:p>
    <w:bookmarkEnd w:id="16"/>
    <w:p w14:paraId="35788DA5" w14:textId="22731997" w:rsidR="0081287C" w:rsidRPr="001F64B8" w:rsidRDefault="00F443E0" w:rsidP="001F64B8">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8]"},"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a4"/>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ยก เนื่องจากเครื่องหมายวรรคตอนก็มีความหมายเช่นกัน</w:t>
      </w:r>
    </w:p>
    <w:p w14:paraId="58122FE0" w14:textId="3AEE7B1B" w:rsidR="00AF1833" w:rsidRPr="006649BA" w:rsidRDefault="00AF1833"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น</w:t>
      </w:r>
    </w:p>
    <w:p w14:paraId="38DBE143" w14:textId="484D1556" w:rsidR="009677F5" w:rsidRPr="004C0755" w:rsidRDefault="00AF1833"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ขั้นตอนต่อไปคือการสำรวจ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3843" cy="1174980"/>
                    </a:xfrm>
                    <a:prstGeom prst="rect">
                      <a:avLst/>
                    </a:prstGeom>
                  </pic:spPr>
                </pic:pic>
              </a:graphicData>
            </a:graphic>
          </wp:inline>
        </w:drawing>
      </w:r>
    </w:p>
    <w:p w14:paraId="08055E8F" w14:textId="4A5D59C0" w:rsidR="006526B1" w:rsidRPr="00430F90" w:rsidRDefault="00D66A8C" w:rsidP="00D66A8C">
      <w:pPr>
        <w:pStyle w:val="af"/>
        <w:rPr>
          <w:rFonts w:cstheme="majorBidi"/>
        </w:rPr>
      </w:pPr>
      <w:bookmarkStart w:id="17" w:name="_Toc58413973"/>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2</w:t>
      </w:r>
      <w:r w:rsidR="007A3EBD">
        <w:rPr>
          <w:b/>
          <w:bCs/>
          <w:cs/>
        </w:rPr>
        <w:fldChar w:fldCharType="end"/>
      </w:r>
      <w:r>
        <w:t xml:space="preserve"> </w:t>
      </w:r>
      <w:r w:rsidRPr="00534FAE">
        <w:rPr>
          <w:rFonts w:cstheme="majorBidi"/>
          <w:color w:val="000000"/>
        </w:rPr>
        <w:t>Pre-Trained Part-of-Speech Classification Model</w:t>
      </w:r>
      <w:bookmarkEnd w:id="17"/>
    </w:p>
    <w:p w14:paraId="62FA1525" w14:textId="3734F0E8" w:rsidR="00050727" w:rsidRPr="006649BA" w:rsidRDefault="00050727"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5425FF5D" w:rsidR="00F5184D" w:rsidRPr="00D66A8C" w:rsidRDefault="00D66A8C" w:rsidP="00D66A8C">
      <w:pPr>
        <w:pStyle w:val="af"/>
        <w:rPr>
          <w:rFonts w:cstheme="majorBidi"/>
          <w:b/>
          <w:bCs/>
        </w:rPr>
      </w:pPr>
      <w:bookmarkStart w:id="18" w:name="_Toc58413974"/>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3</w:t>
      </w:r>
      <w:r w:rsidR="007A3EBD">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8"/>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4</w:t>
      </w:r>
      <w:r w:rsidRPr="003C5E74">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3C5E74">
        <w:rPr>
          <w:rFonts w:cstheme="majorBidi"/>
          <w:color w:val="000000"/>
          <w:szCs w:val="32"/>
        </w:rPr>
        <w:t xml:space="preserve">“London” </w:t>
      </w:r>
      <w:r w:rsidRPr="003C5E74">
        <w:rPr>
          <w:rFonts w:cstheme="majorBidi" w:hint="cs"/>
          <w:color w:val="000000"/>
          <w:szCs w:val="32"/>
          <w:cs/>
        </w:rPr>
        <w:t xml:space="preserve">และ </w:t>
      </w:r>
      <w:r w:rsidRPr="003C5E74">
        <w:rPr>
          <w:rFonts w:cstheme="majorBidi"/>
          <w:color w:val="000000"/>
          <w:szCs w:val="32"/>
        </w:rPr>
        <w:t xml:space="preserve">“Capital” </w:t>
      </w:r>
      <w:r w:rsidRPr="003C5E74">
        <w:rPr>
          <w:rFonts w:cstheme="majorBidi" w:hint="cs"/>
          <w:color w:val="000000"/>
          <w:szCs w:val="32"/>
          <w:cs/>
        </w:rPr>
        <w:t xml:space="preserve">ดังนั้นจึงสรุปได้ว่าประโยคนั้นอาจกล่าวถึงเรื่องที่เกี่ยวกับ </w:t>
      </w:r>
      <w:r w:rsidRPr="003C5E74">
        <w:rPr>
          <w:rFonts w:cstheme="majorBidi"/>
          <w:color w:val="000000"/>
          <w:szCs w:val="32"/>
        </w:rPr>
        <w:t>London</w:t>
      </w:r>
    </w:p>
    <w:p w14:paraId="3FB07109" w14:textId="48E379E4" w:rsidR="00CE69B4" w:rsidRPr="00EB4CA9" w:rsidRDefault="00CE69B4" w:rsidP="00997114">
      <w:pPr>
        <w:pStyle w:val="a0"/>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9" w:name="_Hlk40104127"/>
      <w:r w:rsidRPr="00EB4CA9">
        <w:rPr>
          <w:rFonts w:cstheme="majorBidi"/>
          <w:color w:val="000000"/>
          <w:szCs w:val="32"/>
        </w:rPr>
        <w:t>Lemmatization</w:t>
      </w:r>
      <w:bookmarkEnd w:id="19"/>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ในภาษาอังกฤษ และภาษาส่วนใหญ่คำจะปรากฏในรูปแบบที่แตกต่างกัน เช่น</w:t>
      </w:r>
      <w:r w:rsidRPr="003C5E74">
        <w:rPr>
          <w:rFonts w:cstheme="majorBidi"/>
          <w:color w:val="000000"/>
          <w:szCs w:val="32"/>
        </w:rPr>
        <w:t xml:space="preserve"> “I had a </w:t>
      </w:r>
      <w:r w:rsidRPr="003C5E74">
        <w:rPr>
          <w:rFonts w:cstheme="majorBidi"/>
          <w:b/>
          <w:bCs/>
          <w:color w:val="000000"/>
          <w:szCs w:val="32"/>
        </w:rPr>
        <w:t>pony.</w:t>
      </w:r>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r w:rsidRPr="003C5E74">
        <w:rPr>
          <w:rFonts w:cstheme="majorBidi" w:hint="cs"/>
          <w:color w:val="000000"/>
          <w:szCs w:val="32"/>
          <w:cs/>
        </w:rPr>
        <w:t xml:space="preserve">จะสังเกตได้ว่าประโยคทั้งคู่นี้กล่าวถึงคำนามที่เป็น </w:t>
      </w:r>
      <w:r w:rsidRPr="003C5E74">
        <w:rPr>
          <w:rFonts w:cstheme="majorBidi"/>
          <w:color w:val="000000"/>
          <w:szCs w:val="32"/>
        </w:rPr>
        <w:t xml:space="preserve">Pony </w:t>
      </w:r>
      <w:r w:rsidRPr="003C5E74">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w:t>
      </w:r>
      <w:r w:rsidRPr="003C5E74">
        <w:rPr>
          <w:rFonts w:cstheme="majorBidi" w:hint="cs"/>
          <w:color w:val="000000"/>
          <w:szCs w:val="32"/>
          <w:cs/>
        </w:rPr>
        <w:lastRenderedPageBreak/>
        <w:t>คำแต่ละคำในประโยคนั้นมีประโยชน์อย่างมาก เพราะจะช่วยให้ทราบได้ว่าทั้งสองประโยค</w:t>
      </w:r>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r w:rsidRPr="003C5E74">
        <w:rPr>
          <w:rFonts w:cstheme="majorBidi" w:hint="cs"/>
          <w:color w:val="000000"/>
          <w:szCs w:val="32"/>
          <w:cs/>
        </w:rPr>
        <w:t xml:space="preserve">กล่าวถึงสิ่งที่เป็นแนว ๆ เดียวกัน มิฉะนั้นคำว่า </w:t>
      </w:r>
      <w:r w:rsidRPr="003C5E74">
        <w:rPr>
          <w:rFonts w:cstheme="majorBidi"/>
          <w:color w:val="000000"/>
          <w:szCs w:val="32"/>
        </w:rPr>
        <w:t xml:space="preserve">“Pony” </w:t>
      </w:r>
      <w:r w:rsidRPr="003C5E74">
        <w:rPr>
          <w:rFonts w:cstheme="majorBidi" w:hint="cs"/>
          <w:color w:val="000000"/>
          <w:szCs w:val="32"/>
          <w:cs/>
        </w:rPr>
        <w:t xml:space="preserve">และ </w:t>
      </w:r>
      <w:r w:rsidRPr="003C5E74">
        <w:rPr>
          <w:rFonts w:cstheme="majorBidi"/>
          <w:color w:val="000000"/>
          <w:szCs w:val="32"/>
        </w:rPr>
        <w:t xml:space="preserve">“Ponies” </w:t>
      </w:r>
      <w:r w:rsidRPr="003C5E74">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3C5E74">
        <w:rPr>
          <w:rFonts w:cstheme="majorBidi"/>
          <w:color w:val="000000"/>
          <w:szCs w:val="32"/>
        </w:rPr>
        <w:t xml:space="preserve">Lemmatization </w:t>
      </w:r>
      <w:r w:rsidRPr="003C5E74">
        <w:rPr>
          <w:rFonts w:cstheme="majorBidi" w:hint="cs"/>
          <w:color w:val="000000"/>
          <w:szCs w:val="32"/>
          <w:cs/>
        </w:rPr>
        <w:t>เพิ่มในรูปแบบรากของคำกริยา จะมีลักษณะดังนี้</w:t>
      </w:r>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3FAF44F7" w:rsidR="0098341D" w:rsidRPr="00542330" w:rsidRDefault="00542330" w:rsidP="00542330">
      <w:pPr>
        <w:pStyle w:val="af"/>
        <w:rPr>
          <w:b/>
          <w:bCs/>
        </w:rPr>
      </w:pPr>
      <w:bookmarkStart w:id="20" w:name="_Toc58413975"/>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4</w:t>
      </w:r>
      <w:r w:rsidR="007A3EBD">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20"/>
    </w:p>
    <w:p w14:paraId="7B639D3E" w14:textId="77777777" w:rsidR="00945643" w:rsidRPr="003C5E74" w:rsidRDefault="00945643" w:rsidP="005340B3">
      <w:pPr>
        <w:spacing w:after="120" w:line="240" w:lineRule="auto"/>
        <w:ind w:left="360" w:firstLine="720"/>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5</w:t>
      </w:r>
      <w:r w:rsidRPr="003C5E74">
        <w:rPr>
          <w:rFonts w:cstheme="majorBidi" w:hint="cs"/>
          <w:color w:val="000000"/>
          <w:szCs w:val="32"/>
          <w:cs/>
        </w:rPr>
        <w:t xml:space="preserve"> จะสังเกตได้ว่ามีการเปลี่ยนแปลงเพียงที่เดียวคือ </w:t>
      </w:r>
      <w:r w:rsidRPr="003C5E74">
        <w:rPr>
          <w:rFonts w:cstheme="majorBidi"/>
          <w:color w:val="000000"/>
          <w:szCs w:val="32"/>
        </w:rPr>
        <w:t>“is”</w:t>
      </w:r>
      <w:r w:rsidRPr="003C5E74">
        <w:rPr>
          <w:rFonts w:cstheme="majorBidi" w:hint="cs"/>
          <w:color w:val="000000"/>
          <w:szCs w:val="32"/>
          <w:cs/>
        </w:rPr>
        <w:t xml:space="preserve"> เปลี่ยนเป็น </w:t>
      </w:r>
      <w:r w:rsidRPr="003C5E74">
        <w:rPr>
          <w:rFonts w:cstheme="majorBidi"/>
          <w:color w:val="000000"/>
          <w:szCs w:val="32"/>
        </w:rPr>
        <w:t>“be”</w:t>
      </w:r>
    </w:p>
    <w:p w14:paraId="182650D7" w14:textId="77777777" w:rsidR="007E630C" w:rsidRPr="00D51853" w:rsidRDefault="007E630C" w:rsidP="00997114">
      <w:pPr>
        <w:pStyle w:val="a0"/>
        <w:numPr>
          <w:ilvl w:val="0"/>
          <w:numId w:val="19"/>
        </w:numPr>
        <w:spacing w:after="12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3A5B7603" w14:textId="0CFDE1C3" w:rsidR="001F64B8" w:rsidRDefault="005669AD" w:rsidP="001F64B8">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430F90">
        <w:rPr>
          <w:rFonts w:cstheme="majorBidi"/>
          <w:color w:val="000000"/>
          <w:szCs w:val="32"/>
          <w:cs/>
        </w:rPr>
        <w:t>“</w:t>
      </w:r>
      <w:r w:rsidRPr="003C5E74">
        <w:rPr>
          <w:rFonts w:cstheme="majorBidi"/>
          <w:color w:val="000000"/>
          <w:szCs w:val="32"/>
        </w:rPr>
        <w:t>and”, “the”</w:t>
      </w:r>
      <w:r w:rsidRPr="003C5E74">
        <w:rPr>
          <w:rFonts w:cstheme="majorBidi" w:hint="cs"/>
          <w:color w:val="000000"/>
          <w:szCs w:val="32"/>
          <w:cs/>
        </w:rPr>
        <w:t xml:space="preserve"> และ</w:t>
      </w:r>
      <w:r w:rsidRPr="003C5E74">
        <w:rPr>
          <w:rFonts w:cstheme="majorBidi"/>
          <w:color w:val="000000"/>
          <w:szCs w:val="32"/>
        </w:rPr>
        <w:t xml:space="preserve"> “a”</w:t>
      </w:r>
      <w:r w:rsidRPr="003C5E74">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3C5E74">
        <w:rPr>
          <w:rFonts w:cstheme="majorBidi"/>
          <w:color w:val="000000"/>
          <w:szCs w:val="32"/>
        </w:rPr>
        <w:t>Stop words</w:t>
      </w:r>
      <w:r w:rsidRPr="003C5E74">
        <w:rPr>
          <w:rFonts w:cstheme="majorBidi" w:hint="cs"/>
          <w:color w:val="000000"/>
          <w:szCs w:val="32"/>
          <w:cs/>
        </w:rPr>
        <w:t xml:space="preserve"> นั่นคือคำที่จำเป็นต้องทำการตัดออกก่อนนำไปทำการวิเคราะห์ทางสถิติ</w:t>
      </w:r>
    </w:p>
    <w:p w14:paraId="36FBD580" w14:textId="77777777" w:rsidR="00076282" w:rsidRDefault="00076282" w:rsidP="00076282">
      <w:pPr>
        <w:keepNext/>
        <w:spacing w:after="120" w:line="240" w:lineRule="auto"/>
        <w:jc w:val="center"/>
      </w:pPr>
      <w:r>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7B3459EE" w:rsidR="00076282" w:rsidRPr="00542330" w:rsidRDefault="00076282" w:rsidP="00076282">
      <w:pPr>
        <w:pStyle w:val="af"/>
        <w:rPr>
          <w:rFonts w:cstheme="majorBidi"/>
          <w:b/>
          <w:bCs/>
        </w:rPr>
      </w:pPr>
      <w:bookmarkStart w:id="21" w:name="_Toc58413976"/>
      <w:r w:rsidRPr="00542330">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56265B">
        <w:rPr>
          <w:b/>
          <w:bCs/>
          <w:noProof/>
          <w:cs/>
        </w:rPr>
        <w:t>5</w:t>
      </w:r>
      <w:r>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21"/>
    </w:p>
    <w:p w14:paraId="37899292" w14:textId="77777777" w:rsidR="00076282" w:rsidRPr="00AC775F" w:rsidRDefault="00076282" w:rsidP="00076282">
      <w:pPr>
        <w:keepNext/>
        <w:spacing w:after="120" w:line="240" w:lineRule="auto"/>
        <w:ind w:left="720" w:firstLine="720"/>
        <w:jc w:val="thaiDistribute"/>
      </w:pPr>
      <w:r w:rsidRPr="003C5E74">
        <w:rPr>
          <w:rFonts w:cstheme="majorBidi" w:hint="cs"/>
          <w:color w:val="000000"/>
          <w:szCs w:val="32"/>
          <w:cs/>
        </w:rPr>
        <w:t xml:space="preserve">การทำการกำหนด </w:t>
      </w:r>
      <w:r w:rsidRPr="003C5E74">
        <w:rPr>
          <w:rFonts w:cstheme="majorBidi"/>
          <w:color w:val="000000"/>
          <w:szCs w:val="32"/>
        </w:rPr>
        <w:t xml:space="preserve">Stop words </w:t>
      </w:r>
      <w:r w:rsidRPr="003C5E74">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3C5E74">
        <w:rPr>
          <w:rFonts w:cstheme="majorBidi"/>
          <w:color w:val="000000"/>
          <w:szCs w:val="32"/>
        </w:rPr>
        <w:t>(Rock Band Search Engine)</w:t>
      </w:r>
      <w:r w:rsidRPr="003C5E74">
        <w:rPr>
          <w:rFonts w:cstheme="majorBidi" w:hint="cs"/>
          <w:color w:val="000000"/>
          <w:szCs w:val="32"/>
          <w:cs/>
        </w:rPr>
        <w:t xml:space="preserve"> ผู้ทำจะต้องไม่ทำการตัดคำว่า </w:t>
      </w:r>
      <w:r w:rsidRPr="003C5E74">
        <w:rPr>
          <w:rFonts w:cstheme="majorBidi"/>
          <w:color w:val="000000"/>
          <w:szCs w:val="32"/>
        </w:rPr>
        <w:t xml:space="preserve">“The” </w:t>
      </w:r>
      <w:r w:rsidRPr="003C5E74">
        <w:rPr>
          <w:rFonts w:cstheme="majorBidi" w:hint="cs"/>
          <w:color w:val="000000"/>
          <w:szCs w:val="32"/>
          <w:cs/>
        </w:rPr>
        <w:t xml:space="preserve">ออก เนื่องจากบางวงดนตรีอาจมีการใช้ชื่อวงที่มีคำว่า </w:t>
      </w:r>
      <w:r w:rsidRPr="003C5E74">
        <w:rPr>
          <w:rFonts w:cstheme="majorBidi"/>
          <w:color w:val="000000"/>
          <w:szCs w:val="32"/>
        </w:rPr>
        <w:t xml:space="preserve">“The” </w:t>
      </w:r>
      <w:r w:rsidRPr="003C5E74">
        <w:rPr>
          <w:rFonts w:cstheme="majorBidi" w:hint="cs"/>
          <w:color w:val="000000"/>
          <w:szCs w:val="32"/>
          <w:cs/>
        </w:rPr>
        <w:t>นำหน้า</w:t>
      </w:r>
    </w:p>
    <w:p w14:paraId="02CABE86" w14:textId="77777777" w:rsidR="00076282" w:rsidRPr="001F64B8" w:rsidRDefault="00076282" w:rsidP="00076282">
      <w:pPr>
        <w:spacing w:after="120" w:line="240" w:lineRule="auto"/>
        <w:jc w:val="thaiDistribute"/>
        <w:rPr>
          <w:rFonts w:cstheme="majorBidi"/>
          <w:color w:val="000000"/>
          <w:szCs w:val="32"/>
        </w:rPr>
      </w:pPr>
    </w:p>
    <w:p w14:paraId="2B6D9E03" w14:textId="1D04359E" w:rsidR="005669AD" w:rsidRPr="00076282" w:rsidRDefault="002A4B0C" w:rsidP="00076282">
      <w:pPr>
        <w:keepNext/>
        <w:spacing w:after="120" w:line="240" w:lineRule="auto"/>
        <w:jc w:val="center"/>
        <w:rPr>
          <w:rFonts w:cstheme="majorBidi"/>
          <w:color w:val="000000"/>
          <w:szCs w:val="32"/>
        </w:rPr>
      </w:pPr>
      <w:r w:rsidRPr="001F64B8">
        <w:rPr>
          <w:rFonts w:cstheme="majorBidi"/>
          <w:szCs w:val="32"/>
        </w:rPr>
        <w:br w:type="page"/>
      </w:r>
    </w:p>
    <w:p w14:paraId="416968EA" w14:textId="77777777" w:rsidR="0065350D" w:rsidRPr="00D51853" w:rsidRDefault="0065350D" w:rsidP="00997114">
      <w:pPr>
        <w:pStyle w:val="a0"/>
        <w:numPr>
          <w:ilvl w:val="0"/>
          <w:numId w:val="19"/>
        </w:numPr>
        <w:spacing w:after="120" w:line="240" w:lineRule="auto"/>
        <w:jc w:val="thaiDistribute"/>
        <w:rPr>
          <w:rFonts w:cstheme="majorBidi"/>
          <w:color w:val="000000"/>
          <w:szCs w:val="32"/>
        </w:rPr>
      </w:pPr>
      <w:r w:rsidRPr="00D51853">
        <w:rPr>
          <w:rFonts w:cstheme="majorBidi" w:hint="cs"/>
          <w:szCs w:val="32"/>
          <w:cs/>
          <w:lang w:bidi="th-TH"/>
        </w:rPr>
        <w:lastRenderedPageBreak/>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sidRPr="00447A4D">
        <w:rPr>
          <w:rFonts w:cstheme="majorBidi"/>
          <w:color w:val="000000"/>
          <w:szCs w:val="32"/>
        </w:rPr>
        <w:t xml:space="preserve">(Parent) </w:t>
      </w:r>
      <w:r w:rsidRPr="00447A4D">
        <w:rPr>
          <w:rFonts w:cstheme="majorBidi" w:hint="cs"/>
          <w:color w:val="000000"/>
          <w:szCs w:val="32"/>
          <w:cs/>
        </w:rPr>
        <w:t xml:space="preserve">เป็นคำเดียวให้กับแต่ละคำในประโยค โดยราก </w:t>
      </w:r>
      <w:r w:rsidRPr="00447A4D">
        <w:rPr>
          <w:rFonts w:cstheme="majorBidi"/>
          <w:color w:val="000000"/>
          <w:szCs w:val="32"/>
        </w:rPr>
        <w:t>(Root)</w:t>
      </w:r>
      <w:r w:rsidRPr="00447A4D">
        <w:rPr>
          <w:rFonts w:cstheme="majorBidi" w:hint="cs"/>
          <w:color w:val="000000"/>
          <w:szCs w:val="32"/>
          <w:cs/>
        </w:rPr>
        <w:t xml:space="preserve"> ของต้นไม้จะเป็นกริยาหลัก </w:t>
      </w:r>
      <w:r w:rsidRPr="00447A4D">
        <w:rPr>
          <w:rFonts w:cstheme="majorBidi"/>
          <w:color w:val="000000"/>
          <w:szCs w:val="32"/>
        </w:rPr>
        <w:t xml:space="preserve">(Main Verb) </w:t>
      </w:r>
      <w:r w:rsidRPr="00447A4D">
        <w:rPr>
          <w:rFonts w:cstheme="majorBidi" w:hint="cs"/>
          <w:color w:val="000000"/>
          <w:szCs w:val="32"/>
          <w:cs/>
        </w:rPr>
        <w:t xml:space="preserve">ของประโยค เมื่อทำการแยกการวิเคราะห์ </w:t>
      </w:r>
      <w:r w:rsidRPr="00447A4D">
        <w:rPr>
          <w:rFonts w:cstheme="majorBidi"/>
          <w:color w:val="000000"/>
          <w:szCs w:val="32"/>
        </w:rPr>
        <w:t>(Parsing)</w:t>
      </w:r>
      <w:r w:rsidRPr="00447A4D">
        <w:rPr>
          <w:rFonts w:cstheme="majorBidi" w:hint="cs"/>
          <w:color w:val="000000"/>
          <w:szCs w:val="32"/>
          <w:cs/>
        </w:rPr>
        <w:t xml:space="preserve"> ผลลัพธ์จะเป็นดังรูปที่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6E7036F9" w:rsidR="00AA073F" w:rsidRPr="00542330" w:rsidRDefault="00542330" w:rsidP="00542330">
      <w:pPr>
        <w:pStyle w:val="af"/>
        <w:rPr>
          <w:b/>
          <w:bCs/>
        </w:rPr>
      </w:pPr>
      <w:bookmarkStart w:id="22" w:name="_Toc58413977"/>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6</w:t>
      </w:r>
      <w:r w:rsidR="007A3EBD">
        <w:rPr>
          <w:b/>
          <w:bCs/>
          <w:cs/>
        </w:rPr>
        <w:fldChar w:fldCharType="end"/>
      </w:r>
      <w:r>
        <w:rPr>
          <w:b/>
          <w:bCs/>
        </w:rPr>
        <w:t xml:space="preserve"> </w:t>
      </w:r>
      <w:r w:rsidRPr="00D63720">
        <w:rPr>
          <w:rFonts w:cstheme="majorBidi" w:hint="cs"/>
          <w:color w:val="000000"/>
          <w:cs/>
        </w:rPr>
        <w:t>การแยกการวิเคราะห์การพึ่งพา</w:t>
      </w:r>
      <w:bookmarkEnd w:id="22"/>
    </w:p>
    <w:p w14:paraId="4D82D9F5" w14:textId="1AC3F3FE" w:rsidR="002E663B" w:rsidRPr="00447A4D" w:rsidRDefault="00414385" w:rsidP="005340B3">
      <w:pPr>
        <w:spacing w:after="120" w:line="240" w:lineRule="auto"/>
        <w:ind w:firstLine="720"/>
        <w:jc w:val="thaiDistribute"/>
        <w:rPr>
          <w:rFonts w:cstheme="majorBidi"/>
          <w:color w:val="000000"/>
          <w:szCs w:val="32"/>
        </w:rPr>
      </w:pPr>
      <w:r w:rsidRPr="00447A4D">
        <w:rPr>
          <w:rFonts w:cstheme="majorBidi" w:hint="cs"/>
          <w:color w:val="000000"/>
          <w:szCs w:val="32"/>
          <w:cs/>
        </w:rPr>
        <w:t xml:space="preserve">นอกจากนี้ ยังสามารถคาดเดาประเภทของความสัมพันธ์ที่มีอยู่ระหว่างสองคำนี้ได้ ดังรูปที่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673AD8F7" w:rsidR="00AA073F" w:rsidRPr="007B70B1" w:rsidRDefault="00B34D75" w:rsidP="00B34D75">
      <w:pPr>
        <w:pStyle w:val="af"/>
        <w:rPr>
          <w:b/>
          <w:bCs/>
        </w:rPr>
      </w:pPr>
      <w:bookmarkStart w:id="23" w:name="_Toc58413978"/>
      <w:r w:rsidRPr="007B70B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7</w:t>
      </w:r>
      <w:r w:rsidR="007A3EBD">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3"/>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r w:rsidRPr="00447A4D">
        <w:rPr>
          <w:rFonts w:cstheme="majorBidi" w:hint="cs"/>
          <w:color w:val="000000"/>
          <w:szCs w:val="32"/>
          <w:cs/>
        </w:rPr>
        <w:lastRenderedPageBreak/>
        <w:t xml:space="preserve">ต้นไม้นี้แสดงให้เห็นว่าหัวข้อของประโยคนั้นเป็นคำนามว่า </w:t>
      </w:r>
      <w:r w:rsidRPr="00447A4D">
        <w:rPr>
          <w:rFonts w:cstheme="majorBidi"/>
          <w:color w:val="000000"/>
          <w:szCs w:val="32"/>
        </w:rPr>
        <w:t xml:space="preserve">“London” </w:t>
      </w:r>
      <w:r w:rsidRPr="00447A4D">
        <w:rPr>
          <w:rFonts w:cstheme="majorBidi" w:hint="cs"/>
          <w:color w:val="000000"/>
          <w:szCs w:val="32"/>
          <w:cs/>
        </w:rPr>
        <w:t xml:space="preserve">และมีความสัมพันธ์แบบ  </w:t>
      </w:r>
      <w:r w:rsidRPr="00447A4D">
        <w:rPr>
          <w:rFonts w:cstheme="majorBidi"/>
          <w:color w:val="000000"/>
          <w:szCs w:val="32"/>
        </w:rPr>
        <w:t xml:space="preserve">“be” </w:t>
      </w:r>
      <w:r w:rsidRPr="00447A4D">
        <w:rPr>
          <w:rFonts w:cstheme="majorBidi" w:hint="cs"/>
          <w:color w:val="000000"/>
          <w:szCs w:val="32"/>
          <w:cs/>
        </w:rPr>
        <w:t>กับ</w:t>
      </w:r>
      <w:r w:rsidRPr="00447A4D">
        <w:rPr>
          <w:rFonts w:cstheme="majorBidi"/>
          <w:color w:val="000000"/>
          <w:szCs w:val="32"/>
        </w:rPr>
        <w:t xml:space="preserve"> “Capital” </w:t>
      </w:r>
      <w:r w:rsidRPr="00447A4D">
        <w:rPr>
          <w:rFonts w:cstheme="majorBidi" w:hint="cs"/>
          <w:color w:val="000000"/>
          <w:szCs w:val="32"/>
          <w:cs/>
        </w:rPr>
        <w:t xml:space="preserve">ทำให้ทราบได้ว่า </w:t>
      </w:r>
      <w:r w:rsidRPr="00447A4D">
        <w:rPr>
          <w:rFonts w:cstheme="majorBidi"/>
          <w:color w:val="000000"/>
          <w:szCs w:val="32"/>
        </w:rPr>
        <w:t>“</w:t>
      </w:r>
      <w:r w:rsidRPr="00447A4D">
        <w:rPr>
          <w:rFonts w:cstheme="majorBidi" w:hint="cs"/>
          <w:color w:val="000000"/>
          <w:szCs w:val="32"/>
          <w:cs/>
        </w:rPr>
        <w:t>ลอนดอนเป็นเมืองหลวง</w:t>
      </w:r>
      <w:r w:rsidRPr="00447A4D">
        <w:rPr>
          <w:rFonts w:cstheme="majorBidi"/>
          <w:color w:val="000000"/>
          <w:szCs w:val="32"/>
        </w:rPr>
        <w:t>”</w:t>
      </w:r>
      <w:r w:rsidRPr="00447A4D">
        <w:rPr>
          <w:rFonts w:cstheme="majorBidi" w:hint="cs"/>
          <w:color w:val="000000"/>
          <w:szCs w:val="32"/>
          <w:cs/>
        </w:rPr>
        <w:t xml:space="preserve"> ขั้นตอนที่มีการใช้ในบางครั้ง คือ การค้นหาคำนาม </w:t>
      </w:r>
      <w:r w:rsidRPr="00447A4D">
        <w:rPr>
          <w:rFonts w:cstheme="majorBidi"/>
          <w:color w:val="000000"/>
          <w:szCs w:val="32"/>
        </w:rPr>
        <w:t>(Finding Noun Phrases)</w:t>
      </w:r>
    </w:p>
    <w:p w14:paraId="593D5119" w14:textId="6C43264D" w:rsidR="001D0DF6" w:rsidRPr="00447A4D" w:rsidRDefault="00D308F2" w:rsidP="005340B3">
      <w:pPr>
        <w:keepNext/>
        <w:spacing w:after="120" w:line="240" w:lineRule="auto"/>
        <w:ind w:left="720" w:firstLine="720"/>
        <w:jc w:val="thaiDistribute"/>
        <w:rPr>
          <w:rFonts w:cstheme="majorBidi"/>
          <w:color w:val="000000"/>
          <w:szCs w:val="32"/>
          <w:lang w:bidi="th-TH"/>
        </w:rPr>
      </w:pPr>
      <w:r w:rsidRPr="00447A4D">
        <w:rPr>
          <w:rFonts w:cstheme="majorBidi" w:hint="cs"/>
          <w:color w:val="000000"/>
          <w:szCs w:val="32"/>
          <w:cs/>
        </w:rPr>
        <w:t xml:space="preserve">นอกจากการทำ </w:t>
      </w:r>
      <w:r w:rsidRPr="00447A4D">
        <w:rPr>
          <w:rFonts w:cstheme="majorBidi"/>
          <w:color w:val="000000"/>
          <w:szCs w:val="32"/>
        </w:rPr>
        <w:t xml:space="preserve">Dependency Parsing </w:t>
      </w:r>
      <w:r w:rsidRPr="00447A4D">
        <w:rPr>
          <w:rFonts w:cstheme="majorBidi" w:hint="cs"/>
          <w:color w:val="000000"/>
          <w:szCs w:val="32"/>
          <w:cs/>
        </w:rPr>
        <w:t xml:space="preserve">อย่างเดียวแล้ว ยังสามารถใช้ข้อมูลจาก </w:t>
      </w:r>
      <w:r w:rsidRPr="00447A4D">
        <w:rPr>
          <w:rFonts w:cstheme="majorBidi"/>
          <w:color w:val="000000"/>
          <w:szCs w:val="32"/>
        </w:rPr>
        <w:t xml:space="preserve">Dependency Parse Tree </w:t>
      </w:r>
      <w:r w:rsidRPr="00447A4D">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sidRPr="00447A4D">
        <w:rPr>
          <w:rFonts w:cstheme="majorBidi"/>
          <w:color w:val="000000"/>
          <w:szCs w:val="32"/>
        </w:rPr>
        <w:t>2.</w:t>
      </w:r>
      <w:r w:rsidR="0042736D">
        <w:rPr>
          <w:rFonts w:cstheme="majorBidi" w:hint="cs"/>
          <w:color w:val="000000"/>
          <w:szCs w:val="32"/>
          <w:cs/>
          <w:lang w:bidi="th-TH"/>
        </w:rPr>
        <w:t>8</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4" w:name="_Toc40111977"/>
    </w:p>
    <w:p w14:paraId="067959D0" w14:textId="69E8B787" w:rsidR="00447A4D" w:rsidRDefault="000206C4" w:rsidP="000206C4">
      <w:pPr>
        <w:pStyle w:val="af"/>
        <w:rPr>
          <w:rFonts w:cstheme="majorBidi"/>
          <w:color w:val="000000"/>
        </w:rPr>
      </w:pPr>
      <w:bookmarkStart w:id="25" w:name="_Toc58413979"/>
      <w:r w:rsidRPr="000206C4">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8</w:t>
      </w:r>
      <w:r w:rsidR="007A3EBD">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5"/>
    </w:p>
    <w:p w14:paraId="0AABBFBA" w14:textId="0FD53520" w:rsidR="0042736D" w:rsidRPr="00447A4D" w:rsidRDefault="0042736D" w:rsidP="0042736D">
      <w:pPr>
        <w:spacing w:after="120" w:line="240" w:lineRule="auto"/>
        <w:ind w:left="720" w:firstLine="720"/>
        <w:rPr>
          <w:rFonts w:cstheme="majorBidi"/>
          <w:color w:val="000000"/>
          <w:szCs w:val="32"/>
        </w:rPr>
      </w:pPr>
      <w:r w:rsidRPr="00447A4D">
        <w:rPr>
          <w:rFonts w:cstheme="majorBidi" w:hint="cs"/>
          <w:color w:val="000000"/>
          <w:szCs w:val="32"/>
          <w:cs/>
        </w:rPr>
        <w:t xml:space="preserve">สามารถจับกลุ่มคำนามเพื่อจำแนกตามรูปที่ </w:t>
      </w:r>
      <w:r w:rsidRPr="00447A4D">
        <w:rPr>
          <w:rFonts w:cstheme="majorBidi"/>
          <w:color w:val="000000"/>
          <w:szCs w:val="32"/>
        </w:rPr>
        <w:t>2.</w:t>
      </w:r>
      <w:r>
        <w:rPr>
          <w:rFonts w:cstheme="majorBidi" w:hint="cs"/>
          <w:color w:val="000000"/>
          <w:szCs w:val="32"/>
          <w:cs/>
          <w:lang w:bidi="th-TH"/>
        </w:rPr>
        <w:t>9</w:t>
      </w:r>
      <w:r w:rsidRPr="00447A4D">
        <w:rPr>
          <w:rFonts w:cstheme="majorBidi"/>
          <w:color w:val="000000"/>
          <w:szCs w:val="32"/>
        </w:rPr>
        <w:t xml:space="preserve"> </w:t>
      </w:r>
      <w:r w:rsidRPr="00447A4D">
        <w:rPr>
          <w:rFonts w:cstheme="majorBidi" w:hint="cs"/>
          <w:color w:val="000000"/>
          <w:szCs w:val="32"/>
          <w:cs/>
        </w:rPr>
        <w:t>ดังนี้</w:t>
      </w:r>
    </w:p>
    <w:p w14:paraId="79E6F9B7" w14:textId="77777777" w:rsidR="0042736D" w:rsidRDefault="0042736D" w:rsidP="0042736D">
      <w:pPr>
        <w:keepNext/>
        <w:spacing w:after="120" w:line="240" w:lineRule="auto"/>
        <w:jc w:val="center"/>
      </w:pPr>
      <w:r>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29E21A23" w:rsidR="0042736D" w:rsidRPr="00EB04DD" w:rsidRDefault="0042736D" w:rsidP="0042736D">
      <w:pPr>
        <w:pStyle w:val="af"/>
        <w:rPr>
          <w:rFonts w:cstheme="majorBidi"/>
          <w:b/>
          <w:bCs/>
        </w:rPr>
      </w:pPr>
      <w:bookmarkStart w:id="26" w:name="_Toc58413980"/>
      <w:r w:rsidRPr="00EB04D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56265B">
        <w:rPr>
          <w:b/>
          <w:bCs/>
          <w:noProof/>
          <w:cs/>
        </w:rPr>
        <w:t>9</w:t>
      </w:r>
      <w:r>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6"/>
    </w:p>
    <w:p w14:paraId="050ACECA" w14:textId="77777777" w:rsidR="0042736D" w:rsidRPr="0042736D" w:rsidRDefault="0042736D" w:rsidP="0042736D">
      <w:pPr>
        <w:rPr>
          <w:lang w:bidi="th-TH"/>
        </w:rPr>
      </w:pPr>
    </w:p>
    <w:bookmarkEnd w:id="24"/>
    <w:p w14:paraId="42A5EB08" w14:textId="77777777" w:rsidR="00F443E0" w:rsidRPr="00B65668" w:rsidRDefault="00F443E0" w:rsidP="005340B3">
      <w:pPr>
        <w:spacing w:after="120" w:line="240" w:lineRule="auto"/>
        <w:rPr>
          <w:rFonts w:cstheme="majorBidi"/>
          <w:szCs w:val="32"/>
          <w:lang w:bidi="th-TH"/>
        </w:rPr>
      </w:pPr>
    </w:p>
    <w:p w14:paraId="4C6D22DC" w14:textId="434F98D5" w:rsidR="00447A4D" w:rsidRPr="0042736D" w:rsidRDefault="00AA073F" w:rsidP="0042736D">
      <w:pPr>
        <w:spacing w:after="120" w:line="240" w:lineRule="auto"/>
        <w:ind w:left="720" w:firstLine="720"/>
        <w:rPr>
          <w:rFonts w:cstheme="majorBidi"/>
          <w:color w:val="000000"/>
        </w:rPr>
      </w:pPr>
      <w:r>
        <w:rPr>
          <w:rFonts w:cstheme="majorBidi"/>
          <w:color w:val="000000"/>
          <w:szCs w:val="32"/>
        </w:rPr>
        <w:br w:type="page"/>
      </w:r>
      <w:bookmarkStart w:id="27" w:name="_Toc40111978"/>
    </w:p>
    <w:bookmarkEnd w:id="27"/>
    <w:p w14:paraId="0681C1B1" w14:textId="077BC9F6" w:rsidR="0056460B" w:rsidRPr="00D63720" w:rsidRDefault="0056460B" w:rsidP="00997114">
      <w:pPr>
        <w:pStyle w:val="a0"/>
        <w:numPr>
          <w:ilvl w:val="0"/>
          <w:numId w:val="19"/>
        </w:numPr>
        <w:spacing w:after="120" w:line="240" w:lineRule="auto"/>
        <w:jc w:val="thaiDistribute"/>
        <w:rPr>
          <w:rFonts w:cstheme="majorBidi"/>
          <w:color w:val="000000"/>
          <w:szCs w:val="32"/>
        </w:rPr>
      </w:pPr>
      <w:r w:rsidRPr="00D63720">
        <w:rPr>
          <w:rFonts w:cstheme="majorBidi" w:hint="cs"/>
          <w:color w:val="000000"/>
          <w:szCs w:val="32"/>
          <w:cs/>
        </w:rPr>
        <w:lastRenderedPageBreak/>
        <w:t>การระบุคำที่เป็น</w:t>
      </w:r>
      <w:r w:rsidR="00D1525A">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56272" cy="169634"/>
                    </a:xfrm>
                    <a:prstGeom prst="rect">
                      <a:avLst/>
                    </a:prstGeom>
                  </pic:spPr>
                </pic:pic>
              </a:graphicData>
            </a:graphic>
          </wp:inline>
        </w:drawing>
      </w:r>
    </w:p>
    <w:p w14:paraId="08640A66" w14:textId="02AA2EF0" w:rsidR="00AA073F" w:rsidRPr="00EB04DD" w:rsidRDefault="00EB04DD" w:rsidP="00EB04DD">
      <w:pPr>
        <w:pStyle w:val="af"/>
        <w:rPr>
          <w:rFonts w:cstheme="majorBidi"/>
          <w:b/>
          <w:bCs/>
          <w:color w:val="000000"/>
        </w:rPr>
      </w:pPr>
      <w:bookmarkStart w:id="28" w:name="_Toc58413981"/>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b/>
          <w:bCs/>
        </w:rPr>
        <w:t xml:space="preserve"> </w:t>
      </w:r>
      <w:r w:rsidRPr="00AA073F">
        <w:rPr>
          <w:rFonts w:cstheme="majorBidi" w:hint="cs"/>
          <w:cs/>
        </w:rPr>
        <w:t>คำนามของประโยค</w:t>
      </w:r>
      <w:bookmarkEnd w:id="28"/>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sidRPr="00447A4D">
        <w:rPr>
          <w:rFonts w:cstheme="majorBidi"/>
          <w:color w:val="000000"/>
          <w:szCs w:val="32"/>
        </w:rPr>
        <w:t>2.12</w:t>
      </w:r>
      <w:r w:rsidRPr="00447A4D">
        <w:rPr>
          <w:rFonts w:cstheme="majorBidi" w:hint="cs"/>
          <w:color w:val="000000"/>
          <w:szCs w:val="32"/>
          <w:cs/>
        </w:rPr>
        <w:t xml:space="preserve"> คือลักษณะประโยคหลังจากที่มีการเรียกใช้โทเค็นแต่ละตัวผ่านการใช้ </w:t>
      </w:r>
      <w:r w:rsidRPr="00447A4D">
        <w:rPr>
          <w:rFonts w:cstheme="majorBidi"/>
          <w:color w:val="000000"/>
          <w:szCs w:val="32"/>
        </w:rPr>
        <w:t>NER Tagging Model</w:t>
      </w:r>
    </w:p>
    <w:p w14:paraId="61228D65" w14:textId="77777777" w:rsidR="004F0F12" w:rsidRDefault="004F0F12" w:rsidP="005340B3">
      <w:pPr>
        <w:pStyle w:val="a0"/>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9" w:name="_Toc40111980"/>
    </w:p>
    <w:p w14:paraId="6B6B825A" w14:textId="5E5CEABD" w:rsidR="00D45376" w:rsidRPr="00D52071" w:rsidRDefault="00D52071" w:rsidP="00D52071">
      <w:pPr>
        <w:pStyle w:val="af"/>
        <w:rPr>
          <w:b/>
          <w:bCs/>
        </w:rPr>
      </w:pPr>
      <w:bookmarkStart w:id="30" w:name="_Toc58413982"/>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30"/>
    </w:p>
    <w:bookmarkEnd w:id="29"/>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ชนิดของวัตถุ </w:t>
      </w:r>
      <w:r w:rsidRPr="00D45376">
        <w:rPr>
          <w:rFonts w:cstheme="majorBidi"/>
          <w:color w:val="000000"/>
          <w:szCs w:val="32"/>
        </w:rPr>
        <w:t xml:space="preserve">(Objects) </w:t>
      </w:r>
      <w:r w:rsidRPr="00D45376">
        <w:rPr>
          <w:rFonts w:cstheme="majorBidi" w:hint="cs"/>
          <w:color w:val="000000"/>
          <w:szCs w:val="32"/>
          <w:cs/>
        </w:rPr>
        <w:t>ที่ระบบ การระบุคำที่เป็นนิพจน์ระบุนามทั่วไปสามารถติดแท็กได้ ดังนี้</w:t>
      </w:r>
    </w:p>
    <w:p w14:paraId="2E24322F"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บุคคล </w:t>
      </w:r>
      <w:r w:rsidRPr="003B3901">
        <w:rPr>
          <w:rFonts w:cstheme="majorBidi"/>
          <w:color w:val="000000"/>
          <w:szCs w:val="32"/>
        </w:rPr>
        <w:t>(People’s Names)</w:t>
      </w:r>
    </w:p>
    <w:p w14:paraId="30323507"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องค์กร </w:t>
      </w:r>
      <w:r w:rsidRPr="003B3901">
        <w:rPr>
          <w:rFonts w:cstheme="majorBidi"/>
          <w:color w:val="000000"/>
          <w:szCs w:val="32"/>
        </w:rPr>
        <w:t>(Company Names)</w:t>
      </w:r>
    </w:p>
    <w:p w14:paraId="4B547D4A"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สถานที่ทางภูมิศาสตร์ </w:t>
      </w:r>
      <w:r w:rsidRPr="003B3901">
        <w:rPr>
          <w:rFonts w:cstheme="majorBidi"/>
          <w:color w:val="000000"/>
          <w:szCs w:val="32"/>
        </w:rPr>
        <w:t>(Geographic Locations)</w:t>
      </w:r>
    </w:p>
    <w:p w14:paraId="3667ED00"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สินค้า </w:t>
      </w:r>
      <w:r w:rsidRPr="003B3901">
        <w:rPr>
          <w:rFonts w:cstheme="majorBidi"/>
          <w:color w:val="000000"/>
          <w:szCs w:val="32"/>
        </w:rPr>
        <w:t>(Product Names)</w:t>
      </w:r>
    </w:p>
    <w:p w14:paraId="6B057A3B"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วันที่และเวลา </w:t>
      </w:r>
      <w:r w:rsidRPr="003B3901">
        <w:rPr>
          <w:rFonts w:cstheme="majorBidi"/>
          <w:color w:val="000000"/>
          <w:szCs w:val="32"/>
        </w:rPr>
        <w:t>(Dates and Times)</w:t>
      </w:r>
    </w:p>
    <w:p w14:paraId="74F15E08"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จำนวนเงิน </w:t>
      </w:r>
      <w:r w:rsidRPr="003B3901">
        <w:rPr>
          <w:rFonts w:cstheme="majorBidi"/>
          <w:color w:val="000000"/>
          <w:szCs w:val="32"/>
        </w:rPr>
        <w:t>(Amounts of Money)</w:t>
      </w:r>
    </w:p>
    <w:p w14:paraId="1A804687" w14:textId="64F06220" w:rsidR="00436ACD" w:rsidRP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เหตุการณ์ต่าง ๆ </w:t>
      </w:r>
      <w:r w:rsidRPr="003B3901">
        <w:rPr>
          <w:rFonts w:cstheme="majorBidi"/>
          <w:color w:val="000000"/>
          <w:szCs w:val="32"/>
        </w:rPr>
        <w:t>(Names of Events)</w:t>
      </w:r>
    </w:p>
    <w:p w14:paraId="70E46BF0" w14:textId="4AE633C1" w:rsidR="00436ACD"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D45376" w:rsidRDefault="007A034A" w:rsidP="005340B3">
      <w:pPr>
        <w:spacing w:after="120" w:line="240" w:lineRule="auto"/>
        <w:ind w:left="720" w:firstLine="720"/>
        <w:jc w:val="thaiDistribute"/>
        <w:rPr>
          <w:rFonts w:cstheme="majorBidi"/>
          <w:color w:val="000000"/>
          <w:szCs w:val="32"/>
        </w:rPr>
      </w:pPr>
    </w:p>
    <w:p w14:paraId="25CBE567" w14:textId="77777777" w:rsidR="002E1B71" w:rsidRPr="00D51853" w:rsidRDefault="002E1B71" w:rsidP="00997114">
      <w:pPr>
        <w:pStyle w:val="a0"/>
        <w:numPr>
          <w:ilvl w:val="0"/>
          <w:numId w:val="19"/>
        </w:numPr>
        <w:spacing w:after="120" w:line="240" w:lineRule="auto"/>
        <w:jc w:val="thaiDistribute"/>
        <w:rPr>
          <w:rFonts w:cstheme="majorBidi"/>
          <w:color w:val="000000"/>
          <w:szCs w:val="32"/>
        </w:rPr>
      </w:pPr>
      <w:r w:rsidRPr="00D51853">
        <w:rPr>
          <w:rFonts w:cstheme="majorBidi"/>
          <w:color w:val="000000"/>
          <w:szCs w:val="32"/>
        </w:rPr>
        <w:lastRenderedPageBreak/>
        <w:t>Coreference Resolution</w:t>
      </w:r>
    </w:p>
    <w:p w14:paraId="5F959000" w14:textId="73617802" w:rsidR="006F509B" w:rsidRPr="00D45376" w:rsidRDefault="002E1B71"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r w:rsidRPr="00D45376">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D45376">
        <w:rPr>
          <w:rFonts w:cstheme="majorBidi"/>
          <w:color w:val="000000"/>
          <w:szCs w:val="32"/>
        </w:rPr>
        <w:t xml:space="preserve">He, She </w:t>
      </w:r>
      <w:r w:rsidRPr="00D45376">
        <w:rPr>
          <w:rFonts w:cstheme="majorBidi" w:hint="cs"/>
          <w:color w:val="000000"/>
          <w:szCs w:val="32"/>
          <w:cs/>
        </w:rPr>
        <w:t xml:space="preserve">และ </w:t>
      </w:r>
      <w:r w:rsidRPr="00D45376">
        <w:rPr>
          <w:rFonts w:cstheme="majorBidi"/>
          <w:color w:val="000000"/>
          <w:szCs w:val="32"/>
        </w:rPr>
        <w:t xml:space="preserve">It </w:t>
      </w:r>
      <w:r w:rsidRPr="00D45376">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D45376">
        <w:rPr>
          <w:rFonts w:cstheme="majorBidi"/>
          <w:color w:val="000000"/>
          <w:szCs w:val="32"/>
        </w:rPr>
        <w:t>“It”</w:t>
      </w:r>
      <w:r w:rsidRPr="00D45376">
        <w:rPr>
          <w:rFonts w:cstheme="majorBidi" w:hint="cs"/>
          <w:color w:val="000000"/>
          <w:szCs w:val="32"/>
          <w:cs/>
        </w:rPr>
        <w:t xml:space="preserve"> นั้นหมายถึง </w:t>
      </w:r>
      <w:r w:rsidRPr="00D45376">
        <w:rPr>
          <w:rFonts w:cstheme="majorBidi"/>
          <w:color w:val="000000"/>
          <w:szCs w:val="32"/>
        </w:rPr>
        <w:t xml:space="preserve">“London” </w:t>
      </w:r>
      <w:r w:rsidRPr="00D45376">
        <w:rPr>
          <w:rFonts w:cstheme="majorBidi" w:hint="cs"/>
          <w:color w:val="000000"/>
          <w:szCs w:val="32"/>
          <w:cs/>
        </w:rPr>
        <w:t xml:space="preserve">ดังนั้น จุดประสงค์ของการทำ </w:t>
      </w:r>
      <w:r w:rsidRPr="00D45376">
        <w:rPr>
          <w:rFonts w:cstheme="majorBidi"/>
          <w:color w:val="000000"/>
          <w:szCs w:val="32"/>
        </w:rPr>
        <w:t>Coreference Resolution</w:t>
      </w:r>
      <w:r w:rsidRPr="00D45376">
        <w:rPr>
          <w:rFonts w:cstheme="majorBidi" w:hint="cs"/>
          <w:color w:val="000000"/>
          <w:szCs w:val="32"/>
          <w:cs/>
        </w:rPr>
        <w:t xml:space="preserve"> คือการจับคู่คำ ๆ เดียวกันโดยการติดตามจากคำสรรพนา</w:t>
      </w:r>
      <w:r w:rsidR="00EB569D">
        <w:rPr>
          <w:rFonts w:cstheme="majorBidi"/>
          <w:color w:val="000000"/>
          <w:szCs w:val="32"/>
        </w:rPr>
        <w:t>,</w:t>
      </w:r>
      <w:r w:rsidRPr="00D45376">
        <w:rPr>
          <w:rFonts w:cstheme="majorBidi" w:hint="cs"/>
          <w:color w:val="000000"/>
          <w:szCs w:val="32"/>
          <w:cs/>
        </w:rPr>
        <w:t xml:space="preserve">ข้ามประโยค ดังรูปที่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E509B">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9]"},"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6C2AD0A2" w:rsidR="00876DA1" w:rsidRPr="00E517BE" w:rsidRDefault="00D52071" w:rsidP="00E517BE">
      <w:pPr>
        <w:pStyle w:val="af"/>
        <w:rPr>
          <w:rFonts w:cstheme="majorBidi"/>
          <w:cs/>
        </w:rPr>
      </w:pPr>
      <w:bookmarkStart w:id="31" w:name="_Toc58413983"/>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31"/>
    </w:p>
    <w:p w14:paraId="3AAC51AA" w14:textId="3F252E14" w:rsidR="00E215BF" w:rsidRDefault="00E215BF" w:rsidP="00BF4B21">
      <w:pPr>
        <w:pStyle w:val="4"/>
        <w:spacing w:after="120"/>
        <w:rPr>
          <w:rFonts w:asciiTheme="majorBidi" w:hAnsiTheme="majorBidi" w:cstheme="majorBidi"/>
          <w:color w:val="000000"/>
        </w:rPr>
      </w:pPr>
      <w:r>
        <w:rPr>
          <w:rFonts w:asciiTheme="majorBidi" w:hAnsiTheme="majorBidi" w:cstheme="majorBidi" w:hint="cs"/>
          <w:color w:val="000000"/>
          <w:cs/>
        </w:rPr>
        <w:t xml:space="preserve">การรู้จำนิพจน์ระบุนาม </w:t>
      </w:r>
      <w:r>
        <w:rPr>
          <w:rFonts w:asciiTheme="majorBidi" w:hAnsiTheme="majorBidi" w:cstheme="majorBidi"/>
          <w:color w:val="000000"/>
        </w:rPr>
        <w:t>(Named Entity Recognition)</w:t>
      </w:r>
    </w:p>
    <w:p w14:paraId="5A33D393" w14:textId="14D8324F" w:rsidR="00042A8C" w:rsidRDefault="005A058B" w:rsidP="00933DAD">
      <w:pPr>
        <w:ind w:firstLine="720"/>
        <w:rPr>
          <w:rFonts w:cstheme="majorBidi"/>
          <w:szCs w:val="32"/>
          <w:lang w:bidi="th-TH"/>
        </w:rPr>
      </w:pPr>
      <w:r>
        <w:rPr>
          <w:rFonts w:cstheme="majorBidi" w:hint="cs"/>
          <w:szCs w:val="32"/>
          <w:cs/>
          <w:lang w:bidi="th-TH"/>
        </w:rPr>
        <w:t xml:space="preserve">นิพจน์ระบุนาม </w:t>
      </w:r>
      <w:r>
        <w:rPr>
          <w:rFonts w:cstheme="majorBidi"/>
          <w:szCs w:val="32"/>
          <w:lang w:bidi="th-TH"/>
        </w:rPr>
        <w:t>(Named Entity)</w:t>
      </w:r>
      <w:r>
        <w:rPr>
          <w:rFonts w:cstheme="majorBidi" w:hint="cs"/>
          <w:szCs w:val="32"/>
          <w:cs/>
          <w:lang w:bidi="th-TH"/>
        </w:rPr>
        <w:t xml:space="preserve"> </w:t>
      </w:r>
      <w:r w:rsidR="00664512">
        <w:rPr>
          <w:rFonts w:cstheme="majorBidi" w:hint="cs"/>
          <w:szCs w:val="32"/>
          <w:cs/>
          <w:lang w:bidi="th-TH"/>
        </w:rPr>
        <w:t>คือ</w:t>
      </w:r>
      <w:r w:rsidR="005F09A0">
        <w:rPr>
          <w:rFonts w:cstheme="majorBidi" w:hint="cs"/>
          <w:szCs w:val="32"/>
          <w:cs/>
          <w:lang w:bidi="th-TH"/>
        </w:rPr>
        <w:t xml:space="preserve"> นิพ</w:t>
      </w:r>
      <w:r w:rsidR="00664512">
        <w:rPr>
          <w:rFonts w:cstheme="majorBidi" w:hint="cs"/>
          <w:szCs w:val="32"/>
          <w:cs/>
          <w:lang w:bidi="th-TH"/>
        </w:rPr>
        <w:t>จน์ที่ทำหน้าที่ระบุชี้เฉพาะ</w:t>
      </w:r>
      <w:r w:rsidR="005F09A0">
        <w:rPr>
          <w:rFonts w:cstheme="majorBidi" w:hint="cs"/>
          <w:szCs w:val="32"/>
          <w:cs/>
          <w:lang w:bidi="th-TH"/>
        </w:rPr>
        <w:t>ถึงสิ่ง</w:t>
      </w:r>
      <w:r w:rsidR="00657BC7">
        <w:rPr>
          <w:rFonts w:cstheme="majorBidi" w:hint="cs"/>
          <w:szCs w:val="32"/>
          <w:cs/>
          <w:lang w:bidi="th-TH"/>
        </w:rPr>
        <w:t>ต่าง ๆ</w:t>
      </w:r>
      <w:r w:rsidR="005F09A0">
        <w:rPr>
          <w:rFonts w:cstheme="majorBidi" w:hint="cs"/>
          <w:szCs w:val="32"/>
          <w:cs/>
          <w:lang w:bidi="th-TH"/>
        </w:rPr>
        <w:t xml:space="preserve"> เช่น ชื่อบุคคล ชื่อองค์กร ชื่อสถานที่ รวมไปถึงนิพจน์แสดงวันเวลา </w:t>
      </w:r>
      <w:r w:rsidR="00657BC7">
        <w:rPr>
          <w:rFonts w:cstheme="majorBidi" w:hint="cs"/>
          <w:szCs w:val="32"/>
          <w:cs/>
          <w:lang w:bidi="th-TH"/>
        </w:rPr>
        <w:t>ค่า</w:t>
      </w:r>
      <w:r w:rsidR="005F09A0">
        <w:rPr>
          <w:rFonts w:cstheme="majorBidi" w:hint="cs"/>
          <w:szCs w:val="32"/>
          <w:cs/>
          <w:lang w:bidi="th-TH"/>
        </w:rPr>
        <w:t>เงิน และเปอร์เซ็นต์</w:t>
      </w:r>
    </w:p>
    <w:p w14:paraId="51CDEF03" w14:textId="6A4665D4" w:rsidR="00933DAD" w:rsidRDefault="00933DAD" w:rsidP="00933DAD">
      <w:pPr>
        <w:ind w:firstLine="720"/>
        <w:rPr>
          <w:rFonts w:cstheme="majorBidi"/>
          <w:szCs w:val="32"/>
          <w:lang w:bidi="th-TH"/>
        </w:rPr>
      </w:pPr>
      <w:r>
        <w:rPr>
          <w:rFonts w:cstheme="majorBidi" w:hint="cs"/>
          <w:szCs w:val="32"/>
          <w:cs/>
          <w:lang w:bidi="th-TH"/>
        </w:rPr>
        <w:t xml:space="preserve">การรู้จำนิพจน์ระบุนาม </w:t>
      </w:r>
      <w:r>
        <w:rPr>
          <w:rFonts w:cstheme="majorBidi"/>
          <w:szCs w:val="32"/>
          <w:lang w:bidi="th-TH"/>
        </w:rPr>
        <w:t xml:space="preserve">(Named Entity Recognition) </w:t>
      </w:r>
      <w:r w:rsidR="003228AC">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Pr>
          <w:rFonts w:cstheme="majorBidi" w:hint="cs"/>
          <w:szCs w:val="32"/>
          <w:cs/>
          <w:lang w:bidi="th-TH"/>
        </w:rPr>
        <w:t xml:space="preserve"> เช่น ระบบสกัดสารสนเทศ </w:t>
      </w:r>
      <w:r w:rsidR="002341E2">
        <w:rPr>
          <w:rFonts w:cstheme="majorBidi"/>
          <w:szCs w:val="32"/>
          <w:lang w:bidi="th-TH"/>
        </w:rPr>
        <w:t xml:space="preserve">(Information Extraction) </w:t>
      </w:r>
      <w:r w:rsidR="00E61EE8">
        <w:rPr>
          <w:rFonts w:cstheme="majorBidi" w:hint="cs"/>
          <w:szCs w:val="32"/>
          <w:cs/>
          <w:lang w:bidi="th-TH"/>
        </w:rPr>
        <w:t xml:space="preserve">หรือในระบบค้นคืนเอกสาร </w:t>
      </w:r>
      <w:r w:rsidR="00E61EE8">
        <w:rPr>
          <w:rFonts w:cstheme="majorBidi"/>
          <w:szCs w:val="32"/>
          <w:lang w:bidi="th-TH"/>
        </w:rPr>
        <w:t>(Information Retrieval)</w:t>
      </w:r>
      <w:r w:rsidR="00D94F88">
        <w:rPr>
          <w:rFonts w:cstheme="majorBidi"/>
          <w:szCs w:val="32"/>
          <w:lang w:bidi="th-TH"/>
        </w:rPr>
        <w:t xml:space="preserve"> </w:t>
      </w:r>
      <w:r w:rsidR="00EE509B">
        <w:rPr>
          <w:rFonts w:cstheme="majorBidi"/>
          <w:szCs w:val="32"/>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รัฐภูมิ"</w:instrText>
      </w:r>
      <w:r w:rsidR="00AB0AC6">
        <w:rPr>
          <w:rFonts w:cstheme="majorBidi"/>
          <w:szCs w:val="32"/>
          <w:lang w:bidi="th-TH"/>
        </w:rPr>
        <w:instrText>,"given":"</w:instrText>
      </w:r>
      <w:r w:rsidR="00AB0AC6">
        <w:rPr>
          <w:rFonts w:cstheme="majorBidi"/>
          <w:szCs w:val="32"/>
          <w:cs/>
          <w:lang w:bidi="th-TH"/>
        </w:rPr>
        <w:instrText>ตันสุตะพานิช"</w:instrText>
      </w:r>
      <w:r w:rsidR="00AB0AC6">
        <w:rPr>
          <w:rFonts w:cstheme="majorBidi"/>
          <w:szCs w:val="32"/>
          <w:lang w:bidi="th-TH"/>
        </w:rPr>
        <w:instrText>,"non-dropping-particle":"","parse-names":false,"suffix":""}],"id":"ITEM-1","issued":{"date-parts":[["2552"]]},"title":"</w:instrText>
      </w:r>
      <w:r w:rsidR="00AB0AC6">
        <w:rPr>
          <w:rFonts w:cstheme="majorBidi"/>
          <w:szCs w:val="32"/>
          <w:cs/>
          <w:lang w:bidi="th-TH"/>
        </w:rPr>
        <w:instrText>การสกัดความสัมพันธ์ะหว่างนิพจน์ระบุนามภาษาไทย"</w:instrText>
      </w:r>
      <w:r w:rsidR="00AB0AC6">
        <w:rPr>
          <w:rFonts w:cstheme="majorBidi"/>
          <w:szCs w:val="32"/>
          <w:lang w:bidi="th-TH"/>
        </w:rPr>
        <w:instrText>,"type":"article-journal"},"uris":["http://www.mendeley.com/documents/?uuid=ec5d8bba-368f-4709-b583-fe8d13cd854a"]}],"mendeley":{"formattedCitation":"[10]","plainTextFormattedCitation":"[10]","previouslyFormattedCitation":"[10]"},"properties":{"noteIndex":0},"schema":"https://github.com/citation-style-language/schema/raw/master/csl-citation.json"}</w:instrText>
      </w:r>
      <w:r w:rsidR="00EE509B">
        <w:rPr>
          <w:rFonts w:cstheme="majorBidi"/>
          <w:szCs w:val="32"/>
          <w:lang w:bidi="th-TH"/>
        </w:rPr>
        <w:fldChar w:fldCharType="separate"/>
      </w:r>
      <w:r w:rsidR="00EE509B" w:rsidRPr="00EE509B">
        <w:rPr>
          <w:rFonts w:cstheme="majorBidi"/>
          <w:noProof/>
          <w:szCs w:val="32"/>
          <w:lang w:bidi="th-TH"/>
        </w:rPr>
        <w:t>[10]</w:t>
      </w:r>
      <w:r w:rsidR="00EE509B">
        <w:rPr>
          <w:rFonts w:cstheme="majorBidi"/>
          <w:szCs w:val="32"/>
          <w:lang w:bidi="th-TH"/>
        </w:rPr>
        <w:fldChar w:fldCharType="end"/>
      </w:r>
    </w:p>
    <w:p w14:paraId="7D0607B7" w14:textId="6340B2CD" w:rsidR="00B732C9" w:rsidRDefault="00B732C9" w:rsidP="00933DAD">
      <w:pPr>
        <w:ind w:firstLine="720"/>
        <w:rPr>
          <w:rFonts w:cstheme="majorBidi"/>
          <w:szCs w:val="32"/>
          <w:lang w:bidi="th-TH"/>
        </w:rPr>
      </w:pPr>
      <w:r>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Pr>
          <w:rFonts w:cstheme="majorBidi"/>
          <w:szCs w:val="32"/>
          <w:cs/>
          <w:lang w:bidi="th-TH"/>
        </w:rPr>
        <w:t>–</w:t>
      </w:r>
      <w:r>
        <w:rPr>
          <w:rFonts w:cstheme="majorBidi" w:hint="cs"/>
          <w:szCs w:val="32"/>
          <w:cs/>
          <w:lang w:bidi="th-TH"/>
        </w:rPr>
        <w:t xml:space="preserve"> นามสกุล </w:t>
      </w:r>
      <w:r w:rsidR="00CA2F9D">
        <w:rPr>
          <w:rFonts w:cstheme="majorBidi" w:hint="cs"/>
          <w:szCs w:val="32"/>
          <w:cs/>
          <w:lang w:bidi="th-TH"/>
        </w:rPr>
        <w:t>องค์กร สถานที่ วัน และค่าเงิน และนำเทคโนโลยีที่เกี่ยวข้องกับท</w:t>
      </w:r>
      <w:r w:rsidR="00425AF9">
        <w:rPr>
          <w:rFonts w:cstheme="majorBidi" w:hint="cs"/>
          <w:szCs w:val="32"/>
          <w:cs/>
          <w:lang w:bidi="th-TH"/>
        </w:rPr>
        <w:t>ฤ</w:t>
      </w:r>
      <w:r w:rsidR="00CA2F9D">
        <w:rPr>
          <w:rFonts w:cstheme="majorBidi" w:hint="cs"/>
          <w:szCs w:val="32"/>
          <w:cs/>
          <w:lang w:bidi="th-TH"/>
        </w:rPr>
        <w:t>ษฎีนี้มาใช้ในการพัฒนาระบบ</w:t>
      </w:r>
      <w:r w:rsidR="00425AF9">
        <w:rPr>
          <w:rFonts w:cstheme="majorBidi" w:hint="cs"/>
          <w:szCs w:val="32"/>
          <w:cs/>
          <w:lang w:bidi="th-TH"/>
        </w:rPr>
        <w:t>ดังที่จะกล่าวถึงในหัวข้อเทคโนโลยีที่เกี่ยวข้อง</w:t>
      </w:r>
    </w:p>
    <w:p w14:paraId="44185603" w14:textId="77777777" w:rsidR="00A4642D" w:rsidRPr="00E61EE8" w:rsidRDefault="00A4642D" w:rsidP="00933DAD">
      <w:pPr>
        <w:ind w:firstLine="720"/>
        <w:rPr>
          <w:rFonts w:cstheme="majorBidi"/>
          <w:szCs w:val="32"/>
          <w:lang w:bidi="th-TH"/>
        </w:rPr>
      </w:pPr>
    </w:p>
    <w:p w14:paraId="033BE441" w14:textId="7387C563" w:rsidR="00BF4B21" w:rsidRPr="00430F90" w:rsidRDefault="00BF4B21" w:rsidP="00BF4B21">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643DA5C"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w:t>
      </w:r>
      <w:proofErr w:type="spellStart"/>
      <w:r>
        <w:rPr>
          <w:rFonts w:cstheme="majorBidi" w:hint="cs"/>
          <w:szCs w:val="32"/>
          <w:cs/>
          <w:lang w:bidi="th-TH"/>
        </w:rPr>
        <w:t>เซ</w:t>
      </w:r>
      <w:proofErr w:type="spellEnd"/>
      <w:r>
        <w:rPr>
          <w:rFonts w:cstheme="majorBidi" w:hint="cs"/>
          <w:szCs w:val="32"/>
          <w:cs/>
          <w:lang w:bidi="th-TH"/>
        </w:rPr>
        <w:t>กชัน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ศุภวัจน์"</w:instrText>
      </w:r>
      <w:r w:rsidR="00AB0AC6">
        <w:rPr>
          <w:rFonts w:cstheme="majorBidi"/>
          <w:szCs w:val="32"/>
          <w:lang w:bidi="th-TH"/>
        </w:rPr>
        <w:instrText>,"given":"","non-dropping-particle":"","parse-names":false,"suffix":""}],"id":"ITEM-1","issued":{"date-parts":[["2560"]]},"title":"</w:instrText>
      </w:r>
      <w:r w:rsidR="00AB0AC6">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AB0AC6">
        <w:rPr>
          <w:rFonts w:cstheme="majorBidi"/>
          <w:szCs w:val="32"/>
          <w:lang w:bidi="th-TH"/>
        </w:rPr>
        <w:instrText>,"type":"article-journal"},"uris":["http://www.mendeley.com/documents/?uuid=a642e61f-5737-415a-ab74-fb1d69c73e9e"]}],"mendeley":{"formattedCitation":"[11]","plainTextFormattedCitation":"[11]","previouslyFormattedCitation":"[11]"},"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1]</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66CD13FF" w14:textId="4CE776A8" w:rsidR="00201143" w:rsidRDefault="00BF4B21" w:rsidP="00201143">
      <w:pPr>
        <w:spacing w:after="120" w:line="240" w:lineRule="auto"/>
        <w:rPr>
          <w:rFonts w:cstheme="majorBidi"/>
          <w:szCs w:val="32"/>
          <w:cs/>
          <w:lang w:bidi="th-TH"/>
        </w:rPr>
      </w:pPr>
      <w:r>
        <w:rPr>
          <w:rFonts w:cstheme="majorBidi" w:hint="cs"/>
          <w:szCs w:val="32"/>
          <w:cs/>
          <w:lang w:bidi="th-TH"/>
        </w:rPr>
        <w:t>การแปลงข้อมูลเสียงให้อยู่ในรูปแบบข้อความ</w:t>
      </w:r>
    </w:p>
    <w:p w14:paraId="4AE4F713" w14:textId="530AB3C3" w:rsidR="00BF4B21" w:rsidRPr="00BF4B21" w:rsidRDefault="00201143" w:rsidP="0038485F">
      <w:pPr>
        <w:rPr>
          <w:rFonts w:cstheme="majorBidi"/>
          <w:szCs w:val="32"/>
          <w:lang w:bidi="th-TH"/>
        </w:rPr>
      </w:pPr>
      <w:r>
        <w:rPr>
          <w:rFonts w:cstheme="majorBidi"/>
          <w:szCs w:val="32"/>
          <w:cs/>
          <w:lang w:bidi="th-TH"/>
        </w:rPr>
        <w:br w:type="page"/>
      </w:r>
    </w:p>
    <w:p w14:paraId="1845DFC0" w14:textId="08D4F351" w:rsidR="00283744" w:rsidRDefault="00BF4B21" w:rsidP="00283744">
      <w:pPr>
        <w:pStyle w:val="3"/>
      </w:pPr>
      <w:bookmarkStart w:id="32" w:name="_Toc58412967"/>
      <w:r>
        <w:rPr>
          <w:rFonts w:hint="cs"/>
          <w:cs/>
        </w:rPr>
        <w:lastRenderedPageBreak/>
        <w:t>เทคโนโลยีและเครื่องมือที่เกี่ยวข้อง</w:t>
      </w:r>
      <w:bookmarkEnd w:id="32"/>
    </w:p>
    <w:p w14:paraId="50172089" w14:textId="77777777" w:rsidR="00731A92" w:rsidRDefault="00731A92" w:rsidP="00731A92">
      <w:pPr>
        <w:pStyle w:val="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04C9F672" w:rsidR="00283744" w:rsidRDefault="00731A92" w:rsidP="007A034A">
      <w:pPr>
        <w:keepNext/>
        <w:spacing w:after="120" w:line="240" w:lineRule="auto"/>
        <w:jc w:val="center"/>
      </w:pPr>
      <w:r>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0C47A3C6" w:rsidR="00731A92" w:rsidRPr="00283744" w:rsidRDefault="00283744" w:rsidP="00283744">
      <w:pPr>
        <w:pStyle w:val="af"/>
        <w:rPr>
          <w:b/>
          <w:bCs/>
        </w:rPr>
      </w:pPr>
      <w:bookmarkStart w:id="33" w:name="_Toc58413984"/>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0056265B">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0056265B">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bookmarkEnd w:id="33"/>
    </w:p>
    <w:p w14:paraId="0D337583" w14:textId="6701D6D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ลคลาวด์แพลตฟอร์ม</w:t>
      </w:r>
      <w:r w:rsidRPr="000C5F66">
        <w:rPr>
          <w:rFonts w:cstheme="majorBidi" w:hint="cs"/>
          <w:szCs w:val="32"/>
          <w:cs/>
          <w:lang w:bidi="th-TH"/>
        </w:rPr>
        <w:t xml:space="preserve">เป็นเว็บเซิร์ฟเวอร์ที่ให้บริการคลาวด์แพลตฟอร์มที่ถูกพัฒนาขึ้นโดยกูเกิล ซึ่งภายในกูเกิลคลาวด์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ลคลาวด์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AB0AC6">
        <w:rPr>
          <w:rFonts w:cstheme="majorBidi"/>
          <w:szCs w:val="32"/>
          <w:lang w:bidi="th-TH"/>
        </w:rPr>
        <w:instrText>ADDIN CSL_CITATION {"citationItems":[{"id":"ITEM-1","itemData":{"URL":"https://medium.com/@flame.zaxaou/</w:instrText>
      </w:r>
      <w:r w:rsidR="00AB0AC6">
        <w:rPr>
          <w:rFonts w:cstheme="majorBidi"/>
          <w:szCs w:val="32"/>
          <w:cs/>
          <w:lang w:bidi="th-TH"/>
        </w:rPr>
        <w:instrText>การเปิดใช้งาน-</w:instrText>
      </w:r>
      <w:r w:rsidR="00AB0AC6">
        <w:rPr>
          <w:rFonts w:cstheme="majorBidi"/>
          <w:szCs w:val="32"/>
          <w:lang w:bidi="th-TH"/>
        </w:rPr>
        <w:instrText>cloud-speech-api-6b7a05c72752","accessed":{"date-parts":[["2020","12","8"]]},"id":"ITEM-1","issued":{"date-parts":[["0"]]},"title":"</w:instrText>
      </w:r>
      <w:r w:rsidR="00AB0AC6">
        <w:rPr>
          <w:rFonts w:cstheme="majorBidi"/>
          <w:szCs w:val="32"/>
          <w:cs/>
          <w:lang w:bidi="th-TH"/>
        </w:rPr>
        <w:instrText xml:space="preserve">การเปิดใช้งาน </w:instrText>
      </w:r>
      <w:r w:rsidR="00AB0AC6">
        <w:rPr>
          <w:rFonts w:cstheme="majorBidi"/>
          <w:szCs w:val="32"/>
          <w:lang w:bidi="th-TH"/>
        </w:rPr>
        <w:instrText>Cloud Speech API. Cloud Speech API… | by Flame Sillawat | Medium","type":"webpage"},"uris":["http://www.mendeley.com/documents/?uuid=90fc3852-f78a-32cf-8bfe-d7353209f960"]}],"mendeley":{"formattedCitation":"[12]","plainTextFormattedCitation":"[12]","previouslyFormattedCitation":"[12]"},"properties":{"noteIndex":0},"schema":"https://github.com/citation-style-language/schema/raw/master/csl-citation.json"}</w:instrText>
      </w:r>
      <w:r>
        <w:rPr>
          <w:rFonts w:cstheme="majorBidi"/>
          <w:szCs w:val="32"/>
          <w:lang w:bidi="th-TH"/>
        </w:rPr>
        <w:fldChar w:fldCharType="separate"/>
      </w:r>
      <w:r w:rsidR="00EE509B" w:rsidRPr="00EE509B">
        <w:rPr>
          <w:rFonts w:cstheme="majorBidi"/>
          <w:noProof/>
          <w:szCs w:val="32"/>
          <w:lang w:bidi="th-TH"/>
        </w:rPr>
        <w:t>[12]</w:t>
      </w:r>
      <w:r>
        <w:rPr>
          <w:rFonts w:cstheme="majorBidi"/>
          <w:szCs w:val="32"/>
          <w:lang w:bidi="th-TH"/>
        </w:rPr>
        <w:fldChar w:fldCharType="end"/>
      </w:r>
    </w:p>
    <w:p w14:paraId="63871400" w14:textId="0A2FE1AF" w:rsidR="00E10EB1" w:rsidRPr="00E10EB1" w:rsidRDefault="00731A92" w:rsidP="00E10EB1">
      <w:pPr>
        <w:rPr>
          <w:rFonts w:cstheme="majorBidi"/>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lang w:bidi="th-TH"/>
        </w:rPr>
      </w:pPr>
    </w:p>
    <w:p w14:paraId="22B86C89" w14:textId="43D35575" w:rsidR="006B524C" w:rsidRPr="00430F90" w:rsidRDefault="006725C1" w:rsidP="005340B3">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58BA79A5" w:rsidR="008B2780" w:rsidRPr="00C52EB3" w:rsidRDefault="00F91A0D" w:rsidP="005340B3">
      <w:pPr>
        <w:spacing w:after="120" w:line="240" w:lineRule="auto"/>
        <w:jc w:val="thaiDistribute"/>
        <w:rPr>
          <w:rFonts w:cstheme="majorBidi"/>
          <w:szCs w:val="32"/>
        </w:rPr>
      </w:pPr>
      <w:r w:rsidRPr="00430F90">
        <w:rPr>
          <w:rFonts w:cstheme="majorBidi"/>
          <w:cs/>
        </w:rPr>
        <w:tab/>
      </w:r>
      <w:r w:rsidR="004A452C" w:rsidRPr="00C52EB3">
        <w:rPr>
          <w:rFonts w:cstheme="majorBidi"/>
          <w:szCs w:val="32"/>
          <w:cs/>
        </w:rPr>
        <w:t>เป็น</w:t>
      </w:r>
      <w:r w:rsidR="00F91224">
        <w:rPr>
          <w:rFonts w:cstheme="majorBidi" w:hint="cs"/>
          <w:szCs w:val="32"/>
          <w:cs/>
          <w:lang w:bidi="th-TH"/>
        </w:rPr>
        <w:t>เครื่องมือ</w:t>
      </w:r>
      <w:r w:rsidR="004A452C" w:rsidRPr="00C52EB3">
        <w:rPr>
          <w:rFonts w:cstheme="majorBidi"/>
          <w:szCs w:val="32"/>
          <w:cs/>
        </w:rPr>
        <w:t>การประยุกต์ใช้จากภาษาจาวา (</w:t>
      </w:r>
      <w:r w:rsidR="004A452C" w:rsidRPr="00C52EB3">
        <w:rPr>
          <w:rFonts w:cstheme="majorBidi"/>
          <w:szCs w:val="32"/>
        </w:rPr>
        <w:t xml:space="preserve">Java) </w:t>
      </w:r>
      <w:r w:rsidR="004A452C" w:rsidRPr="00C52EB3">
        <w:rPr>
          <w:rFonts w:cstheme="majorBidi"/>
          <w:szCs w:val="32"/>
          <w:cs/>
        </w:rPr>
        <w:t>สำหรับการรู้จำนิพจน์ระบุนาม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 เช่น ชื่อสิ่งของ ชื่อบุคคล และบริษัท</w:t>
      </w:r>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r w:rsidR="003C1E8D" w:rsidRPr="00C52EB3">
        <w:rPr>
          <w:rFonts w:cstheme="majorBidi"/>
          <w:szCs w:val="32"/>
          <w:cs/>
        </w:rPr>
        <w:t>นาม</w:t>
      </w:r>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AB0AC6">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3]","plainTextFormattedCitation":"[13]","previouslyFormattedCitation":"[13]"},"properties":{"noteIndex":0},"schema":"https://github.com/citation-style-language/schema/raw/master/csl-citation.json"}</w:instrText>
      </w:r>
      <w:r w:rsidR="00F34484">
        <w:rPr>
          <w:rFonts w:cstheme="majorBidi"/>
          <w:szCs w:val="32"/>
        </w:rPr>
        <w:fldChar w:fldCharType="separate"/>
      </w:r>
      <w:r w:rsidR="00EE509B" w:rsidRPr="00EE509B">
        <w:rPr>
          <w:rFonts w:cstheme="majorBidi"/>
          <w:noProof/>
          <w:szCs w:val="32"/>
        </w:rPr>
        <w:t>[13]</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AB0AC6">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4]","plainTextFormattedCitation":"[14]","previouslyFormattedCitation":"[14]"},"properties":{"noteIndex":0},"schema":"https://github.com/citation-style-language/schema/raw/master/csl-citation.json"}</w:instrText>
      </w:r>
      <w:r w:rsidR="006B0835">
        <w:rPr>
          <w:rFonts w:cstheme="majorBidi"/>
          <w:szCs w:val="32"/>
          <w:cs/>
          <w:lang w:bidi="th-TH"/>
        </w:rPr>
        <w:fldChar w:fldCharType="separate"/>
      </w:r>
      <w:r w:rsidR="00EE509B" w:rsidRPr="00EE509B">
        <w:rPr>
          <w:rFonts w:cstheme="majorBidi"/>
          <w:noProof/>
          <w:szCs w:val="32"/>
          <w:lang w:bidi="th-TH"/>
        </w:rPr>
        <w:t>[14]</w:t>
      </w:r>
      <w:r w:rsidR="006B0835">
        <w:rPr>
          <w:rFonts w:cstheme="majorBidi"/>
          <w:szCs w:val="32"/>
          <w:cs/>
          <w:lang w:bidi="th-TH"/>
        </w:rPr>
        <w:fldChar w:fldCharType="end"/>
      </w:r>
      <w:r w:rsidR="006B0835">
        <w:rPr>
          <w:rFonts w:cstheme="majorBidi"/>
          <w:szCs w:val="32"/>
          <w:lang w:bidi="th-TH"/>
        </w:rPr>
        <w:t xml:space="preserve"> </w:t>
      </w:r>
      <w:r w:rsidR="00DE5574" w:rsidRPr="00C52EB3">
        <w:rPr>
          <w:rFonts w:cstheme="majorBidi"/>
          <w:szCs w:val="32"/>
          <w:cs/>
        </w:rPr>
        <w:t>ซึ่ง</w:t>
      </w:r>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r w:rsidR="008B2780" w:rsidRPr="00C52EB3">
        <w:rPr>
          <w:rFonts w:cstheme="majorBidi"/>
          <w:szCs w:val="32"/>
          <w:cs/>
        </w:rPr>
        <w:t>แบ่งแบบจำลองออกเป็น 3 ประเภท</w:t>
      </w:r>
      <w:r w:rsidR="009C5696" w:rsidRPr="00C52EB3">
        <w:rPr>
          <w:rFonts w:cstheme="majorBidi"/>
          <w:b/>
          <w:bCs/>
          <w:szCs w:val="32"/>
        </w:rPr>
        <w:t xml:space="preserve"> </w:t>
      </w:r>
      <w:r w:rsidR="00810427" w:rsidRPr="00BA4B02">
        <w:rPr>
          <w:rFonts w:cstheme="majorBidi"/>
          <w:szCs w:val="32"/>
          <w:cs/>
        </w:rPr>
        <w:t>ดังนี้</w:t>
      </w:r>
    </w:p>
    <w:p w14:paraId="60C47377" w14:textId="7D51CFC7" w:rsidR="00810427" w:rsidRDefault="0069564E"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638688C3" w:rsidR="00B77CA7" w:rsidRPr="00B77CA7" w:rsidRDefault="0024053B" w:rsidP="00671751">
      <w:pPr>
        <w:spacing w:after="120" w:line="240" w:lineRule="auto"/>
        <w:ind w:firstLine="720"/>
        <w:jc w:val="thaiDistribute"/>
        <w:rPr>
          <w:rFonts w:cstheme="majorBidi"/>
          <w:szCs w:val="32"/>
          <w:lang w:bidi="th-TH"/>
        </w:rPr>
      </w:pPr>
      <w:r>
        <w:rPr>
          <w:rFonts w:cstheme="majorBidi" w:hint="cs"/>
          <w:szCs w:val="32"/>
          <w:cs/>
          <w:lang w:bidi="th-TH"/>
        </w:rPr>
        <w:t>ผู้จัดทำ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แท็ก</w:t>
      </w:r>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 xml:space="preserve">และดำเนินการเลือกการติดแท็ก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1CE5307C" w:rsidR="005F1F6C" w:rsidRPr="006F3F0B" w:rsidRDefault="000E073C" w:rsidP="005340B3">
      <w:pPr>
        <w:spacing w:after="120" w:line="240" w:lineRule="auto"/>
        <w:rPr>
          <w:rFonts w:cstheme="majorBidi"/>
          <w:szCs w:val="32"/>
          <w:lang w:bidi="th-TH"/>
        </w:rPr>
      </w:pPr>
      <w:r w:rsidRPr="006F3F0B">
        <w:rPr>
          <w:rFonts w:cstheme="majorBidi"/>
          <w:szCs w:val="32"/>
        </w:rPr>
        <w:tab/>
      </w:r>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เพื่อทำงานกับข้อมูลภาษาของมนุษย์ </w:t>
      </w:r>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r w:rsidRPr="006F790F">
        <w:rPr>
          <w:rFonts w:cstheme="majorBidi" w:hint="cs"/>
          <w:szCs w:val="32"/>
          <w:cs/>
        </w:rPr>
        <w:t xml:space="preserve"> แบ่งประเภทของคำ</w:t>
      </w:r>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r w:rsidR="00EE454C" w:rsidRPr="006F790F">
        <w:rPr>
          <w:rFonts w:cstheme="majorBidi" w:hint="cs"/>
          <w:szCs w:val="32"/>
          <w:cs/>
        </w:rPr>
        <w:t>การแบ่งโทเค็นของคำ</w:t>
      </w:r>
      <w:r w:rsidR="004B60D1" w:rsidRPr="006F790F">
        <w:rPr>
          <w:rFonts w:cstheme="majorBidi"/>
          <w:szCs w:val="32"/>
        </w:rPr>
        <w:t xml:space="preserve"> (Tokenization)</w:t>
      </w:r>
      <w:r w:rsidRPr="006F790F">
        <w:rPr>
          <w:rFonts w:cstheme="majorBidi" w:hint="cs"/>
          <w:szCs w:val="32"/>
          <w:cs/>
        </w:rPr>
        <w:t xml:space="preserve"> </w:t>
      </w:r>
      <w:r w:rsidR="00EE454C" w:rsidRPr="006F790F">
        <w:rPr>
          <w:rFonts w:cstheme="majorBidi" w:hint="cs"/>
          <w:szCs w:val="32"/>
          <w:cs/>
        </w:rPr>
        <w:t>การ</w:t>
      </w:r>
      <w:r w:rsidRPr="006F790F">
        <w:rPr>
          <w:rFonts w:cstheme="majorBidi" w:hint="cs"/>
          <w:szCs w:val="32"/>
          <w:cs/>
        </w:rPr>
        <w:t>ตัดคำ</w:t>
      </w:r>
      <w:r w:rsidR="004B60D1" w:rsidRPr="006F790F">
        <w:rPr>
          <w:rFonts w:cstheme="majorBidi"/>
          <w:szCs w:val="32"/>
        </w:rPr>
        <w:t xml:space="preserve"> (Stemming)</w:t>
      </w:r>
      <w:r w:rsidR="00EE454C" w:rsidRPr="006F790F">
        <w:rPr>
          <w:rFonts w:cstheme="majorBidi" w:hint="cs"/>
          <w:szCs w:val="32"/>
          <w:cs/>
        </w:rPr>
        <w:t xml:space="preserve"> การติดแท็กคำ</w:t>
      </w:r>
      <w:r w:rsidR="004B60D1" w:rsidRPr="006F790F">
        <w:rPr>
          <w:rFonts w:cstheme="majorBidi"/>
          <w:szCs w:val="32"/>
        </w:rPr>
        <w:t xml:space="preserve"> (Tagging)</w:t>
      </w:r>
      <w:r w:rsidR="004B60D1" w:rsidRPr="006F790F">
        <w:rPr>
          <w:rFonts w:cstheme="majorBidi" w:hint="cs"/>
          <w:szCs w:val="32"/>
          <w:cs/>
        </w:rPr>
        <w:t xml:space="preserve"> </w:t>
      </w:r>
      <w:r w:rsidR="00A2280A" w:rsidRPr="006F790F">
        <w:rPr>
          <w:rFonts w:cstheme="majorBidi" w:hint="cs"/>
          <w:szCs w:val="32"/>
          <w:cs/>
        </w:rPr>
        <w:t>และ</w:t>
      </w:r>
      <w:r w:rsidR="004B60D1" w:rsidRPr="006F790F">
        <w:rPr>
          <w:rFonts w:cstheme="majorBidi" w:hint="cs"/>
          <w:szCs w:val="32"/>
          <w:cs/>
        </w:rPr>
        <w:t>การแยกวิเคราะห์คำ</w:t>
      </w:r>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AB0AC6">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5]","plainTextFormattedCitation":"[15]","previouslyFormattedCitation":"[15]"},"properties":{"noteIndex":0},"schema":"https://github.com/citation-style-language/schema/raw/master/csl-citation.json"}</w:instrText>
      </w:r>
      <w:r w:rsidR="0056659F">
        <w:rPr>
          <w:rFonts w:cstheme="majorBidi"/>
          <w:szCs w:val="32"/>
          <w:cs/>
        </w:rPr>
        <w:fldChar w:fldCharType="separate"/>
      </w:r>
      <w:r w:rsidR="00EE509B" w:rsidRPr="00EE509B">
        <w:rPr>
          <w:rFonts w:cstheme="majorBidi"/>
          <w:noProof/>
          <w:szCs w:val="32"/>
        </w:rPr>
        <w:t>[15]</w:t>
      </w:r>
      <w:r w:rsidR="0056659F">
        <w:rPr>
          <w:rFonts w:cstheme="majorBidi"/>
          <w:szCs w:val="32"/>
          <w:cs/>
        </w:rPr>
        <w:fldChar w:fldCharType="end"/>
      </w:r>
      <w:r w:rsidR="000705E2">
        <w:rPr>
          <w:rStyle w:val="a5"/>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 xml:space="preserve">สามารถติดแท็ก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 xml:space="preserve">Eddy </w:t>
      </w:r>
      <w:proofErr w:type="spellStart"/>
      <w:r w:rsidR="00F17B6D" w:rsidRPr="00F17B6D">
        <w:rPr>
          <w:rFonts w:cstheme="majorBidi"/>
          <w:szCs w:val="32"/>
          <w:lang w:bidi="th-TH"/>
        </w:rPr>
        <w:t>Bonte</w:t>
      </w:r>
      <w:proofErr w:type="spellEnd"/>
      <w:r w:rsidR="00F17B6D" w:rsidRPr="00F17B6D">
        <w:rPr>
          <w:rFonts w:cstheme="majorBidi"/>
          <w:szCs w:val="32"/>
          <w:lang w:bidi="th-TH"/>
        </w:rPr>
        <w:t>, President Obama</w:t>
      </w:r>
    </w:p>
    <w:p w14:paraId="7EE9C8A2" w14:textId="2EECBF93" w:rsidR="00E33FD1"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a0"/>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a0"/>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แท็ก</w:t>
      </w:r>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4"/>
        <w:spacing w:after="120"/>
        <w:rPr>
          <w:rFonts w:asciiTheme="majorBidi" w:hAnsiTheme="majorBidi" w:cstheme="majorBidi"/>
          <w:color w:val="000000"/>
        </w:rPr>
      </w:pPr>
      <w:r w:rsidRPr="00430F90">
        <w:rPr>
          <w:rFonts w:asciiTheme="majorBidi" w:hAnsiTheme="majorBidi" w:cstheme="majorBidi"/>
          <w:color w:val="000000"/>
        </w:rPr>
        <w:t>spaCy</w:t>
      </w:r>
    </w:p>
    <w:p w14:paraId="1E9D3075" w14:textId="3132ED35" w:rsidR="003969E1" w:rsidRPr="002E128B" w:rsidRDefault="005F1F6C" w:rsidP="005340B3">
      <w:pPr>
        <w:spacing w:after="120" w:line="240" w:lineRule="auto"/>
        <w:rPr>
          <w:rFonts w:cstheme="majorBidi"/>
          <w:szCs w:val="32"/>
        </w:rPr>
      </w:pPr>
      <w:r>
        <w:rPr>
          <w:rFonts w:cstheme="majorBidi"/>
          <w:color w:val="000000"/>
        </w:rPr>
        <w:tab/>
      </w:r>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 xml:space="preserve">รระมวลผลภาษาธรรมชาติขั้นสูงในภาษาไพทอน </w:t>
      </w:r>
      <w:r w:rsidR="00A460F1" w:rsidRPr="002E128B">
        <w:rPr>
          <w:rFonts w:cstheme="majorBidi"/>
          <w:szCs w:val="32"/>
        </w:rPr>
        <w:t>(Python)</w:t>
      </w:r>
      <w:r w:rsidR="007D61AE" w:rsidRPr="002E128B">
        <w:rPr>
          <w:rFonts w:cstheme="majorBidi"/>
          <w:szCs w:val="32"/>
          <w:cs/>
        </w:rPr>
        <w:t xml:space="preserve"> </w:t>
      </w:r>
      <w:r w:rsidR="00953B23" w:rsidRPr="002E128B">
        <w:rPr>
          <w:rFonts w:cstheme="majorBidi"/>
          <w:szCs w:val="32"/>
          <w:cs/>
        </w:rPr>
        <w:t xml:space="preserve">โดยที่ </w:t>
      </w:r>
      <w:r w:rsidR="00953B23" w:rsidRPr="002E128B">
        <w:rPr>
          <w:rFonts w:cstheme="majorBidi"/>
          <w:szCs w:val="32"/>
        </w:rPr>
        <w:t xml:space="preserve">spaCy </w:t>
      </w:r>
      <w:r w:rsidR="00953B23" w:rsidRPr="002E128B">
        <w:rPr>
          <w:rFonts w:cstheme="majorBidi"/>
          <w:szCs w:val="32"/>
          <w:cs/>
        </w:rPr>
        <w:t>ถูกออกแบบมาสำหรับการประยุกต์ใช้งานจริง</w:t>
      </w:r>
      <w:r w:rsidR="00591F30" w:rsidRPr="002E128B">
        <w:rPr>
          <w:rFonts w:cstheme="majorBidi"/>
          <w:szCs w:val="32"/>
          <w:cs/>
        </w:rPr>
        <w:t xml:space="preserve"> </w:t>
      </w:r>
      <w:r w:rsidR="00953B23" w:rsidRPr="002E128B">
        <w:rPr>
          <w:rFonts w:cstheme="majorBidi"/>
          <w:szCs w:val="32"/>
          <w:cs/>
        </w:rPr>
        <w:t>และช่วยสร้างแอปพลิเคชันที่สามารถประมวลผล</w:t>
      </w:r>
      <w:r w:rsidR="00591F30" w:rsidRPr="002E128B">
        <w:rPr>
          <w:rFonts w:cstheme="majorBidi"/>
          <w:szCs w:val="32"/>
          <w:cs/>
        </w:rPr>
        <w:t xml:space="preserve"> </w:t>
      </w:r>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 สามารถใช้ในการดำเนินการสกัดข้อมูล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r w:rsidR="006A3A2C" w:rsidRPr="002E128B">
        <w:rPr>
          <w:rFonts w:cstheme="majorBidi"/>
          <w:szCs w:val="32"/>
          <w:cs/>
        </w:rPr>
        <w:t>ซึ่ง</w:t>
      </w:r>
      <w:r w:rsidR="00953B23" w:rsidRPr="002E128B">
        <w:rPr>
          <w:rFonts w:cstheme="majorBidi"/>
          <w:szCs w:val="32"/>
          <w:cs/>
        </w:rPr>
        <w:t xml:space="preserve">คุณสมบัติของ </w:t>
      </w:r>
      <w:r w:rsidR="00953B23" w:rsidRPr="002E128B">
        <w:rPr>
          <w:rFonts w:cstheme="majorBidi"/>
          <w:szCs w:val="32"/>
        </w:rPr>
        <w:t>spaCy</w:t>
      </w:r>
      <w:r w:rsidR="006A3A2C" w:rsidRPr="002E128B">
        <w:rPr>
          <w:rFonts w:cstheme="majorBidi"/>
          <w:szCs w:val="32"/>
          <w:cs/>
        </w:rPr>
        <w:t xml:space="preserve"> </w:t>
      </w:r>
      <w:r w:rsidR="00615D05" w:rsidRPr="002E128B">
        <w:rPr>
          <w:rFonts w:cstheme="majorBidi"/>
          <w:szCs w:val="32"/>
          <w:cs/>
        </w:rPr>
        <w:t>มีดังต่อไปนี้</w:t>
      </w:r>
      <w:r w:rsidR="001C544A" w:rsidRPr="002E128B">
        <w:rPr>
          <w:rFonts w:cstheme="majorBidi"/>
          <w:szCs w:val="32"/>
        </w:rPr>
        <w:t xml:space="preserve"> </w:t>
      </w:r>
      <w:r w:rsidR="00134BCA">
        <w:rPr>
          <w:rFonts w:cstheme="majorBidi"/>
          <w:szCs w:val="32"/>
        </w:rPr>
        <w:fldChar w:fldCharType="begin" w:fldLock="1"/>
      </w:r>
      <w:r w:rsidR="00AB0AC6">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6]","plainTextFormattedCitation":"[16]","previouslyFormattedCitation":"[16]"},"properties":{"noteIndex":0},"schema":"https://github.com/citation-style-language/schema/raw/master/csl-citation.json"}</w:instrText>
      </w:r>
      <w:r w:rsidR="00134BCA">
        <w:rPr>
          <w:rFonts w:cstheme="majorBidi"/>
          <w:szCs w:val="32"/>
        </w:rPr>
        <w:fldChar w:fldCharType="separate"/>
      </w:r>
      <w:r w:rsidR="00EE509B" w:rsidRPr="00EE509B">
        <w:rPr>
          <w:rFonts w:cstheme="majorBidi"/>
          <w:noProof/>
          <w:szCs w:val="32"/>
        </w:rPr>
        <w:t>[16]</w:t>
      </w:r>
      <w:r w:rsidR="00134BCA">
        <w:rPr>
          <w:rFonts w:cstheme="majorBidi"/>
          <w:szCs w:val="32"/>
        </w:rPr>
        <w:fldChar w:fldCharType="end"/>
      </w:r>
    </w:p>
    <w:p w14:paraId="56622D91" w14:textId="503C3616" w:rsidR="008863EC" w:rsidRPr="00A27784" w:rsidRDefault="004C527E" w:rsidP="00997114">
      <w:pPr>
        <w:pStyle w:val="a0"/>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a0"/>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w:t>
      </w:r>
      <w:proofErr w:type="spellStart"/>
      <w:r w:rsidRPr="00430F90">
        <w:rPr>
          <w:rFonts w:cstheme="majorBidi"/>
          <w:szCs w:val="32"/>
          <w:cs/>
          <w:lang w:bidi="th-TH"/>
        </w:rPr>
        <w:t>เค</w:t>
      </w:r>
      <w:proofErr w:type="spellEnd"/>
      <w:r w:rsidRPr="00430F90">
        <w:rPr>
          <w:rFonts w:cstheme="majorBidi"/>
          <w:szCs w:val="32"/>
          <w:cs/>
          <w:lang w:bidi="th-TH"/>
        </w:rPr>
        <w:t>็นนั้น ๆ เช่น กริยา หรือ คำนาม</w:t>
      </w:r>
    </w:p>
    <w:p w14:paraId="2448DAFC" w14:textId="6112F18D" w:rsidR="00A27784" w:rsidRPr="00DE6B01" w:rsidRDefault="002921D8" w:rsidP="00997114">
      <w:pPr>
        <w:pStyle w:val="a0"/>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w:t>
      </w:r>
      <w:proofErr w:type="spellStart"/>
      <w:r w:rsidRPr="00430F90">
        <w:rPr>
          <w:rFonts w:cstheme="majorBidi"/>
          <w:szCs w:val="32"/>
          <w:cs/>
          <w:lang w:bidi="th-TH"/>
        </w:rPr>
        <w:t>เค</w:t>
      </w:r>
      <w:proofErr w:type="spellEnd"/>
      <w:r w:rsidRPr="00430F90">
        <w:rPr>
          <w:rFonts w:cstheme="majorBidi"/>
          <w:szCs w:val="32"/>
          <w:cs/>
          <w:lang w:bidi="th-TH"/>
        </w:rPr>
        <w:t>็นแต่ละตัว เช่น ประธาน หรือ กรรม</w:t>
      </w:r>
    </w:p>
    <w:p w14:paraId="2EC98F68" w14:textId="44901A02" w:rsidR="00DE6B01" w:rsidRDefault="00DE6B01" w:rsidP="00997114">
      <w:pPr>
        <w:pStyle w:val="a0"/>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a0"/>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a0"/>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a0"/>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a0"/>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a0"/>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a0"/>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w:t>
      </w:r>
      <w:proofErr w:type="spellStart"/>
      <w:r w:rsidRPr="00430F90">
        <w:rPr>
          <w:rFonts w:cstheme="majorBidi"/>
          <w:szCs w:val="32"/>
          <w:cs/>
          <w:lang w:bidi="th-TH"/>
        </w:rPr>
        <w:t>เค</w:t>
      </w:r>
      <w:proofErr w:type="spellEnd"/>
      <w:r w:rsidRPr="00430F90">
        <w:rPr>
          <w:rFonts w:cstheme="majorBidi"/>
          <w:szCs w:val="32"/>
          <w:cs/>
          <w:lang w:bidi="th-TH"/>
        </w:rPr>
        <w:t>็น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a0"/>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a0"/>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r>
        <w:rPr>
          <w:rFonts w:cstheme="majorBidi"/>
          <w:szCs w:val="32"/>
          <w:lang w:bidi="th-TH"/>
        </w:rPr>
        <w:t xml:space="preserve">spaCy </w:t>
      </w:r>
      <w:r>
        <w:rPr>
          <w:rFonts w:cstheme="majorBidi" w:hint="cs"/>
          <w:szCs w:val="32"/>
          <w:cs/>
          <w:lang w:bidi="th-TH"/>
        </w:rPr>
        <w:t xml:space="preserve">สามารถติดแท็ก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 xml:space="preserve">จากประเภทที่กล่าวมาด้านบนนั้น ทางผู้จัดทำได้ดำเนินการเลือกการติดแท็ก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22CE2CEB" w:rsidR="009959BE" w:rsidRPr="00B26DA4" w:rsidRDefault="002968F9" w:rsidP="005340B3">
      <w:pPr>
        <w:spacing w:after="120" w:line="240" w:lineRule="auto"/>
        <w:rPr>
          <w:rFonts w:cstheme="majorBidi"/>
          <w:szCs w:val="32"/>
          <w:lang w:bidi="th-TH"/>
        </w:rPr>
      </w:pPr>
      <w:r w:rsidRPr="006F3F0B">
        <w:rPr>
          <w:rFonts w:cstheme="majorBidi"/>
          <w:szCs w:val="32"/>
        </w:rPr>
        <w:tab/>
      </w:r>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r w:rsidR="00EF20C7" w:rsidRPr="00B26DA4">
        <w:rPr>
          <w:rFonts w:cstheme="majorBidi"/>
          <w:szCs w:val="32"/>
          <w:cs/>
        </w:rPr>
        <w:t>โดยทั่วไปแล้วจะใช้สัญลักษณ์</w:t>
      </w:r>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และ</w:t>
      </w:r>
      <w:r w:rsidR="003A3CDB" w:rsidRPr="00B26DA4">
        <w:rPr>
          <w:rFonts w:cstheme="majorBidi"/>
          <w:szCs w:val="32"/>
        </w:rPr>
        <w:t xml:space="preserve"> “</w:t>
      </w:r>
      <w:r w:rsidR="001B1D65" w:rsidRPr="00B26DA4">
        <w:rPr>
          <w:rFonts w:cstheme="majorBidi"/>
          <w:szCs w:val="32"/>
        </w:rPr>
        <w:t xml:space="preserve">|” </w:t>
      </w:r>
      <w:r w:rsidR="003A3CDB" w:rsidRPr="00B26DA4">
        <w:rPr>
          <w:rFonts w:cstheme="majorBidi"/>
          <w:szCs w:val="32"/>
          <w:cs/>
        </w:rPr>
        <w:t xml:space="preserve">ในการกำหนดเงื่อนไขของชุดตัวอักษร </w:t>
      </w:r>
      <w:r w:rsidR="00D624F3" w:rsidRPr="00B26DA4">
        <w:rPr>
          <w:rFonts w:cstheme="majorBidi"/>
          <w:szCs w:val="32"/>
        </w:rPr>
        <w:t>[</w:t>
      </w:r>
      <w:proofErr w:type="spellStart"/>
      <w:r w:rsidR="00D624F3" w:rsidRPr="00B26DA4">
        <w:rPr>
          <w:rFonts w:cstheme="majorBidi"/>
          <w:szCs w:val="32"/>
        </w:rPr>
        <w:t>Regexp_matching_can_be_simple</w:t>
      </w:r>
      <w:proofErr w:type="spellEnd"/>
      <w:r w:rsidR="00D624F3" w:rsidRPr="00B26DA4">
        <w:rPr>
          <w:rFonts w:cstheme="majorBidi"/>
          <w:szCs w:val="32"/>
        </w:rPr>
        <w:t>]</w:t>
      </w:r>
      <w:r w:rsidR="00134BCA">
        <w:rPr>
          <w:rFonts w:cstheme="majorBidi"/>
          <w:szCs w:val="32"/>
        </w:rPr>
        <w:t xml:space="preserve"> </w:t>
      </w:r>
      <w:r w:rsidR="001D3C00">
        <w:rPr>
          <w:rFonts w:cstheme="majorBidi"/>
          <w:szCs w:val="32"/>
        </w:rPr>
        <w:fldChar w:fldCharType="begin" w:fldLock="1"/>
      </w:r>
      <w:r w:rsidR="00AB0AC6">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7]","plainTextFormattedCitation":"[17]","previouslyFormattedCitation":"[17]"},"properties":{"noteIndex":0},"schema":"https://github.com/citation-style-language/schema/raw/master/csl-citation.json"}</w:instrText>
      </w:r>
      <w:r w:rsidR="001D3C00">
        <w:rPr>
          <w:rFonts w:cstheme="majorBidi"/>
          <w:szCs w:val="32"/>
        </w:rPr>
        <w:fldChar w:fldCharType="separate"/>
      </w:r>
      <w:r w:rsidR="00EE509B" w:rsidRPr="00EE509B">
        <w:rPr>
          <w:rFonts w:cstheme="majorBidi"/>
          <w:noProof/>
          <w:szCs w:val="32"/>
        </w:rPr>
        <w:t>[17]</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AB0AC6">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8]","plainTextFormattedCitation":"[18]","previouslyFormattedCitation":"[18]"},"properties":{"noteIndex":0},"schema":"https://github.com/citation-style-language/schema/raw/master/csl-citation.json"}</w:instrText>
      </w:r>
      <w:r w:rsidR="00E72C1F">
        <w:rPr>
          <w:rFonts w:cstheme="majorBidi"/>
          <w:szCs w:val="32"/>
          <w:cs/>
          <w:lang w:bidi="th-TH"/>
        </w:rPr>
        <w:fldChar w:fldCharType="separate"/>
      </w:r>
      <w:r w:rsidR="00EE509B" w:rsidRPr="00EE509B">
        <w:rPr>
          <w:rFonts w:cstheme="majorBidi"/>
          <w:noProof/>
          <w:szCs w:val="32"/>
          <w:lang w:bidi="th-TH"/>
        </w:rPr>
        <w:t>[18]</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r w:rsidR="00CA2565" w:rsidRPr="00B26DA4">
        <w:rPr>
          <w:rFonts w:cstheme="majorBidi" w:hint="cs"/>
          <w:szCs w:val="32"/>
          <w:cs/>
        </w:rPr>
        <w:t>ตัวอย่าง</w:t>
      </w:r>
      <w:r w:rsidR="008C17A3" w:rsidRPr="00B26DA4">
        <w:rPr>
          <w:rFonts w:cstheme="majorBidi" w:hint="cs"/>
          <w:szCs w:val="32"/>
          <w:cs/>
        </w:rPr>
        <w:t>ประเภทของ</w:t>
      </w:r>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r w:rsidR="003E27B3" w:rsidRPr="00B26DA4">
        <w:rPr>
          <w:rFonts w:cstheme="majorBidi" w:hint="cs"/>
          <w:szCs w:val="32"/>
          <w:cs/>
        </w:rPr>
        <w:t>มีดังนี้</w:t>
      </w:r>
    </w:p>
    <w:p w14:paraId="7F6F6F93" w14:textId="646D23B8" w:rsidR="004D3AC1" w:rsidRPr="00F212F1" w:rsidRDefault="004D3AC1" w:rsidP="00997114">
      <w:pPr>
        <w:pStyle w:val="a0"/>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w:t>
      </w:r>
      <w:proofErr w:type="spellStart"/>
      <w:r w:rsidR="00FB4DD4">
        <w:rPr>
          <w:rFonts w:cstheme="majorBidi"/>
          <w:szCs w:val="32"/>
          <w:lang w:bidi="th-TH"/>
        </w:rPr>
        <w:t>abc</w:t>
      </w:r>
      <w:proofErr w:type="spellEnd"/>
      <w:r w:rsidR="00FB4DD4">
        <w:rPr>
          <w:rFonts w:cstheme="majorBidi"/>
          <w:szCs w:val="32"/>
          <w:lang w:bidi="th-TH"/>
        </w:rPr>
        <w:t xml:space="preserve">” </w:t>
      </w:r>
      <w:r w:rsidR="00FB4DD4">
        <w:rPr>
          <w:rFonts w:cstheme="majorBidi" w:hint="cs"/>
          <w:szCs w:val="32"/>
          <w:cs/>
          <w:lang w:bidi="th-TH"/>
        </w:rPr>
        <w:t>ขึ้นต้นประโยค</w:t>
      </w:r>
    </w:p>
    <w:p w14:paraId="565B247C" w14:textId="517FBF52" w:rsidR="00AC6E0E" w:rsidRPr="0096109C" w:rsidRDefault="00AC6E0E"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w:t>
      </w:r>
      <w:proofErr w:type="spellStart"/>
      <w:r w:rsidR="00AD0F1D">
        <w:rPr>
          <w:rFonts w:cstheme="majorBidi"/>
          <w:szCs w:val="32"/>
          <w:lang w:bidi="th-TH"/>
        </w:rPr>
        <w:t>abc</w:t>
      </w:r>
      <w:proofErr w:type="spellEnd"/>
      <w:r w:rsidR="00AD0F1D">
        <w:rPr>
          <w:rFonts w:cstheme="majorBidi"/>
          <w:szCs w:val="32"/>
          <w:lang w:bidi="th-TH"/>
        </w:rPr>
        <w:t xml:space="preserve">” </w:t>
      </w:r>
      <w:r w:rsidR="00AD0F1D">
        <w:rPr>
          <w:rFonts w:cstheme="majorBidi" w:hint="cs"/>
          <w:szCs w:val="32"/>
          <w:cs/>
          <w:lang w:bidi="th-TH"/>
        </w:rPr>
        <w:t>อยู่ท้ายประโยค</w:t>
      </w:r>
    </w:p>
    <w:p w14:paraId="2CDB8D4C" w14:textId="02404B50" w:rsidR="0096109C" w:rsidRPr="00CA2565" w:rsidRDefault="00CA2565" w:rsidP="00997114">
      <w:pPr>
        <w:pStyle w:val="a0"/>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w:t>
      </w:r>
      <w:proofErr w:type="spellStart"/>
      <w:r w:rsidR="0096109C">
        <w:rPr>
          <w:rFonts w:cstheme="majorBidi"/>
          <w:szCs w:val="32"/>
          <w:lang w:bidi="th-TH"/>
        </w:rPr>
        <w:t>abc</w:t>
      </w:r>
      <w:proofErr w:type="spellEnd"/>
      <w:r w:rsidR="0096109C">
        <w:rPr>
          <w:rFonts w:cstheme="majorBidi"/>
          <w:szCs w:val="32"/>
          <w:lang w:bidi="th-TH"/>
        </w:rPr>
        <w:t>]</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a0"/>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ed|ing|s</w:t>
      </w:r>
      <w:proofErr w:type="spellEnd"/>
      <w:r>
        <w:rPr>
          <w:rFonts w:cstheme="majorBidi"/>
          <w:szCs w:val="32"/>
          <w:lang w:bidi="th-TH"/>
        </w:rPr>
        <w:t xml:space="preserve">”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w:t>
      </w:r>
      <w:proofErr w:type="spellStart"/>
      <w:r w:rsidR="005163B3">
        <w:rPr>
          <w:rFonts w:cstheme="majorBidi"/>
          <w:szCs w:val="32"/>
          <w:lang w:bidi="th-TH"/>
        </w:rPr>
        <w:t>ing</w:t>
      </w:r>
      <w:proofErr w:type="spellEnd"/>
      <w:r w:rsidR="005163B3">
        <w:rPr>
          <w:rFonts w:cstheme="majorBidi"/>
          <w:szCs w:val="32"/>
          <w:lang w:bidi="th-TH"/>
        </w:rPr>
        <w:t>”</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w:t>
      </w:r>
      <w:proofErr w:type="spellStart"/>
      <w:r w:rsidR="004E4BAD">
        <w:rPr>
          <w:rFonts w:cstheme="majorBidi"/>
          <w:szCs w:val="32"/>
          <w:lang w:bidi="th-TH"/>
        </w:rPr>
        <w:t>aaaa</w:t>
      </w:r>
      <w:proofErr w:type="spellEnd"/>
      <w:r w:rsidR="004E4BAD">
        <w:rPr>
          <w:rFonts w:cstheme="majorBidi"/>
          <w:szCs w:val="32"/>
          <w:lang w:bidi="th-TH"/>
        </w:rPr>
        <w:t>”)</w:t>
      </w:r>
    </w:p>
    <w:p w14:paraId="32B23C4A" w14:textId="7DCDBF3F" w:rsidR="000B0ED5" w:rsidRPr="00954749" w:rsidRDefault="000B0ED5"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w:t>
      </w:r>
      <w:proofErr w:type="spellStart"/>
      <w:r w:rsidR="009C499F">
        <w:rPr>
          <w:rFonts w:cstheme="majorBidi"/>
          <w:szCs w:val="32"/>
          <w:lang w:bidi="th-TH"/>
        </w:rPr>
        <w:t>aaaa</w:t>
      </w:r>
      <w:proofErr w:type="spellEnd"/>
      <w:r w:rsidR="009C499F">
        <w:rPr>
          <w:rFonts w:cstheme="majorBidi"/>
          <w:szCs w:val="32"/>
          <w:lang w:bidi="th-TH"/>
        </w:rPr>
        <w:t>”)</w:t>
      </w:r>
    </w:p>
    <w:p w14:paraId="592EC70D" w14:textId="0E14C728" w:rsidR="00954749" w:rsidRPr="00D7758E" w:rsidRDefault="00954749"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e</w:t>
      </w:r>
      <w:proofErr w:type="gramStart"/>
      <w:r w:rsidR="00D93BD2">
        <w:rPr>
          <w:rFonts w:cstheme="majorBidi"/>
          <w:szCs w:val="32"/>
          <w:lang w:bidi="th-TH"/>
        </w:rPr>
        <w:t>-?mail</w:t>
      </w:r>
      <w:proofErr w:type="gramEnd"/>
      <w:r w:rsidR="00D93BD2">
        <w:rPr>
          <w:rFonts w:cstheme="majorBidi"/>
          <w:szCs w:val="32"/>
          <w:lang w:bidi="th-TH"/>
        </w:rPr>
        <w:t xml:space="preserve">”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a0"/>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w:t>
      </w:r>
      <w:proofErr w:type="gramStart"/>
      <w:r w:rsidR="00F81C85">
        <w:rPr>
          <w:rFonts w:cstheme="majorBidi"/>
          <w:szCs w:val="32"/>
          <w:lang w:bidi="th-TH"/>
        </w:rPr>
        <w:t>a{</w:t>
      </w:r>
      <w:proofErr w:type="gramEnd"/>
      <w:r w:rsidR="00F81C85">
        <w:rPr>
          <w:rFonts w:cstheme="majorBidi"/>
          <w:szCs w:val="32"/>
          <w:lang w:bidi="th-TH"/>
        </w:rPr>
        <w:t xml:space="preserve">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a0"/>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a0"/>
        <w:numPr>
          <w:ilvl w:val="0"/>
          <w:numId w:val="17"/>
        </w:numPr>
        <w:spacing w:after="120" w:line="240" w:lineRule="auto"/>
        <w:rPr>
          <w:lang w:bidi="th-TH"/>
        </w:rPr>
      </w:pPr>
      <w:r>
        <w:rPr>
          <w:rFonts w:cstheme="majorBidi"/>
          <w:szCs w:val="32"/>
          <w:lang w:bidi="th-TH"/>
        </w:rPr>
        <w:t>“</w:t>
      </w:r>
      <w:proofErr w:type="gramStart"/>
      <w:r>
        <w:rPr>
          <w:rFonts w:cstheme="majorBidi"/>
          <w:szCs w:val="32"/>
          <w:lang w:bidi="th-TH"/>
        </w:rPr>
        <w:t>{,n</w:t>
      </w:r>
      <w:proofErr w:type="gramEnd"/>
      <w:r>
        <w:rPr>
          <w:rFonts w:cstheme="majorBidi"/>
          <w:szCs w:val="32"/>
          <w:lang w:bidi="th-TH"/>
        </w:rPr>
        <w:t xml:space="preserve">}”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a0"/>
        <w:numPr>
          <w:ilvl w:val="0"/>
          <w:numId w:val="17"/>
        </w:numPr>
        <w:spacing w:after="120" w:line="240" w:lineRule="auto"/>
        <w:rPr>
          <w:lang w:bidi="th-TH"/>
        </w:rPr>
      </w:pPr>
      <w:r>
        <w:rPr>
          <w:rFonts w:cstheme="majorBidi"/>
          <w:szCs w:val="32"/>
          <w:lang w:bidi="th-TH"/>
        </w:rPr>
        <w:t>{</w:t>
      </w:r>
      <w:proofErr w:type="spellStart"/>
      <w:proofErr w:type="gramStart"/>
      <w:r>
        <w:rPr>
          <w:rFonts w:cstheme="majorBidi"/>
          <w:szCs w:val="32"/>
          <w:lang w:bidi="th-TH"/>
        </w:rPr>
        <w:t>m,n</w:t>
      </w:r>
      <w:proofErr w:type="spellEnd"/>
      <w:proofErr w:type="gramEnd"/>
      <w:r>
        <w:rPr>
          <w:rFonts w:cstheme="majorBidi"/>
          <w:szCs w:val="32"/>
          <w:lang w:bidi="th-TH"/>
        </w:rPr>
        <w:t xml:space="preserve">}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a0"/>
        <w:numPr>
          <w:ilvl w:val="0"/>
          <w:numId w:val="17"/>
        </w:numPr>
        <w:spacing w:after="120" w:line="240" w:lineRule="auto"/>
        <w:rPr>
          <w:lang w:bidi="th-TH"/>
        </w:rPr>
      </w:pPr>
      <w:r>
        <w:rPr>
          <w:rFonts w:cstheme="majorBidi"/>
          <w:szCs w:val="32"/>
          <w:lang w:bidi="th-TH"/>
        </w:rPr>
        <w:lastRenderedPageBreak/>
        <w:t>“a(</w:t>
      </w:r>
      <w:proofErr w:type="spellStart"/>
      <w:r>
        <w:rPr>
          <w:rFonts w:cstheme="majorBidi"/>
          <w:szCs w:val="32"/>
          <w:lang w:bidi="th-TH"/>
        </w:rPr>
        <w:t>b|</w:t>
      </w:r>
      <w:proofErr w:type="gramStart"/>
      <w:r>
        <w:rPr>
          <w:rFonts w:cstheme="majorBidi"/>
          <w:szCs w:val="32"/>
          <w:lang w:bidi="th-TH"/>
        </w:rPr>
        <w:t>c</w:t>
      </w:r>
      <w:proofErr w:type="spellEnd"/>
      <w:r>
        <w:rPr>
          <w:rFonts w:cstheme="majorBidi"/>
          <w:szCs w:val="32"/>
          <w:lang w:bidi="th-TH"/>
        </w:rPr>
        <w:t>)</w:t>
      </w:r>
      <w:r w:rsidR="00E17D71">
        <w:rPr>
          <w:rFonts w:cstheme="majorBidi" w:hint="cs"/>
          <w:szCs w:val="32"/>
          <w:lang w:bidi="th-TH"/>
        </w:rPr>
        <w:t>+</w:t>
      </w:r>
      <w:proofErr w:type="gramEnd"/>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4"/>
        <w:spacing w:after="120"/>
        <w:rPr>
          <w:rFonts w:asciiTheme="majorBidi" w:hAnsiTheme="majorBidi" w:cstheme="majorBidi"/>
        </w:rPr>
      </w:pPr>
      <w:proofErr w:type="spellStart"/>
      <w:r w:rsidRPr="00430F90">
        <w:rPr>
          <w:rFonts w:asciiTheme="majorBidi" w:hAnsiTheme="majorBidi" w:cstheme="majorBidi"/>
        </w:rPr>
        <w:t>P</w:t>
      </w:r>
      <w:r w:rsidR="00E4220F" w:rsidRPr="00430F90">
        <w:rPr>
          <w:rFonts w:asciiTheme="majorBidi" w:hAnsiTheme="majorBidi" w:cstheme="majorBidi"/>
        </w:rPr>
        <w:t>ydub</w:t>
      </w:r>
      <w:proofErr w:type="spellEnd"/>
    </w:p>
    <w:p w14:paraId="3A644E0B" w14:textId="7D2A9B78" w:rsidR="00D70CF2" w:rsidRDefault="00CE5185" w:rsidP="005340B3">
      <w:pPr>
        <w:spacing w:after="120" w:line="240" w:lineRule="auto"/>
        <w:rPr>
          <w:rFonts w:cstheme="majorBidi"/>
          <w:szCs w:val="32"/>
          <w:lang w:bidi="th-TH"/>
        </w:rPr>
      </w:pPr>
      <w:r>
        <w:rPr>
          <w:lang w:bidi="th-TH"/>
        </w:rPr>
        <w:tab/>
      </w:r>
      <w:proofErr w:type="spellStart"/>
      <w:r w:rsidR="00C3415F">
        <w:rPr>
          <w:rFonts w:cstheme="majorBidi"/>
          <w:szCs w:val="32"/>
          <w:lang w:bidi="th-TH"/>
        </w:rPr>
        <w:t>Pydub</w:t>
      </w:r>
      <w:proofErr w:type="spellEnd"/>
      <w:r w:rsidR="00C3415F">
        <w:rPr>
          <w:rFonts w:cstheme="majorBidi"/>
          <w:szCs w:val="32"/>
          <w:lang w:bidi="th-TH"/>
        </w:rPr>
        <w:t xml:space="preserve">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w:t>
      </w:r>
      <w:proofErr w:type="spellStart"/>
      <w:r w:rsidR="007834A7">
        <w:rPr>
          <w:rFonts w:cstheme="majorBidi" w:hint="cs"/>
          <w:szCs w:val="32"/>
          <w:cs/>
          <w:lang w:bidi="th-TH"/>
        </w:rPr>
        <w:t>ไพ</w:t>
      </w:r>
      <w:proofErr w:type="spellEnd"/>
      <w:r w:rsidR="007834A7">
        <w:rPr>
          <w:rFonts w:cstheme="majorBidi" w:hint="cs"/>
          <w:szCs w:val="32"/>
          <w:cs/>
          <w:lang w:bidi="th-TH"/>
        </w:rPr>
        <w:t>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D573EF">
      <w:pPr>
        <w:pStyle w:val="a0"/>
        <w:numPr>
          <w:ilvl w:val="0"/>
          <w:numId w:val="25"/>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D573EF">
      <w:pPr>
        <w:pStyle w:val="a0"/>
        <w:numPr>
          <w:ilvl w:val="0"/>
          <w:numId w:val="25"/>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a4"/>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1"/>
        <w:numPr>
          <w:ilvl w:val="0"/>
          <w:numId w:val="9"/>
        </w:numPr>
        <w:spacing w:after="120"/>
        <w:rPr>
          <w:rFonts w:asciiTheme="majorBidi" w:hAnsiTheme="majorBidi" w:cstheme="majorBidi"/>
        </w:rPr>
      </w:pPr>
      <w:bookmarkStart w:id="34" w:name="_Toc58412968"/>
      <w:bookmarkEnd w:id="34"/>
    </w:p>
    <w:p w14:paraId="3544C4C2" w14:textId="0846CF01" w:rsidR="00A93F9E" w:rsidRPr="00430F90" w:rsidRDefault="00EB4CA9" w:rsidP="005340B3">
      <w:pPr>
        <w:pStyle w:val="2"/>
        <w:spacing w:after="120" w:line="240" w:lineRule="auto"/>
        <w:rPr>
          <w:rFonts w:asciiTheme="majorBidi" w:hAnsiTheme="majorBidi" w:cstheme="majorBidi"/>
        </w:rPr>
      </w:pPr>
      <w:bookmarkStart w:id="35" w:name="_Toc58412969"/>
      <w:r w:rsidRPr="00430F90">
        <w:rPr>
          <w:rFonts w:asciiTheme="majorBidi" w:hAnsiTheme="majorBidi" w:cstheme="majorBidi" w:hint="cs"/>
          <w:cs/>
        </w:rPr>
        <w:t>ขั้นตอน</w:t>
      </w:r>
      <w:r w:rsidR="00F65287">
        <w:rPr>
          <w:rFonts w:asciiTheme="majorBidi" w:hAnsiTheme="majorBidi" w:cstheme="majorBidi" w:hint="cs"/>
          <w:cs/>
        </w:rPr>
        <w:t>การพัฒนา</w:t>
      </w:r>
      <w:r w:rsidR="00134601">
        <w:rPr>
          <w:rFonts w:asciiTheme="majorBidi" w:hAnsiTheme="majorBidi" w:cstheme="majorBidi" w:hint="cs"/>
          <w:cs/>
        </w:rPr>
        <w:t>ระบบ</w:t>
      </w:r>
      <w:bookmarkEnd w:id="35"/>
    </w:p>
    <w:p w14:paraId="3C982B28" w14:textId="42FB7C68" w:rsidR="00B07D67" w:rsidRDefault="006563F6" w:rsidP="00B07D67">
      <w:pPr>
        <w:spacing w:after="120" w:line="240" w:lineRule="auto"/>
        <w:ind w:firstLine="720"/>
        <w:jc w:val="thaiDistribute"/>
        <w:rPr>
          <w:rFonts w:cstheme="majorBidi"/>
          <w:szCs w:val="32"/>
          <w:lang w:bidi="th-TH"/>
        </w:rPr>
      </w:pPr>
      <w:r>
        <w:rPr>
          <w:rFonts w:cstheme="majorBidi" w:hint="cs"/>
          <w:szCs w:val="32"/>
          <w:cs/>
          <w:lang w:bidi="th-TH"/>
        </w:rPr>
        <w:t>ผู้จัดทำได้</w:t>
      </w:r>
      <w:r w:rsidR="00670C65">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w:t>
      </w:r>
      <w:r w:rsidR="00B56E39">
        <w:rPr>
          <w:rFonts w:cstheme="majorBidi" w:hint="cs"/>
          <w:szCs w:val="32"/>
          <w:cs/>
          <w:lang w:bidi="th-TH"/>
        </w:rPr>
        <w:t>พัฒนา</w:t>
      </w:r>
      <w:r w:rsidR="00CA752A">
        <w:rPr>
          <w:rFonts w:cstheme="majorBidi" w:hint="cs"/>
          <w:szCs w:val="32"/>
          <w:cs/>
          <w:lang w:bidi="th-TH"/>
        </w:rPr>
        <w:t>ตาม</w:t>
      </w:r>
      <w:r w:rsidR="00B56E39">
        <w:rPr>
          <w:rFonts w:cstheme="majorBidi" w:hint="cs"/>
          <w:szCs w:val="32"/>
          <w:cs/>
          <w:lang w:bidi="th-TH"/>
        </w:rPr>
        <w:t>โครงร่างของระบบ</w:t>
      </w:r>
      <w:r w:rsidR="00CA752A">
        <w:rPr>
          <w:rFonts w:cstheme="majorBidi" w:hint="cs"/>
          <w:szCs w:val="32"/>
          <w:cs/>
          <w:lang w:bidi="th-TH"/>
        </w:rPr>
        <w:t xml:space="preserve"> </w:t>
      </w:r>
      <w:r w:rsidR="00417FAD">
        <w:rPr>
          <w:rFonts w:cstheme="majorBidi" w:hint="cs"/>
          <w:szCs w:val="32"/>
          <w:cs/>
          <w:lang w:bidi="th-TH"/>
        </w:rPr>
        <w:t>ดังรูปที่ 3.1</w:t>
      </w:r>
    </w:p>
    <w:p w14:paraId="3C5849EA" w14:textId="5E3AAC2C" w:rsidR="00B26632" w:rsidRDefault="008A18FD" w:rsidP="00B26632">
      <w:pPr>
        <w:keepNext/>
        <w:spacing w:after="120" w:line="240" w:lineRule="auto"/>
        <w:jc w:val="center"/>
      </w:pPr>
      <w:r w:rsidRPr="008A18FD">
        <w:drawing>
          <wp:inline distT="0" distB="0" distL="0" distR="0" wp14:anchorId="0BEBF7A4" wp14:editId="18CF924D">
            <wp:extent cx="5486400" cy="3518535"/>
            <wp:effectExtent l="0" t="0" r="0" b="5715"/>
            <wp:docPr id="37" name="รูปภาพ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3518535"/>
                    </a:xfrm>
                    <a:prstGeom prst="rect">
                      <a:avLst/>
                    </a:prstGeom>
                  </pic:spPr>
                </pic:pic>
              </a:graphicData>
            </a:graphic>
          </wp:inline>
        </w:drawing>
      </w:r>
    </w:p>
    <w:p w14:paraId="11829A57" w14:textId="53801B64" w:rsidR="008821BD" w:rsidRPr="00B26632" w:rsidRDefault="00B26632" w:rsidP="00B26632">
      <w:pPr>
        <w:pStyle w:val="af"/>
        <w:rPr>
          <w:rFonts w:cstheme="majorBidi"/>
          <w:b/>
          <w:bCs/>
        </w:rPr>
      </w:pPr>
      <w:bookmarkStart w:id="36" w:name="_Toc58413985"/>
      <w:r w:rsidRPr="00B26632">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w:t>
      </w:r>
      <w:r w:rsidR="007A3EBD">
        <w:rPr>
          <w:b/>
          <w:bCs/>
          <w:cs/>
        </w:rPr>
        <w:fldChar w:fldCharType="end"/>
      </w:r>
      <w:r>
        <w:rPr>
          <w:b/>
          <w:bCs/>
        </w:rPr>
        <w:t xml:space="preserve"> </w:t>
      </w:r>
      <w:bookmarkEnd w:id="36"/>
      <w:r w:rsidR="00B56E39">
        <w:rPr>
          <w:rFonts w:cstheme="majorBidi" w:hint="cs"/>
          <w:cs/>
        </w:rPr>
        <w:t>โครงร่างของระบบ</w:t>
      </w:r>
    </w:p>
    <w:p w14:paraId="1029A551"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a0"/>
        <w:numPr>
          <w:ilvl w:val="0"/>
          <w:numId w:val="8"/>
        </w:numPr>
        <w:spacing w:after="120" w:line="240" w:lineRule="auto"/>
        <w:outlineLvl w:val="2"/>
        <w:rPr>
          <w:rFonts w:eastAsia="Times New Roman" w:cstheme="majorBidi"/>
          <w:b/>
          <w:bCs/>
          <w:vanish/>
          <w:sz w:val="36"/>
          <w:szCs w:val="36"/>
          <w:cs/>
          <w:lang w:bidi="th-TH"/>
        </w:rPr>
      </w:pPr>
      <w:bookmarkStart w:id="37" w:name="_Toc20506853"/>
      <w:bookmarkStart w:id="38" w:name="_Toc40108620"/>
      <w:bookmarkStart w:id="39" w:name="_Toc40108851"/>
      <w:bookmarkStart w:id="40" w:name="_Toc40660511"/>
      <w:bookmarkStart w:id="41" w:name="_Toc58320694"/>
      <w:bookmarkStart w:id="42" w:name="_Toc58373073"/>
      <w:bookmarkStart w:id="43" w:name="_Toc58412970"/>
      <w:bookmarkEnd w:id="37"/>
      <w:bookmarkEnd w:id="38"/>
      <w:bookmarkEnd w:id="39"/>
      <w:bookmarkEnd w:id="40"/>
      <w:bookmarkEnd w:id="41"/>
      <w:bookmarkEnd w:id="42"/>
      <w:bookmarkEnd w:id="43"/>
    </w:p>
    <w:p w14:paraId="227A00DC"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44" w:name="_Toc20506854"/>
      <w:bookmarkStart w:id="45" w:name="_Toc40108621"/>
      <w:bookmarkStart w:id="46" w:name="_Toc40108852"/>
      <w:bookmarkStart w:id="47" w:name="_Toc40660512"/>
      <w:bookmarkStart w:id="48" w:name="_Toc58320695"/>
      <w:bookmarkStart w:id="49" w:name="_Toc58373074"/>
      <w:bookmarkStart w:id="50" w:name="_Toc58412971"/>
      <w:bookmarkEnd w:id="44"/>
      <w:bookmarkEnd w:id="45"/>
      <w:bookmarkEnd w:id="46"/>
      <w:bookmarkEnd w:id="47"/>
      <w:bookmarkEnd w:id="48"/>
      <w:bookmarkEnd w:id="49"/>
      <w:bookmarkEnd w:id="50"/>
    </w:p>
    <w:p w14:paraId="69A7EE24"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51" w:name="_Toc20506855"/>
      <w:bookmarkStart w:id="52" w:name="_Toc40108622"/>
      <w:bookmarkStart w:id="53" w:name="_Toc40108853"/>
      <w:bookmarkStart w:id="54" w:name="_Toc40660513"/>
      <w:bookmarkStart w:id="55" w:name="_Toc58320696"/>
      <w:bookmarkStart w:id="56" w:name="_Toc58373075"/>
      <w:bookmarkStart w:id="57" w:name="_Toc58412972"/>
      <w:bookmarkEnd w:id="51"/>
      <w:bookmarkEnd w:id="52"/>
      <w:bookmarkEnd w:id="53"/>
      <w:bookmarkEnd w:id="54"/>
      <w:bookmarkEnd w:id="55"/>
      <w:bookmarkEnd w:id="56"/>
      <w:bookmarkEnd w:id="57"/>
    </w:p>
    <w:p w14:paraId="53C1F580" w14:textId="53B5A334" w:rsidR="00D34B93" w:rsidRPr="00D34B93" w:rsidRDefault="0038445F" w:rsidP="00D34B93">
      <w:pPr>
        <w:ind w:firstLine="720"/>
        <w:rPr>
          <w:rFonts w:cstheme="majorBidi"/>
          <w:szCs w:val="32"/>
          <w:cs/>
          <w:lang w:bidi="th-TH"/>
        </w:rPr>
      </w:pPr>
      <w:r>
        <w:rPr>
          <w:rFonts w:cstheme="majorBidi" w:hint="cs"/>
          <w:szCs w:val="32"/>
          <w:cs/>
          <w:lang w:bidi="th-TH"/>
        </w:rPr>
        <w:t>ภายในระบบมี</w:t>
      </w:r>
      <w:r w:rsidR="0096680D" w:rsidRPr="0096680D">
        <w:rPr>
          <w:rFonts w:cstheme="majorBidi"/>
          <w:szCs w:val="32"/>
          <w:cs/>
          <w:lang w:bidi="th-TH"/>
        </w:rPr>
        <w:t>การดำเนินงาน 3 ส่วน</w:t>
      </w:r>
      <w:r w:rsidR="00FF38E5">
        <w:rPr>
          <w:rFonts w:cstheme="majorBidi" w:hint="cs"/>
          <w:szCs w:val="32"/>
          <w:cs/>
          <w:lang w:bidi="th-TH"/>
        </w:rPr>
        <w:t xml:space="preserve"> ดังรูปที่ 3.1</w:t>
      </w:r>
      <w:r w:rsidR="0096680D" w:rsidRPr="0096680D">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w:t>
      </w:r>
      <w:r w:rsidR="004E3AE0">
        <w:rPr>
          <w:rFonts w:cstheme="majorBidi" w:hint="cs"/>
          <w:szCs w:val="32"/>
          <w:cs/>
          <w:lang w:bidi="th-TH"/>
        </w:rPr>
        <w:t xml:space="preserve"> ซึ่งผู้จัดทำได้มุ่งเน้น</w:t>
      </w:r>
      <w:r w:rsidR="00731697">
        <w:rPr>
          <w:rFonts w:cstheme="majorBidi" w:hint="cs"/>
          <w:szCs w:val="32"/>
          <w:cs/>
          <w:lang w:bidi="th-TH"/>
        </w:rPr>
        <w:t xml:space="preserve">ไปที่การพัฒนากระบวนการที่ 2 และ 3 ของระบบ </w:t>
      </w:r>
      <w:r w:rsidR="00731697">
        <w:rPr>
          <w:rFonts w:cstheme="majorBidi"/>
          <w:szCs w:val="32"/>
          <w:lang w:bidi="th-TH"/>
        </w:rPr>
        <w:t>(</w:t>
      </w:r>
      <w:r w:rsidR="00731697" w:rsidRPr="0096680D">
        <w:rPr>
          <w:rFonts w:cstheme="majorBidi"/>
          <w:szCs w:val="32"/>
          <w:cs/>
          <w:lang w:bidi="th-TH"/>
        </w:rPr>
        <w:t>การตรวจจับคำที่เป็นข้อมูลส่วนบุคคลจากข้อมูลรูปแบบข้อความ และการแทนที่เสียงที่เป็นข้อมูลส่วนบุคคลด้วยเสียงรบกวน</w:t>
      </w:r>
      <w:r w:rsidR="00731697">
        <w:rPr>
          <w:rFonts w:cstheme="majorBidi"/>
          <w:szCs w:val="32"/>
          <w:lang w:bidi="th-TH"/>
        </w:rPr>
        <w:t>)</w:t>
      </w:r>
      <w:r w:rsidR="0096680D" w:rsidRPr="0096680D">
        <w:rPr>
          <w:rFonts w:cstheme="majorBidi"/>
          <w:szCs w:val="32"/>
          <w:cs/>
          <w:lang w:bidi="th-TH"/>
        </w:rPr>
        <w:t xml:space="preserve"> มีรายละเอียดการดำเนินงาน ดังนี้</w:t>
      </w:r>
    </w:p>
    <w:p w14:paraId="3A4BE549" w14:textId="77777777" w:rsidR="0020522E" w:rsidRDefault="0020522E" w:rsidP="0096680D">
      <w:pPr>
        <w:ind w:firstLine="720"/>
        <w:rPr>
          <w:rFonts w:cstheme="majorBidi"/>
          <w:szCs w:val="32"/>
          <w:lang w:bidi="th-TH"/>
        </w:rPr>
      </w:pPr>
    </w:p>
    <w:p w14:paraId="1FF8F169" w14:textId="77777777" w:rsidR="0020522E" w:rsidRDefault="0020522E" w:rsidP="0096680D">
      <w:pPr>
        <w:ind w:firstLine="720"/>
        <w:rPr>
          <w:rFonts w:cstheme="majorBidi"/>
          <w:szCs w:val="32"/>
          <w:lang w:bidi="th-TH"/>
        </w:rPr>
      </w:pPr>
    </w:p>
    <w:p w14:paraId="5253E013" w14:textId="77777777" w:rsidR="0020522E" w:rsidRPr="0096680D" w:rsidRDefault="0020522E" w:rsidP="00202C87">
      <w:pPr>
        <w:rPr>
          <w:rFonts w:cstheme="majorBidi"/>
          <w:szCs w:val="32"/>
          <w:cs/>
          <w:lang w:bidi="th-TH"/>
        </w:rPr>
      </w:pPr>
    </w:p>
    <w:p w14:paraId="5765E22F" w14:textId="77777777" w:rsidR="00210C60" w:rsidRPr="0020522E" w:rsidRDefault="00210C60" w:rsidP="00210C60">
      <w:pPr>
        <w:pStyle w:val="3"/>
        <w:rPr>
          <w:rFonts w:eastAsia="Times New Roman"/>
          <w:szCs w:val="32"/>
          <w:cs/>
        </w:rPr>
      </w:pPr>
      <w:bookmarkStart w:id="58" w:name="_Toc58412973"/>
      <w:bookmarkStart w:id="59" w:name="_Toc58412974"/>
      <w:r w:rsidRPr="00430F90">
        <w:rPr>
          <w:rFonts w:hint="cs"/>
          <w:cs/>
        </w:rPr>
        <w:lastRenderedPageBreak/>
        <w:t>การแปลงเสียงพูดให้อยู่ในรูปแบบข้อความ</w:t>
      </w:r>
      <w:bookmarkEnd w:id="58"/>
    </w:p>
    <w:p w14:paraId="7AA30474" w14:textId="77777777" w:rsidR="00210C60" w:rsidRPr="00430F90" w:rsidRDefault="00210C60" w:rsidP="00210C60">
      <w:pPr>
        <w:pStyle w:val="4"/>
      </w:pPr>
      <w:r w:rsidRPr="00430F90">
        <w:rPr>
          <w:rFonts w:hint="cs"/>
          <w:cs/>
        </w:rPr>
        <w:t xml:space="preserve">กระบวนการแปลงเสียงให้อยู่ในรูปแบบข้อความโดยใช้ </w:t>
      </w:r>
      <w:r w:rsidRPr="00430F90">
        <w:t>Cloud Speech to Text</w:t>
      </w:r>
    </w:p>
    <w:p w14:paraId="5AEEDF1C" w14:textId="77777777" w:rsidR="00210C60" w:rsidRPr="00BD2F4E" w:rsidRDefault="00210C60" w:rsidP="00210C60">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18F21083" w14:textId="77777777" w:rsidR="00210C60" w:rsidRPr="00BD2F4E" w:rsidRDefault="00210C60" w:rsidP="00210C60">
      <w:pPr>
        <w:pStyle w:val="a0"/>
        <w:numPr>
          <w:ilvl w:val="0"/>
          <w:numId w:val="28"/>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เข้าสู่ระบบเพื่อใช้งานกูเกิลคลาวด์ ในการใช้งานครั้งแรกทางกูเกิลจะให้เครดิต</w:t>
      </w:r>
      <w:r>
        <w:rPr>
          <w:rFonts w:cstheme="majorBidi" w:hint="cs"/>
          <w:szCs w:val="32"/>
          <w:cs/>
          <w:lang w:bidi="th-TH"/>
        </w:rPr>
        <w:t xml:space="preserve"> 300 ดอลลาร์ หรือคิดเป็นค่าเงินบาท</w:t>
      </w:r>
      <w:r w:rsidRPr="00BD2F4E">
        <w:rPr>
          <w:rFonts w:cstheme="majorBidi" w:hint="cs"/>
          <w:szCs w:val="32"/>
          <w:cs/>
          <w:lang w:bidi="th-TH"/>
        </w:rPr>
        <w:t xml:space="preserve">ประมาณ </w:t>
      </w:r>
      <w:r w:rsidRPr="00BD2F4E">
        <w:rPr>
          <w:rFonts w:cstheme="majorBidi"/>
          <w:szCs w:val="32"/>
          <w:lang w:bidi="th-TH"/>
        </w:rPr>
        <w:t xml:space="preserve">9,000 </w:t>
      </w:r>
      <w:r w:rsidRPr="00BD2F4E">
        <w:rPr>
          <w:rFonts w:cstheme="majorBidi" w:hint="cs"/>
          <w:szCs w:val="32"/>
          <w:cs/>
          <w:lang w:bidi="th-TH"/>
        </w:rPr>
        <w:t xml:space="preserve">บาท เนื่องจากการใช้งานกูเกิลคลาวด์นั้นจะเสียค่าใช้จ่ายตามจำนวนที่ใช้จริง </w:t>
      </w:r>
    </w:p>
    <w:p w14:paraId="1970352E" w14:textId="77777777" w:rsidR="00210C60" w:rsidRPr="00BD2F4E" w:rsidRDefault="00210C60" w:rsidP="00210C60">
      <w:pPr>
        <w:pStyle w:val="a0"/>
        <w:numPr>
          <w:ilvl w:val="0"/>
          <w:numId w:val="28"/>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Pr>
          <w:rFonts w:cstheme="majorBidi" w:hint="cs"/>
          <w:szCs w:val="32"/>
          <w:cs/>
          <w:lang w:bidi="th-TH"/>
        </w:rPr>
        <w:t>โปรเจก</w:t>
      </w:r>
      <w:proofErr w:type="spellStart"/>
      <w:r>
        <w:rPr>
          <w:rFonts w:cstheme="majorBidi" w:hint="cs"/>
          <w:szCs w:val="32"/>
          <w:cs/>
          <w:lang w:bidi="th-TH"/>
        </w:rPr>
        <w:t>ต์</w:t>
      </w:r>
      <w:proofErr w:type="spellEnd"/>
      <w:r w:rsidRPr="00BD2F4E">
        <w:rPr>
          <w:rFonts w:cstheme="majorBidi" w:hint="cs"/>
          <w:szCs w:val="32"/>
          <w:cs/>
          <w:lang w:bidi="th-TH"/>
        </w:rPr>
        <w:t xml:space="preserve">บนกูเกิลคลาวด์ และเปิด </w:t>
      </w:r>
      <w:r w:rsidRPr="00BD2F4E">
        <w:rPr>
          <w:rFonts w:cstheme="majorBidi"/>
          <w:szCs w:val="32"/>
          <w:lang w:bidi="th-TH"/>
        </w:rPr>
        <w:t xml:space="preserve">API </w:t>
      </w:r>
      <w:r w:rsidRPr="00BD2F4E">
        <w:rPr>
          <w:rFonts w:cstheme="majorBidi" w:hint="cs"/>
          <w:szCs w:val="32"/>
          <w:cs/>
          <w:lang w:bidi="th-TH"/>
        </w:rPr>
        <w:t>ที่ต้องการใช้งาน ผู้จัดทำ</w:t>
      </w:r>
      <w:r>
        <w:rPr>
          <w:rFonts w:cstheme="majorBidi" w:hint="cs"/>
          <w:szCs w:val="32"/>
          <w:cs/>
          <w:lang w:bidi="th-TH"/>
        </w:rPr>
        <w:t>เลือก</w:t>
      </w:r>
      <w:r w:rsidRPr="00BD2F4E">
        <w:rPr>
          <w:rFonts w:cstheme="majorBidi" w:hint="cs"/>
          <w:szCs w:val="32"/>
          <w:cs/>
          <w:lang w:bidi="th-TH"/>
        </w:rPr>
        <w:t xml:space="preserve">ใช้บริการ </w:t>
      </w:r>
      <w:r w:rsidRPr="00BD2F4E">
        <w:rPr>
          <w:rFonts w:cstheme="majorBidi"/>
          <w:szCs w:val="32"/>
          <w:lang w:bidi="th-TH"/>
        </w:rPr>
        <w:t xml:space="preserve">API </w:t>
      </w:r>
      <w:r>
        <w:rPr>
          <w:rFonts w:cstheme="majorBidi" w:hint="cs"/>
          <w:szCs w:val="32"/>
          <w:cs/>
          <w:lang w:bidi="th-TH"/>
        </w:rPr>
        <w:t>2 ประเภท</w:t>
      </w:r>
      <w:r w:rsidRPr="00BD2F4E">
        <w:rPr>
          <w:rFonts w:cstheme="majorBidi" w:hint="cs"/>
          <w:szCs w:val="32"/>
          <w:cs/>
          <w:lang w:bidi="th-TH"/>
        </w:rPr>
        <w:t xml:space="preserve"> ได้แก่ </w:t>
      </w:r>
      <w:r w:rsidRPr="00BD2F4E">
        <w:rPr>
          <w:rFonts w:cstheme="majorBidi"/>
          <w:szCs w:val="32"/>
          <w:lang w:bidi="th-TH"/>
        </w:rPr>
        <w:t xml:space="preserve">Cloud Storage </w:t>
      </w:r>
      <w:r w:rsidRPr="00BD2F4E">
        <w:rPr>
          <w:rFonts w:cstheme="majorBidi" w:hint="cs"/>
          <w:szCs w:val="32"/>
          <w:cs/>
          <w:lang w:bidi="th-TH"/>
        </w:rPr>
        <w:t>ดังรูปที่</w:t>
      </w:r>
      <w:r>
        <w:rPr>
          <w:rFonts w:cstheme="majorBidi"/>
          <w:szCs w:val="32"/>
          <w:lang w:bidi="th-TH"/>
        </w:rPr>
        <w:t xml:space="preserve"> 3.2</w:t>
      </w:r>
      <w:r>
        <w:rPr>
          <w:rFonts w:cstheme="majorBidi" w:hint="cs"/>
          <w:szCs w:val="32"/>
          <w:cs/>
          <w:lang w:bidi="th-TH"/>
        </w:rPr>
        <w:t xml:space="preserve"> </w:t>
      </w:r>
      <w:r w:rsidRPr="00BD2F4E">
        <w:rPr>
          <w:rFonts w:cstheme="majorBidi" w:hint="cs"/>
          <w:szCs w:val="32"/>
          <w:cs/>
          <w:lang w:bidi="th-TH"/>
        </w:rPr>
        <w:t xml:space="preserve">และ </w:t>
      </w:r>
      <w:r w:rsidRPr="00BD2F4E">
        <w:rPr>
          <w:rFonts w:cstheme="majorBidi"/>
          <w:szCs w:val="32"/>
          <w:lang w:bidi="th-TH"/>
        </w:rPr>
        <w:t xml:space="preserve">Cloud Speech to Text </w:t>
      </w:r>
      <w:r w:rsidRPr="00BD2F4E">
        <w:rPr>
          <w:rFonts w:cstheme="majorBidi" w:hint="cs"/>
          <w:szCs w:val="32"/>
          <w:cs/>
          <w:lang w:bidi="th-TH"/>
        </w:rPr>
        <w:t>ดังรูปที่</w:t>
      </w:r>
      <w:r>
        <w:rPr>
          <w:rFonts w:cstheme="majorBidi"/>
          <w:szCs w:val="32"/>
          <w:lang w:bidi="th-TH"/>
        </w:rPr>
        <w:t xml:space="preserve"> 3.3</w:t>
      </w:r>
    </w:p>
    <w:p w14:paraId="00B4D30C" w14:textId="77777777" w:rsidR="00210C60" w:rsidRDefault="00210C60" w:rsidP="00210C60">
      <w:pPr>
        <w:keepNext/>
        <w:spacing w:after="120" w:line="240" w:lineRule="auto"/>
        <w:jc w:val="center"/>
      </w:pPr>
      <w:r w:rsidRPr="00F54B9F">
        <w:rPr>
          <w:rFonts w:cstheme="majorBidi"/>
          <w:noProof/>
          <w:szCs w:val="32"/>
          <w:lang w:bidi="th-TH"/>
        </w:rPr>
        <w:drawing>
          <wp:inline distT="0" distB="0" distL="0" distR="0" wp14:anchorId="0325EC18" wp14:editId="60DF0EDD">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31"/>
                    <a:stretch>
                      <a:fillRect/>
                    </a:stretch>
                  </pic:blipFill>
                  <pic:spPr>
                    <a:xfrm>
                      <a:off x="0" y="0"/>
                      <a:ext cx="3818525" cy="2615957"/>
                    </a:xfrm>
                    <a:prstGeom prst="rect">
                      <a:avLst/>
                    </a:prstGeom>
                  </pic:spPr>
                </pic:pic>
              </a:graphicData>
            </a:graphic>
          </wp:inline>
        </w:drawing>
      </w:r>
    </w:p>
    <w:p w14:paraId="341122B7" w14:textId="77777777" w:rsidR="00210C60" w:rsidRDefault="00210C60" w:rsidP="00210C60">
      <w:pPr>
        <w:pStyle w:val="af"/>
        <w:rPr>
          <w:rFonts w:cstheme="majorBidi"/>
        </w:rPr>
      </w:pPr>
      <w:bookmarkStart w:id="60" w:name="_Toc58413986"/>
      <w:r w:rsidRPr="0031567B">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2</w:t>
      </w:r>
      <w:r>
        <w:rPr>
          <w:b/>
          <w:bCs/>
          <w:cs/>
        </w:rPr>
        <w:fldChar w:fldCharType="end"/>
      </w:r>
      <w:r>
        <w:rPr>
          <w:b/>
          <w:bCs/>
        </w:rPr>
        <w:t xml:space="preserve"> </w:t>
      </w:r>
      <w:r>
        <w:rPr>
          <w:rFonts w:cstheme="majorBidi" w:hint="cs"/>
          <w:cs/>
        </w:rPr>
        <w:t xml:space="preserve">เปิดใช้งาน </w:t>
      </w:r>
      <w:r>
        <w:rPr>
          <w:rFonts w:cstheme="majorBidi"/>
        </w:rPr>
        <w:t>Cloud Storage</w:t>
      </w:r>
      <w:bookmarkEnd w:id="60"/>
    </w:p>
    <w:p w14:paraId="106D9888" w14:textId="77777777" w:rsidR="00210C60" w:rsidRPr="000F7EAF" w:rsidRDefault="00210C60" w:rsidP="00210C60"/>
    <w:p w14:paraId="57815469" w14:textId="77777777" w:rsidR="00210C60" w:rsidRPr="000F7EAF" w:rsidRDefault="00210C60" w:rsidP="00210C60">
      <w:pPr>
        <w:rPr>
          <w:cs/>
        </w:rPr>
      </w:pPr>
      <w:r w:rsidRPr="000F7EAF">
        <w:rPr>
          <w:cs/>
        </w:rPr>
        <w:br w:type="page"/>
      </w:r>
    </w:p>
    <w:p w14:paraId="17902EC7" w14:textId="77777777" w:rsidR="00210C60" w:rsidRDefault="00210C60" w:rsidP="00210C60">
      <w:pPr>
        <w:pStyle w:val="af"/>
      </w:pPr>
      <w:r w:rsidRPr="00430F90">
        <w:rPr>
          <w:rFonts w:cstheme="majorBidi"/>
          <w:noProof/>
          <w:cs/>
        </w:rPr>
        <w:lastRenderedPageBreak/>
        <w:drawing>
          <wp:inline distT="0" distB="0" distL="0" distR="0" wp14:anchorId="684A0C53" wp14:editId="7BC7CD66">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32"/>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115F565F" w14:textId="77777777" w:rsidR="00210C60" w:rsidRDefault="00210C60" w:rsidP="00210C60">
      <w:pPr>
        <w:pStyle w:val="af"/>
        <w:rPr>
          <w:rFonts w:cstheme="majorBidi"/>
        </w:rPr>
      </w:pPr>
      <w:bookmarkStart w:id="61" w:name="_Toc58413987"/>
      <w:r w:rsidRPr="0031567B">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3</w:t>
      </w:r>
      <w:r>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61"/>
    </w:p>
    <w:p w14:paraId="11813855" w14:textId="77777777" w:rsidR="00210C60" w:rsidRPr="00B063A1" w:rsidRDefault="00210C60" w:rsidP="00210C60">
      <w:pPr>
        <w:pStyle w:val="af"/>
        <w:numPr>
          <w:ilvl w:val="0"/>
          <w:numId w:val="40"/>
        </w:numPr>
        <w:jc w:val="left"/>
        <w:rPr>
          <w:rFonts w:cstheme="majorBidi"/>
          <w:b/>
          <w:bCs/>
        </w:rPr>
      </w:pPr>
      <w:r>
        <w:rPr>
          <w:rFonts w:cstheme="majorBidi" w:hint="cs"/>
          <w:cs/>
        </w:rPr>
        <w:t>ดำเนิน</w:t>
      </w:r>
      <w:r w:rsidRPr="00B063A1">
        <w:rPr>
          <w:rFonts w:cstheme="majorBidi" w:hint="cs"/>
          <w:cs/>
        </w:rPr>
        <w:t>การ</w:t>
      </w:r>
      <w:proofErr w:type="spellStart"/>
      <w:r w:rsidRPr="00B063A1">
        <w:rPr>
          <w:rFonts w:cstheme="majorBidi" w:hint="cs"/>
          <w:cs/>
        </w:rPr>
        <w:t>อัปโห</w:t>
      </w:r>
      <w:proofErr w:type="spellEnd"/>
      <w:r w:rsidRPr="00B063A1">
        <w:rPr>
          <w:rFonts w:cstheme="majorBidi" w:hint="cs"/>
          <w:cs/>
        </w:rPr>
        <w:t xml:space="preserve">ลดไฟล์เสียงที่ทางผู้จัดทำสร้างบทสนทนาระหว่างลูกค้ากับศูนย์ให้บริการข้อมูลลูกค้าทางโทรศัพท์ขึ้นบน </w:t>
      </w:r>
      <w:r w:rsidRPr="00B063A1">
        <w:t xml:space="preserve">Cloud Storage </w:t>
      </w:r>
      <w:r w:rsidRPr="00B063A1">
        <w:rPr>
          <w:rFonts w:cstheme="majorBidi" w:hint="cs"/>
          <w:cs/>
        </w:rPr>
        <w:t>ดังรูปที่</w:t>
      </w:r>
      <w:r w:rsidRPr="00B063A1">
        <w:rPr>
          <w:rFonts w:cstheme="majorBidi"/>
        </w:rPr>
        <w:t xml:space="preserve"> 3.4</w:t>
      </w:r>
    </w:p>
    <w:p w14:paraId="255AC2BD" w14:textId="77777777" w:rsidR="00210C60" w:rsidRDefault="00210C60" w:rsidP="00210C60">
      <w:pPr>
        <w:keepNext/>
        <w:spacing w:after="120" w:line="240" w:lineRule="auto"/>
        <w:jc w:val="center"/>
      </w:pPr>
      <w:r w:rsidRPr="003A6FFF">
        <w:rPr>
          <w:noProof/>
          <w:lang w:bidi="th-TH"/>
        </w:rPr>
        <w:drawing>
          <wp:inline distT="0" distB="0" distL="0" distR="0" wp14:anchorId="3B1FCEEC" wp14:editId="4E51F9CB">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3"/>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25ED866F" w14:textId="77777777" w:rsidR="00210C60" w:rsidRPr="007A22FF" w:rsidRDefault="00210C60" w:rsidP="00210C60">
      <w:pPr>
        <w:pStyle w:val="af"/>
        <w:rPr>
          <w:rFonts w:cstheme="majorBidi"/>
          <w:b/>
          <w:bCs/>
        </w:rPr>
      </w:pPr>
      <w:bookmarkStart w:id="62" w:name="_Toc58413988"/>
      <w:r w:rsidRPr="007A22FF">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4</w:t>
      </w:r>
      <w:r>
        <w:rPr>
          <w:b/>
          <w:bCs/>
          <w:cs/>
        </w:rPr>
        <w:fldChar w:fldCharType="end"/>
      </w:r>
      <w:r>
        <w:rPr>
          <w:b/>
          <w:bCs/>
        </w:rPr>
        <w:t xml:space="preserve"> </w:t>
      </w:r>
      <w:proofErr w:type="spellStart"/>
      <w:r>
        <w:rPr>
          <w:rFonts w:cstheme="majorBidi" w:hint="cs"/>
          <w:cs/>
        </w:rPr>
        <w:t>อัปโห</w:t>
      </w:r>
      <w:proofErr w:type="spellEnd"/>
      <w:r>
        <w:rPr>
          <w:rFonts w:cstheme="majorBidi" w:hint="cs"/>
          <w:cs/>
        </w:rPr>
        <w:t xml:space="preserve">ลดไฟล์เสียงขึ้นบน </w:t>
      </w:r>
      <w:r>
        <w:rPr>
          <w:rFonts w:cstheme="majorBidi"/>
        </w:rPr>
        <w:t>Cloud Storage</w:t>
      </w:r>
      <w:bookmarkEnd w:id="62"/>
    </w:p>
    <w:p w14:paraId="244B0586" w14:textId="77777777" w:rsidR="00210C60" w:rsidRPr="000E2FC8" w:rsidRDefault="00210C60" w:rsidP="00210C60">
      <w:pPr>
        <w:pStyle w:val="a0"/>
        <w:numPr>
          <w:ilvl w:val="0"/>
          <w:numId w:val="30"/>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Pr="000E2FC8">
        <w:rPr>
          <w:rFonts w:cstheme="majorBidi" w:hint="cs"/>
          <w:szCs w:val="32"/>
          <w:cs/>
          <w:lang w:bidi="th-TH"/>
        </w:rPr>
        <w:t xml:space="preserve">และกำหนดค่าต่าง ๆ เพื่อนำไปใช้ในการแปลงเสียงพูดให้อยู่ในรูปแบบข้อความ ดังรูปที่ </w:t>
      </w:r>
      <w:r>
        <w:rPr>
          <w:rFonts w:cstheme="majorBidi"/>
          <w:szCs w:val="32"/>
          <w:lang w:bidi="th-TH"/>
        </w:rPr>
        <w:t>3.5</w:t>
      </w:r>
    </w:p>
    <w:p w14:paraId="6D1FBE2B" w14:textId="77777777" w:rsidR="00210C60" w:rsidRDefault="00210C60" w:rsidP="00210C60">
      <w:pPr>
        <w:keepNext/>
        <w:spacing w:after="120" w:line="240" w:lineRule="auto"/>
        <w:jc w:val="center"/>
      </w:pPr>
      <w:r w:rsidRPr="00430F90">
        <w:rPr>
          <w:rFonts w:cstheme="majorBidi"/>
          <w:noProof/>
          <w:cs/>
          <w:lang w:bidi="th-TH"/>
        </w:rPr>
        <w:drawing>
          <wp:inline distT="0" distB="0" distL="0" distR="0" wp14:anchorId="39E8B438" wp14:editId="2F568928">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4"/>
                    <a:stretch>
                      <a:fillRect/>
                    </a:stretch>
                  </pic:blipFill>
                  <pic:spPr>
                    <a:xfrm>
                      <a:off x="0" y="0"/>
                      <a:ext cx="4441864" cy="1085789"/>
                    </a:xfrm>
                    <a:prstGeom prst="rect">
                      <a:avLst/>
                    </a:prstGeom>
                  </pic:spPr>
                </pic:pic>
              </a:graphicData>
            </a:graphic>
          </wp:inline>
        </w:drawing>
      </w:r>
    </w:p>
    <w:p w14:paraId="75CF6550" w14:textId="77777777" w:rsidR="00210C60" w:rsidRPr="000F7EAF" w:rsidRDefault="00210C60" w:rsidP="00210C60">
      <w:pPr>
        <w:pStyle w:val="af"/>
        <w:rPr>
          <w:rFonts w:cstheme="majorBidi"/>
          <w:b/>
          <w:bCs/>
          <w:cs/>
        </w:rPr>
      </w:pPr>
      <w:bookmarkStart w:id="63" w:name="_Toc58413989"/>
      <w:r w:rsidRPr="007A22FF">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5</w:t>
      </w:r>
      <w:r>
        <w:rPr>
          <w:b/>
          <w:bCs/>
          <w:cs/>
        </w:rPr>
        <w:fldChar w:fldCharType="end"/>
      </w:r>
      <w:r>
        <w:rPr>
          <w:b/>
          <w:bCs/>
        </w:rPr>
        <w:t xml:space="preserve"> </w:t>
      </w:r>
      <w:r>
        <w:rPr>
          <w:rFonts w:cstheme="majorBidi" w:hint="cs"/>
          <w:cs/>
        </w:rPr>
        <w:t>การนำเข้าข้อมูลเสียงและกำหนดค่าต่าง ๆ</w:t>
      </w:r>
      <w:bookmarkEnd w:id="63"/>
    </w:p>
    <w:p w14:paraId="306EAB45" w14:textId="77777777" w:rsidR="00210C60" w:rsidRPr="00EF58A7" w:rsidRDefault="00210C60" w:rsidP="00210C60">
      <w:pPr>
        <w:pStyle w:val="a0"/>
        <w:numPr>
          <w:ilvl w:val="0"/>
          <w:numId w:val="30"/>
        </w:numPr>
        <w:spacing w:after="120" w:line="240" w:lineRule="auto"/>
        <w:jc w:val="thaiDistribute"/>
        <w:rPr>
          <w:rFonts w:cstheme="majorBidi"/>
          <w:szCs w:val="32"/>
          <w:cs/>
          <w:lang w:bidi="th-TH"/>
        </w:rPr>
      </w:pPr>
      <w:r w:rsidRPr="003E275D">
        <w:rPr>
          <w:rFonts w:cstheme="majorBidi" w:hint="cs"/>
          <w:szCs w:val="32"/>
          <w:cs/>
          <w:lang w:bidi="th-TH"/>
        </w:rPr>
        <w:lastRenderedPageBreak/>
        <w:t>แปลงเสียงพูดให้อยู่ในรูป</w:t>
      </w:r>
      <w:r>
        <w:rPr>
          <w:rFonts w:cstheme="majorBidi" w:hint="cs"/>
          <w:szCs w:val="32"/>
          <w:cs/>
          <w:lang w:bidi="th-TH"/>
        </w:rPr>
        <w:t>แบบ</w:t>
      </w:r>
      <w:r w:rsidRPr="003E275D">
        <w:rPr>
          <w:rFonts w:cstheme="majorBidi" w:hint="cs"/>
          <w:szCs w:val="32"/>
          <w:cs/>
          <w:lang w:bidi="th-TH"/>
        </w:rPr>
        <w:t>ข้อความ</w:t>
      </w:r>
      <w:r>
        <w:rPr>
          <w:rFonts w:cstheme="majorBidi" w:hint="cs"/>
          <w:szCs w:val="32"/>
          <w:cs/>
          <w:lang w:bidi="th-TH"/>
        </w:rPr>
        <w:t>โดยการสร้างฟังก์ชันต่าง ๆ ได้แก่</w:t>
      </w:r>
      <w:r w:rsidRPr="003E275D">
        <w:rPr>
          <w:rFonts w:cstheme="majorBidi" w:hint="cs"/>
          <w:szCs w:val="32"/>
          <w:cs/>
          <w:lang w:bidi="th-TH"/>
        </w:rPr>
        <w:t xml:space="preserve"> ฟังก์ชัน </w:t>
      </w:r>
      <w:proofErr w:type="spellStart"/>
      <w:r w:rsidRPr="003E275D">
        <w:rPr>
          <w:rFonts w:cstheme="majorBidi"/>
          <w:szCs w:val="32"/>
          <w:lang w:bidi="th-TH"/>
        </w:rPr>
        <w:t>print_word_offsets</w:t>
      </w:r>
      <w:proofErr w:type="spellEnd"/>
      <w:r w:rsidRPr="003E275D">
        <w:rPr>
          <w:rFonts w:cstheme="majorBidi"/>
          <w:szCs w:val="32"/>
          <w:lang w:bidi="th-TH"/>
        </w:rPr>
        <w:t xml:space="preserve"> </w:t>
      </w:r>
      <w:r w:rsidRPr="003E275D">
        <w:rPr>
          <w:rFonts w:cstheme="majorBidi" w:hint="cs"/>
          <w:szCs w:val="32"/>
          <w:cs/>
          <w:lang w:bidi="th-TH"/>
        </w:rPr>
        <w:t>ระบุเวลากับคำในบทส</w:t>
      </w:r>
      <w:r>
        <w:rPr>
          <w:rFonts w:cstheme="majorBidi" w:hint="cs"/>
          <w:szCs w:val="32"/>
          <w:cs/>
          <w:lang w:bidi="th-TH"/>
        </w:rPr>
        <w:t>น</w:t>
      </w:r>
      <w:r w:rsidRPr="003E275D">
        <w:rPr>
          <w:rFonts w:cstheme="majorBidi" w:hint="cs"/>
          <w:szCs w:val="32"/>
          <w:cs/>
          <w:lang w:bidi="th-TH"/>
        </w:rPr>
        <w:t>ทนา (</w:t>
      </w:r>
      <w:r w:rsidRPr="003E275D">
        <w:rPr>
          <w:rFonts w:cstheme="majorBidi"/>
          <w:szCs w:val="32"/>
          <w:lang w:bidi="th-TH"/>
        </w:rPr>
        <w:t>Timestamp</w:t>
      </w:r>
      <w:r w:rsidRPr="003E275D">
        <w:rPr>
          <w:rFonts w:cstheme="majorBidi" w:hint="cs"/>
          <w:szCs w:val="32"/>
          <w:cs/>
          <w:lang w:bidi="th-TH"/>
        </w:rPr>
        <w:t>) โดยระบุเวลาที่เริ่มต้นในแต่ละคำ และเวลาที่สิ้นสุดของคำ ๆ นั้น โดยหน่วยเวลาเป็นวินาทีเพื่อให้ง่ายต่อการเข้าใจ</w:t>
      </w:r>
      <w:r>
        <w:rPr>
          <w:rFonts w:cstheme="majorBidi" w:hint="cs"/>
          <w:szCs w:val="32"/>
          <w:cs/>
          <w:lang w:bidi="th-TH"/>
        </w:rPr>
        <w:t xml:space="preserve"> </w:t>
      </w:r>
      <w:r w:rsidRPr="003E275D">
        <w:rPr>
          <w:rFonts w:cstheme="majorBidi" w:hint="cs"/>
          <w:szCs w:val="32"/>
          <w:cs/>
          <w:lang w:bidi="th-TH"/>
        </w:rPr>
        <w:t xml:space="preserve">ฟังก์ชัน </w:t>
      </w:r>
      <w:proofErr w:type="spellStart"/>
      <w:r w:rsidRPr="003E275D">
        <w:rPr>
          <w:rFonts w:cstheme="majorBidi"/>
          <w:szCs w:val="32"/>
          <w:lang w:bidi="th-TH"/>
        </w:rPr>
        <w:t>print_sentences</w:t>
      </w:r>
      <w:proofErr w:type="spellEnd"/>
      <w:r w:rsidRPr="003E275D">
        <w:rPr>
          <w:rFonts w:cstheme="majorBidi"/>
          <w:szCs w:val="32"/>
          <w:lang w:bidi="th-TH"/>
        </w:rPr>
        <w:t xml:space="preserve"> </w:t>
      </w:r>
      <w:r w:rsidRPr="003E275D">
        <w:rPr>
          <w:rFonts w:cstheme="majorBidi" w:hint="cs"/>
          <w:szCs w:val="32"/>
          <w:cs/>
          <w:lang w:bidi="th-TH"/>
        </w:rPr>
        <w:t xml:space="preserve">แสดงผลประโยคที่ผ่านการแปลงเสียงพูดให้อยู่ในรูปแบบข้อความและแสดงผลค่าความเชื่อมั่น </w:t>
      </w:r>
      <w:r w:rsidRPr="003E275D">
        <w:rPr>
          <w:rFonts w:cstheme="majorBidi"/>
          <w:szCs w:val="32"/>
          <w:lang w:bidi="th-TH"/>
        </w:rPr>
        <w:t xml:space="preserve">(Confidence) </w:t>
      </w:r>
      <w:r w:rsidRPr="003E275D">
        <w:rPr>
          <w:rFonts w:cstheme="majorBidi" w:hint="cs"/>
          <w:szCs w:val="32"/>
          <w:cs/>
          <w:lang w:bidi="th-TH"/>
        </w:rPr>
        <w:t xml:space="preserve">ส่วนสุดท้ายในขั้นตอนการแปลงเสียงพูดให้อยู่ในรูปแบบของข้อความในฟังก์ชัน </w:t>
      </w:r>
      <w:proofErr w:type="spellStart"/>
      <w:r w:rsidRPr="003E275D">
        <w:rPr>
          <w:rFonts w:cstheme="majorBidi"/>
          <w:szCs w:val="32"/>
          <w:lang w:bidi="th-TH"/>
        </w:rPr>
        <w:t>speech_to_text</w:t>
      </w:r>
      <w:proofErr w:type="spellEnd"/>
      <w:r w:rsidRPr="003E275D">
        <w:rPr>
          <w:rFonts w:cstheme="majorBidi"/>
          <w:szCs w:val="32"/>
          <w:lang w:bidi="th-TH"/>
        </w:rPr>
        <w:t xml:space="preserve"> </w:t>
      </w:r>
      <w:r w:rsidRPr="003E275D">
        <w:rPr>
          <w:rFonts w:cstheme="majorBidi" w:hint="cs"/>
          <w:szCs w:val="32"/>
          <w:cs/>
          <w:lang w:bidi="th-TH"/>
        </w:rPr>
        <w:t>ใช้โมดูลของ</w:t>
      </w:r>
      <w:r>
        <w:rPr>
          <w:rFonts w:cstheme="majorBidi" w:hint="cs"/>
          <w:szCs w:val="32"/>
          <w:cs/>
          <w:lang w:bidi="th-TH"/>
        </w:rPr>
        <w:t xml:space="preserve">ไลบรารี </w:t>
      </w:r>
      <w:r>
        <w:rPr>
          <w:rFonts w:cstheme="majorBidi"/>
          <w:szCs w:val="32"/>
          <w:lang w:bidi="th-TH"/>
        </w:rPr>
        <w:t>S</w:t>
      </w:r>
      <w:r w:rsidRPr="003E275D">
        <w:rPr>
          <w:rFonts w:cstheme="majorBidi"/>
          <w:szCs w:val="32"/>
          <w:lang w:bidi="th-TH"/>
        </w:rPr>
        <w:t xml:space="preserve">peech </w:t>
      </w:r>
      <w:r w:rsidRPr="003E275D">
        <w:rPr>
          <w:rFonts w:cstheme="majorBidi" w:hint="cs"/>
          <w:szCs w:val="32"/>
          <w:cs/>
          <w:lang w:bidi="th-TH"/>
        </w:rPr>
        <w:t>ในการแปลงข้อมูลเสียงพูดให้อยู่ในรูปแบบข้อความ และระบุไฟล์</w:t>
      </w:r>
    </w:p>
    <w:p w14:paraId="20AD3DA0" w14:textId="77777777" w:rsidR="00210C60" w:rsidRDefault="00210C60" w:rsidP="00210C60">
      <w:pPr>
        <w:keepNext/>
        <w:spacing w:after="120" w:line="240" w:lineRule="auto"/>
        <w:jc w:val="center"/>
      </w:pPr>
      <w:r w:rsidRPr="00430F90">
        <w:rPr>
          <w:rFonts w:cstheme="majorBidi"/>
          <w:noProof/>
          <w:cs/>
          <w:lang w:bidi="th-TH"/>
        </w:rPr>
        <w:drawing>
          <wp:inline distT="0" distB="0" distL="0" distR="0" wp14:anchorId="25D8A1F1" wp14:editId="02C96F4C">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5"/>
                    <a:stretch>
                      <a:fillRect/>
                    </a:stretch>
                  </pic:blipFill>
                  <pic:spPr>
                    <a:xfrm>
                      <a:off x="0" y="0"/>
                      <a:ext cx="4446524" cy="5003368"/>
                    </a:xfrm>
                    <a:prstGeom prst="rect">
                      <a:avLst/>
                    </a:prstGeom>
                  </pic:spPr>
                </pic:pic>
              </a:graphicData>
            </a:graphic>
          </wp:inline>
        </w:drawing>
      </w:r>
    </w:p>
    <w:p w14:paraId="3121E883" w14:textId="77777777" w:rsidR="00210C60" w:rsidRDefault="00210C60" w:rsidP="00210C60">
      <w:pPr>
        <w:pStyle w:val="af"/>
        <w:rPr>
          <w:rFonts w:cstheme="majorBidi"/>
          <w:cs/>
        </w:rPr>
      </w:pPr>
      <w:bookmarkStart w:id="64" w:name="_Toc58413990"/>
      <w:r w:rsidRPr="0046201C">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6</w:t>
      </w:r>
      <w:r>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4"/>
    </w:p>
    <w:p w14:paraId="7CE1A4B4" w14:textId="77777777" w:rsidR="00210C60" w:rsidRPr="001B412B" w:rsidRDefault="00210C60" w:rsidP="00210C60">
      <w:pPr>
        <w:rPr>
          <w:lang w:bidi="th-TH"/>
        </w:rPr>
      </w:pPr>
    </w:p>
    <w:p w14:paraId="777899A7" w14:textId="77777777" w:rsidR="00210C60" w:rsidRPr="00763A17" w:rsidRDefault="00210C60" w:rsidP="00210C60">
      <w:pPr>
        <w:pStyle w:val="4"/>
        <w:rPr>
          <w:rFonts w:cstheme="majorBidi"/>
        </w:rPr>
      </w:pPr>
      <w:r w:rsidRPr="00276ECB">
        <w:rPr>
          <w:rFonts w:hint="cs"/>
          <w:cs/>
        </w:rPr>
        <w:lastRenderedPageBreak/>
        <w:t>บันทึกไฟล์</w:t>
      </w:r>
      <w:r w:rsidRPr="00763A17">
        <w:rPr>
          <w:rFonts w:hint="cs"/>
          <w:cs/>
        </w:rPr>
        <w:t>ที่ผ่านการแปลงเสียงพูดให้อยู่ในรูปแบบข้อความ</w:t>
      </w:r>
      <w:r w:rsidRPr="00763A17">
        <w:rPr>
          <w:cs/>
        </w:rPr>
        <w:t xml:space="preserve">ให้อยู่ในรูปของ </w:t>
      </w:r>
      <w:r w:rsidRPr="00763A17">
        <w:t>Dictionary</w:t>
      </w:r>
    </w:p>
    <w:p w14:paraId="68AB9D11" w14:textId="54119912" w:rsidR="00210C60" w:rsidRPr="008045CF" w:rsidRDefault="00210C60" w:rsidP="00210C60">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w:t>
      </w:r>
      <w:r w:rsidR="002B0C06">
        <w:rPr>
          <w:rFonts w:cstheme="majorBidi" w:hint="cs"/>
          <w:szCs w:val="32"/>
          <w:cs/>
          <w:lang w:bidi="th-TH"/>
        </w:rPr>
        <w:t>ถัด</w:t>
      </w:r>
      <w:r w:rsidRPr="008045CF">
        <w:rPr>
          <w:rFonts w:cstheme="majorBidi" w:hint="cs"/>
          <w:szCs w:val="32"/>
          <w:cs/>
          <w:lang w:bidi="th-TH"/>
        </w:rPr>
        <w:t>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w:t>
      </w:r>
      <w:r>
        <w:rPr>
          <w:rFonts w:cstheme="majorBidi"/>
          <w:szCs w:val="32"/>
          <w:lang w:bidi="th-TH"/>
        </w:rPr>
        <w:t>7</w:t>
      </w:r>
    </w:p>
    <w:p w14:paraId="1AB589B1" w14:textId="77777777" w:rsidR="00210C60" w:rsidRDefault="00210C60" w:rsidP="00210C60">
      <w:pPr>
        <w:keepNext/>
        <w:spacing w:after="120" w:line="240" w:lineRule="auto"/>
        <w:ind w:left="720"/>
        <w:jc w:val="center"/>
      </w:pPr>
      <w:r w:rsidRPr="00430F90">
        <w:rPr>
          <w:rFonts w:cstheme="majorBidi"/>
          <w:noProof/>
          <w:cs/>
          <w:lang w:bidi="th-TH"/>
        </w:rPr>
        <w:drawing>
          <wp:inline distT="0" distB="0" distL="0" distR="0" wp14:anchorId="04BF7ACC" wp14:editId="40D6A2D4">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70837" cy="537497"/>
                    </a:xfrm>
                    <a:prstGeom prst="rect">
                      <a:avLst/>
                    </a:prstGeom>
                  </pic:spPr>
                </pic:pic>
              </a:graphicData>
            </a:graphic>
          </wp:inline>
        </w:drawing>
      </w:r>
    </w:p>
    <w:p w14:paraId="41701016" w14:textId="77777777" w:rsidR="00210C60" w:rsidRPr="005F7E05" w:rsidRDefault="00210C60" w:rsidP="00210C60">
      <w:pPr>
        <w:pStyle w:val="af"/>
        <w:rPr>
          <w:rFonts w:cstheme="majorBidi"/>
          <w:b/>
          <w:bCs/>
          <w:cs/>
        </w:rPr>
      </w:pPr>
      <w:bookmarkStart w:id="65" w:name="_Toc58413991"/>
      <w:r w:rsidRPr="0046201C">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7</w:t>
      </w:r>
      <w:r>
        <w:rPr>
          <w:b/>
          <w:bCs/>
          <w:cs/>
        </w:rPr>
        <w:fldChar w:fldCharType="end"/>
      </w:r>
      <w:r>
        <w:rPr>
          <w:b/>
          <w:bCs/>
        </w:rPr>
        <w:t xml:space="preserve"> </w:t>
      </w:r>
      <w:r w:rsidRPr="00AA7235">
        <w:rPr>
          <w:rFonts w:hint="cs"/>
          <w:cs/>
        </w:rPr>
        <w:t>การ</w:t>
      </w:r>
      <w:r w:rsidRPr="00AA7235">
        <w:rPr>
          <w:cs/>
        </w:rPr>
        <w:t>บันทึกไฟล์ข้อความเป็นไฟล์ประเภท .</w:t>
      </w:r>
      <w:r w:rsidRPr="00AA7235">
        <w:rPr>
          <w:rFonts w:cstheme="majorBidi"/>
        </w:rPr>
        <w:t>json</w:t>
      </w:r>
      <w:bookmarkEnd w:id="65"/>
    </w:p>
    <w:p w14:paraId="7258E316" w14:textId="77777777" w:rsidR="0008095C" w:rsidRPr="00430F90" w:rsidRDefault="00593928" w:rsidP="005340B3">
      <w:pPr>
        <w:pStyle w:val="3"/>
        <w:spacing w:after="120" w:line="240" w:lineRule="auto"/>
        <w:rPr>
          <w:rFonts w:asciiTheme="majorBidi" w:hAnsiTheme="majorBidi" w:cstheme="majorBidi"/>
        </w:rPr>
      </w:pPr>
      <w:r w:rsidRPr="00430F90">
        <w:rPr>
          <w:rFonts w:asciiTheme="majorBidi" w:hAnsiTheme="majorBidi" w:cstheme="majorBidi" w:hint="cs"/>
          <w:cs/>
        </w:rPr>
        <w:t>การตรวจจับคำที่เป็นข้อมูลส่วนบุคคลจากข้อมูลรูปแบบข้อความ</w:t>
      </w:r>
      <w:bookmarkEnd w:id="59"/>
      <w:r w:rsidRPr="00430F90">
        <w:rPr>
          <w:rFonts w:asciiTheme="majorBidi" w:hAnsiTheme="majorBidi" w:cstheme="majorBidi" w:hint="cs"/>
          <w:cs/>
        </w:rPr>
        <w:t xml:space="preserve"> </w:t>
      </w:r>
    </w:p>
    <w:p w14:paraId="744D7479" w14:textId="4D9FF111" w:rsidR="00AC19B6" w:rsidRDefault="005F7E05" w:rsidP="005340B3">
      <w:pPr>
        <w:spacing w:after="120" w:line="240" w:lineRule="auto"/>
        <w:ind w:firstLine="720"/>
        <w:jc w:val="thaiDistribute"/>
        <w:rPr>
          <w:rFonts w:cstheme="majorBidi"/>
          <w:szCs w:val="32"/>
          <w:cs/>
          <w:lang w:bidi="th-TH"/>
        </w:rPr>
      </w:pPr>
      <w:r>
        <w:rPr>
          <w:rFonts w:cstheme="majorBidi" w:hint="cs"/>
          <w:szCs w:val="32"/>
          <w:cs/>
          <w:lang w:bidi="th-TH"/>
        </w:rPr>
        <w:t>นำเข้า</w:t>
      </w:r>
      <w:r w:rsidR="0047427B">
        <w:rPr>
          <w:rFonts w:cstheme="majorBidi" w:hint="cs"/>
          <w:szCs w:val="32"/>
          <w:cs/>
          <w:lang w:bidi="th-TH"/>
        </w:rPr>
        <w:t xml:space="preserve">ข้อมูลที่ </w:t>
      </w:r>
      <w:r w:rsidR="00420727" w:rsidRPr="00420727">
        <w:rPr>
          <w:rFonts w:cstheme="majorBidi"/>
          <w:szCs w:val="32"/>
          <w:lang w:bidi="th-TH"/>
        </w:rPr>
        <w:t>Cloud Speech to Text</w:t>
      </w:r>
      <w:r w:rsidR="0047427B">
        <w:rPr>
          <w:rFonts w:cstheme="majorBidi"/>
          <w:szCs w:val="32"/>
          <w:lang w:bidi="th-TH"/>
        </w:rPr>
        <w:t xml:space="preserve"> </w:t>
      </w:r>
      <w:r w:rsidR="0047427B">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sidR="0047427B">
        <w:rPr>
          <w:rFonts w:cstheme="majorBidi" w:hint="cs"/>
          <w:szCs w:val="32"/>
          <w:cs/>
          <w:lang w:bidi="th-TH"/>
        </w:rPr>
        <w:t>ในรูป</w:t>
      </w:r>
      <w:r w:rsidR="005B08CB">
        <w:rPr>
          <w:rFonts w:cstheme="majorBidi" w:hint="cs"/>
          <w:szCs w:val="32"/>
          <w:cs/>
          <w:lang w:bidi="th-TH"/>
        </w:rPr>
        <w:t>แบบ</w:t>
      </w:r>
      <w:r w:rsidR="0047427B">
        <w:rPr>
          <w:rFonts w:cstheme="majorBidi" w:hint="cs"/>
          <w:szCs w:val="32"/>
          <w:cs/>
          <w:lang w:bidi="th-TH"/>
        </w:rPr>
        <w:t>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w:t>
      </w:r>
      <w:r w:rsidR="00751498">
        <w:rPr>
          <w:rFonts w:cstheme="majorBidi" w:hint="cs"/>
          <w:szCs w:val="32"/>
          <w:cs/>
          <w:lang w:bidi="th-TH"/>
        </w:rPr>
        <w:t>มาพัฒนา</w:t>
      </w:r>
      <w:r w:rsidR="00251007">
        <w:rPr>
          <w:rFonts w:cstheme="majorBidi" w:hint="cs"/>
          <w:szCs w:val="32"/>
          <w:cs/>
          <w:lang w:bidi="th-TH"/>
        </w:rPr>
        <w:t>เครื่องมือ</w:t>
      </w:r>
      <w:r w:rsidR="00A2292C">
        <w:rPr>
          <w:rFonts w:cstheme="majorBidi" w:hint="cs"/>
          <w:szCs w:val="32"/>
          <w:cs/>
          <w:lang w:bidi="th-TH"/>
        </w:rPr>
        <w:t xml:space="preserve">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156A6D2C"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w:t>
      </w:r>
      <w:r w:rsidR="00251007">
        <w:rPr>
          <w:rFonts w:cstheme="majorBidi" w:hint="cs"/>
          <w:szCs w:val="32"/>
          <w:cs/>
          <w:lang w:bidi="th-TH"/>
        </w:rPr>
        <w:t>มีการ</w:t>
      </w:r>
      <w:r w:rsidRPr="000204FB">
        <w:rPr>
          <w:rFonts w:cstheme="majorBidi" w:hint="cs"/>
          <w:szCs w:val="32"/>
          <w:cs/>
          <w:lang w:bidi="th-TH"/>
        </w:rPr>
        <w:t>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00251007">
        <w:rPr>
          <w:rFonts w:cstheme="majorBidi" w:hint="cs"/>
          <w:szCs w:val="32"/>
          <w:cs/>
          <w:lang w:bidi="th-TH"/>
        </w:rPr>
        <w:t xml:space="preserve"> </w:t>
      </w:r>
      <w:r w:rsidRPr="000204FB">
        <w:rPr>
          <w:rFonts w:cstheme="majorBidi" w:hint="cs"/>
          <w:szCs w:val="32"/>
          <w:cs/>
          <w:lang w:bidi="th-TH"/>
        </w:rPr>
        <w:t>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w:t>
      </w:r>
      <w:r w:rsidR="00ED6C25">
        <w:rPr>
          <w:rFonts w:cstheme="majorBidi" w:hint="cs"/>
          <w:szCs w:val="32"/>
          <w:cs/>
          <w:lang w:bidi="th-TH"/>
        </w:rPr>
        <w:t>โดย</w:t>
      </w:r>
      <w:r w:rsidR="002524E7">
        <w:rPr>
          <w:rFonts w:cstheme="majorBidi" w:hint="cs"/>
          <w:szCs w:val="32"/>
          <w:cs/>
          <w:lang w:bidi="th-TH"/>
        </w:rPr>
        <w:t>รายละเอียด</w:t>
      </w:r>
      <w:r w:rsidR="00ED6C25">
        <w:rPr>
          <w:rFonts w:cstheme="majorBidi" w:hint="cs"/>
          <w:szCs w:val="32"/>
          <w:cs/>
          <w:lang w:bidi="th-TH"/>
        </w:rPr>
        <w:t>การดำเนินงาน</w:t>
      </w:r>
      <w:r w:rsidR="006B0F02">
        <w:rPr>
          <w:rFonts w:cstheme="majorBidi" w:hint="cs"/>
          <w:szCs w:val="32"/>
          <w:cs/>
          <w:lang w:bidi="th-TH"/>
        </w:rPr>
        <w:t xml:space="preserve"> </w:t>
      </w:r>
      <w:r w:rsidR="00ED6C25">
        <w:rPr>
          <w:rFonts w:cstheme="majorBidi" w:hint="cs"/>
          <w:szCs w:val="32"/>
          <w:cs/>
          <w:lang w:bidi="th-TH"/>
        </w:rPr>
        <w:t>มี</w:t>
      </w:r>
      <w:r w:rsidR="006B0F02">
        <w:rPr>
          <w:rFonts w:cstheme="majorBidi" w:hint="cs"/>
          <w:szCs w:val="32"/>
          <w:cs/>
          <w:lang w:bidi="th-TH"/>
        </w:rPr>
        <w:t>ดังนี้</w:t>
      </w:r>
    </w:p>
    <w:p w14:paraId="10329498" w14:textId="1143423A" w:rsidR="0072138F" w:rsidRPr="00171321" w:rsidRDefault="006306FC" w:rsidP="00D573EF">
      <w:pPr>
        <w:pStyle w:val="a0"/>
        <w:numPr>
          <w:ilvl w:val="0"/>
          <w:numId w:val="31"/>
        </w:numPr>
        <w:spacing w:after="120" w:line="240" w:lineRule="auto"/>
        <w:jc w:val="thaiDistribute"/>
        <w:rPr>
          <w:rFonts w:cstheme="majorBidi"/>
          <w:szCs w:val="32"/>
          <w:lang w:bidi="th-TH"/>
        </w:rPr>
      </w:pPr>
      <w:r w:rsidRPr="00171321">
        <w:rPr>
          <w:rFonts w:cstheme="majorBidi" w:hint="cs"/>
          <w:szCs w:val="32"/>
          <w:cs/>
          <w:lang w:bidi="th-TH"/>
        </w:rPr>
        <w:t>พัฒนา</w:t>
      </w:r>
      <w:r w:rsidR="00693E74">
        <w:rPr>
          <w:rFonts w:cstheme="majorBidi" w:hint="cs"/>
          <w:szCs w:val="32"/>
          <w:cs/>
          <w:lang w:bidi="th-TH"/>
        </w:rPr>
        <w:t>ไลบรารี</w:t>
      </w:r>
      <w:r w:rsidRPr="00171321">
        <w:rPr>
          <w:rFonts w:cstheme="majorBidi" w:hint="cs"/>
          <w:szCs w:val="32"/>
          <w:cs/>
          <w:lang w:bidi="th-TH"/>
        </w:rPr>
        <w:t xml:space="preserve">ของ </w:t>
      </w:r>
      <w:r w:rsidRPr="00171321">
        <w:rPr>
          <w:rFonts w:cstheme="majorBidi"/>
          <w:szCs w:val="32"/>
          <w:lang w:bidi="th-TH"/>
        </w:rPr>
        <w:t>Stanford Named Entities Recognizer</w:t>
      </w:r>
      <w:r w:rsidR="007F418A" w:rsidRPr="00171321">
        <w:rPr>
          <w:rFonts w:cstheme="majorBidi" w:hint="cs"/>
          <w:szCs w:val="32"/>
          <w:cs/>
          <w:lang w:bidi="th-TH"/>
        </w:rPr>
        <w:t xml:space="preserve"> </w:t>
      </w:r>
      <w:r w:rsidR="00ED6C25">
        <w:rPr>
          <w:rFonts w:cstheme="majorBidi" w:hint="cs"/>
          <w:szCs w:val="32"/>
          <w:cs/>
          <w:lang w:bidi="th-TH"/>
        </w:rPr>
        <w:t>โดย</w:t>
      </w:r>
      <w:r w:rsidR="003640EA" w:rsidRPr="00171321">
        <w:rPr>
          <w:rFonts w:cstheme="majorBidi"/>
          <w:szCs w:val="32"/>
          <w:cs/>
          <w:lang w:bidi="th-TH"/>
        </w:rPr>
        <w:t>เลือก</w:t>
      </w:r>
      <w:r w:rsidR="004C106C">
        <w:rPr>
          <w:rFonts w:cstheme="majorBidi" w:hint="cs"/>
          <w:szCs w:val="32"/>
          <w:cs/>
          <w:lang w:bidi="th-TH"/>
        </w:rPr>
        <w:t>รูปแบบ</w:t>
      </w:r>
      <w:r w:rsidR="000727F0">
        <w:rPr>
          <w:rFonts w:cstheme="majorBidi" w:hint="cs"/>
          <w:szCs w:val="32"/>
          <w:cs/>
          <w:lang w:bidi="th-TH"/>
        </w:rPr>
        <w:t>แบบจำลอง</w:t>
      </w:r>
      <w:r w:rsidR="003640EA" w:rsidRPr="00171321">
        <w:rPr>
          <w:rFonts w:cstheme="majorBidi"/>
          <w:szCs w:val="32"/>
          <w:cs/>
          <w:lang w:bidi="th-TH"/>
        </w:rPr>
        <w:t>สำหรับ</w:t>
      </w:r>
      <w:r w:rsidR="00210CAD" w:rsidRPr="00171321">
        <w:rPr>
          <w:rFonts w:cstheme="majorBidi" w:hint="cs"/>
          <w:szCs w:val="32"/>
          <w:cs/>
          <w:lang w:bidi="th-TH"/>
        </w:rPr>
        <w:t>ติดแท็ก</w:t>
      </w:r>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แท็ก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72138F" w:rsidRPr="00171321">
        <w:rPr>
          <w:rFonts w:cstheme="majorBidi" w:hint="cs"/>
          <w:szCs w:val="32"/>
          <w:cs/>
          <w:lang w:bidi="th-TH"/>
        </w:rPr>
        <w:t>โดย</w:t>
      </w:r>
      <w:r w:rsidR="00E108E1" w:rsidRPr="00171321">
        <w:rPr>
          <w:rFonts w:cstheme="majorBidi" w:hint="cs"/>
          <w:szCs w:val="32"/>
          <w:cs/>
          <w:lang w:bidi="th-TH"/>
        </w:rPr>
        <w:t>สร้าง</w:t>
      </w:r>
      <w:r w:rsidR="002050FA" w:rsidRPr="00171321">
        <w:rPr>
          <w:rFonts w:cstheme="majorBidi" w:hint="cs"/>
          <w:szCs w:val="32"/>
          <w:cs/>
          <w:lang w:bidi="th-TH"/>
        </w:rPr>
        <w:t>กระบวนการวิเคราะห์ข้อความ</w:t>
      </w:r>
      <w:r w:rsidR="00ED6C25">
        <w:rPr>
          <w:rFonts w:cstheme="majorBidi" w:hint="cs"/>
          <w:szCs w:val="32"/>
          <w:cs/>
          <w:lang w:bidi="th-TH"/>
        </w:rPr>
        <w:t xml:space="preserve">เป็นจำนวน 1 </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ในฟังก์ชั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w:t>
      </w:r>
      <w:proofErr w:type="spellStart"/>
      <w:r w:rsidR="005447ED" w:rsidRPr="00171321">
        <w:rPr>
          <w:rFonts w:cstheme="majorBidi" w:hint="cs"/>
          <w:szCs w:val="32"/>
          <w:cs/>
          <w:lang w:bidi="th-TH"/>
        </w:rPr>
        <w:t>เค</w:t>
      </w:r>
      <w:proofErr w:type="spellEnd"/>
      <w:r w:rsidR="005447ED" w:rsidRPr="00171321">
        <w:rPr>
          <w:rFonts w:cstheme="majorBidi" w:hint="cs"/>
          <w:szCs w:val="32"/>
          <w:cs/>
          <w:lang w:bidi="th-TH"/>
        </w:rPr>
        <w:t>็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w:t>
      </w:r>
      <w:r w:rsidR="000A2743" w:rsidRPr="00171321">
        <w:rPr>
          <w:rFonts w:cstheme="majorBidi" w:hint="cs"/>
          <w:szCs w:val="32"/>
          <w:cs/>
          <w:lang w:bidi="th-TH"/>
        </w:rPr>
        <w:t>ติดแท็ก</w:t>
      </w:r>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w:t>
      </w:r>
      <w:proofErr w:type="spellStart"/>
      <w:r w:rsidR="00B0428C" w:rsidRPr="00171321">
        <w:rPr>
          <w:rFonts w:cstheme="majorBidi" w:hint="cs"/>
          <w:szCs w:val="32"/>
          <w:cs/>
          <w:lang w:bidi="th-TH"/>
        </w:rPr>
        <w:t>เค</w:t>
      </w:r>
      <w:proofErr w:type="spellEnd"/>
      <w:r w:rsidR="00B0428C" w:rsidRPr="00171321">
        <w:rPr>
          <w:rFonts w:cstheme="majorBidi" w:hint="cs"/>
          <w:szCs w:val="32"/>
          <w:cs/>
          <w:lang w:bidi="th-TH"/>
        </w:rPr>
        <w:t>็น</w:t>
      </w:r>
      <w:r w:rsidR="00EF7FDC" w:rsidRPr="00171321">
        <w:rPr>
          <w:rFonts w:cstheme="majorBidi" w:hint="cs"/>
          <w:szCs w:val="32"/>
          <w:cs/>
          <w:lang w:bidi="th-TH"/>
        </w:rPr>
        <w:t xml:space="preserve">ที่เป็นนิพจน์ระบุนามเท่านั้น </w:t>
      </w:r>
      <w:r w:rsidR="000727F0">
        <w:rPr>
          <w:rFonts w:cstheme="majorBidi" w:hint="cs"/>
          <w:szCs w:val="32"/>
          <w:cs/>
          <w:lang w:bidi="th-TH"/>
        </w:rPr>
        <w:t>และ</w:t>
      </w:r>
      <w:r w:rsidR="004E66A4">
        <w:rPr>
          <w:rFonts w:cstheme="majorBidi" w:hint="cs"/>
          <w:szCs w:val="32"/>
          <w:cs/>
          <w:lang w:bidi="th-TH"/>
        </w:rPr>
        <w:t>ตรวจสอบ</w:t>
      </w:r>
      <w:r w:rsidR="003F4FE6" w:rsidRPr="00171321">
        <w:rPr>
          <w:rFonts w:cstheme="majorBidi" w:hint="cs"/>
          <w:szCs w:val="32"/>
          <w:cs/>
          <w:lang w:bidi="th-TH"/>
        </w:rPr>
        <w:t>โท</w:t>
      </w:r>
      <w:proofErr w:type="spellStart"/>
      <w:r w:rsidR="003F4FE6" w:rsidRPr="00171321">
        <w:rPr>
          <w:rFonts w:cstheme="majorBidi" w:hint="cs"/>
          <w:szCs w:val="32"/>
          <w:cs/>
          <w:lang w:bidi="th-TH"/>
        </w:rPr>
        <w:t>เค</w:t>
      </w:r>
      <w:proofErr w:type="spellEnd"/>
      <w:r w:rsidR="003F4FE6" w:rsidRPr="00171321">
        <w:rPr>
          <w:rFonts w:cstheme="majorBidi" w:hint="cs"/>
          <w:szCs w:val="32"/>
          <w:cs/>
          <w:lang w:bidi="th-TH"/>
        </w:rPr>
        <w:t>็น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แท็ก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 xml:space="preserve">เก็บค่าของคำที่ติดแท็ก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8</w:t>
      </w:r>
    </w:p>
    <w:p w14:paraId="03707AD4" w14:textId="749ACC6B" w:rsidR="0037387E" w:rsidRDefault="00935FEB" w:rsidP="0037387E">
      <w:pPr>
        <w:keepNext/>
        <w:spacing w:after="120" w:line="240" w:lineRule="auto"/>
        <w:jc w:val="center"/>
      </w:pPr>
      <w:r w:rsidRPr="00935FEB">
        <w:rPr>
          <w:noProof/>
        </w:rPr>
        <w:lastRenderedPageBreak/>
        <w:drawing>
          <wp:inline distT="0" distB="0" distL="0" distR="0" wp14:anchorId="71A11AE1" wp14:editId="30E95900">
            <wp:extent cx="4282440" cy="4188266"/>
            <wp:effectExtent l="0" t="0" r="3810" b="3175"/>
            <wp:docPr id="13" name="รูปภาพ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290730" cy="4196374"/>
                    </a:xfrm>
                    <a:prstGeom prst="rect">
                      <a:avLst/>
                    </a:prstGeom>
                  </pic:spPr>
                </pic:pic>
              </a:graphicData>
            </a:graphic>
          </wp:inline>
        </w:drawing>
      </w:r>
    </w:p>
    <w:p w14:paraId="528CDB32" w14:textId="7D49047E" w:rsidR="00922357" w:rsidRPr="0037387E" w:rsidRDefault="0037387E" w:rsidP="0037387E">
      <w:pPr>
        <w:pStyle w:val="af"/>
        <w:rPr>
          <w:rFonts w:cstheme="majorBidi"/>
          <w:b/>
          <w:bCs/>
        </w:rPr>
      </w:pPr>
      <w:bookmarkStart w:id="66" w:name="_Toc58413992"/>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8</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6"/>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6279F644" w:rsidR="005D27A3" w:rsidRPr="006F4D0A" w:rsidRDefault="003C5D3B" w:rsidP="00D573EF">
      <w:pPr>
        <w:pStyle w:val="a0"/>
        <w:keepNext/>
        <w:numPr>
          <w:ilvl w:val="0"/>
          <w:numId w:val="31"/>
        </w:numPr>
        <w:spacing w:after="120" w:line="240" w:lineRule="auto"/>
        <w:rPr>
          <w:rFonts w:cstheme="majorBidi"/>
          <w:szCs w:val="32"/>
          <w:cs/>
          <w:lang w:bidi="th-TH"/>
        </w:rPr>
      </w:pPr>
      <w:r w:rsidRPr="006F4D0A">
        <w:rPr>
          <w:rFonts w:cstheme="majorBidi" w:hint="cs"/>
          <w:szCs w:val="32"/>
          <w:cs/>
          <w:lang w:bidi="th-TH"/>
        </w:rPr>
        <w:lastRenderedPageBreak/>
        <w:t>พัฒนา</w:t>
      </w:r>
      <w:r w:rsidR="00390B81" w:rsidRPr="006F4D0A">
        <w:rPr>
          <w:rFonts w:cstheme="majorBidi" w:hint="cs"/>
          <w:szCs w:val="32"/>
          <w:cs/>
          <w:lang w:bidi="th-TH"/>
        </w:rPr>
        <w:t>ไลบรารี</w:t>
      </w:r>
      <w:r w:rsidRPr="006F4D0A">
        <w:rPr>
          <w:rFonts w:cstheme="majorBidi" w:hint="cs"/>
          <w:szCs w:val="32"/>
          <w:cs/>
          <w:lang w:bidi="th-TH"/>
        </w:rPr>
        <w:t xml:space="preserve">ของ </w:t>
      </w:r>
      <w:r w:rsidRPr="006F4D0A">
        <w:rPr>
          <w:rFonts w:cstheme="majorBidi"/>
          <w:szCs w:val="32"/>
          <w:lang w:bidi="th-TH"/>
        </w:rPr>
        <w:t xml:space="preserve">NLTK </w:t>
      </w:r>
      <w:r w:rsidR="006F4D0A">
        <w:rPr>
          <w:rFonts w:cstheme="majorBidi" w:hint="cs"/>
          <w:szCs w:val="32"/>
          <w:cs/>
          <w:lang w:bidi="th-TH"/>
        </w:rPr>
        <w:t>โดย</w:t>
      </w:r>
      <w:r w:rsidR="000D3EF9" w:rsidRPr="006F4D0A">
        <w:rPr>
          <w:rFonts w:cstheme="majorBidi"/>
          <w:szCs w:val="32"/>
          <w:cs/>
          <w:lang w:bidi="th-TH"/>
        </w:rPr>
        <w:t xml:space="preserve">เลือกการติดแท็กในบทสนทนาเป็นจำนวนทั้งหมด 6 ประเภท ได้แก่ </w:t>
      </w:r>
      <w:r w:rsidR="000D3EF9" w:rsidRPr="006F4D0A">
        <w:rPr>
          <w:rFonts w:cs="Angsana New"/>
          <w:szCs w:val="32"/>
        </w:rPr>
        <w:t xml:space="preserve">ORGANIZATION, PERSON, LOCATION, GPE, DATE </w:t>
      </w:r>
      <w:r w:rsidR="000D3EF9" w:rsidRPr="006F4D0A">
        <w:rPr>
          <w:rFonts w:cstheme="majorBidi"/>
          <w:szCs w:val="32"/>
          <w:cs/>
          <w:lang w:bidi="th-TH"/>
        </w:rPr>
        <w:t xml:space="preserve">และ </w:t>
      </w:r>
      <w:r w:rsidR="000D3EF9" w:rsidRPr="006F4D0A">
        <w:rPr>
          <w:rFonts w:cs="Angsana New"/>
          <w:szCs w:val="32"/>
        </w:rPr>
        <w:t>MONEY</w:t>
      </w:r>
      <w:r w:rsidR="00F96118" w:rsidRPr="006F4D0A">
        <w:rPr>
          <w:rFonts w:cstheme="majorBidi" w:hint="cs"/>
          <w:szCs w:val="32"/>
          <w:lang w:bidi="th-TH"/>
        </w:rPr>
        <w:t xml:space="preserve"> </w:t>
      </w:r>
      <w:r w:rsidR="005852FB" w:rsidRPr="006F4D0A">
        <w:rPr>
          <w:rFonts w:cstheme="majorBidi"/>
          <w:szCs w:val="32"/>
          <w:cs/>
          <w:lang w:bidi="th-TH"/>
        </w:rPr>
        <w:t>มีการสร้างกระบวนการวิเคราะห์ข้อความ</w:t>
      </w:r>
      <w:r w:rsidR="000221FC">
        <w:rPr>
          <w:rFonts w:cstheme="majorBidi" w:hint="cs"/>
          <w:szCs w:val="32"/>
          <w:cs/>
          <w:lang w:bidi="th-TH"/>
        </w:rPr>
        <w:t xml:space="preserve">เป็นจำนวน 1 </w:t>
      </w:r>
      <w:r w:rsidR="005852FB" w:rsidRPr="006F4D0A">
        <w:rPr>
          <w:rFonts w:cstheme="majorBidi"/>
          <w:szCs w:val="32"/>
          <w:cs/>
          <w:lang w:bidi="th-TH"/>
        </w:rPr>
        <w:t>ฟังก์ชัน</w:t>
      </w:r>
      <w:r w:rsidR="00756889" w:rsidRPr="006F4D0A">
        <w:rPr>
          <w:rFonts w:cstheme="majorBidi" w:hint="cs"/>
          <w:szCs w:val="32"/>
          <w:cs/>
          <w:lang w:bidi="th-TH"/>
        </w:rPr>
        <w:t xml:space="preserve"> ในฟังก์ชันนั้นมีการทำ</w:t>
      </w:r>
      <w:r w:rsidR="00B43D33" w:rsidRPr="006F4D0A">
        <w:rPr>
          <w:rFonts w:cstheme="majorBidi"/>
          <w:szCs w:val="32"/>
          <w:cs/>
          <w:lang w:bidi="th-TH"/>
        </w:rPr>
        <w:t xml:space="preserve"> </w:t>
      </w:r>
      <w:r w:rsidR="00B43D33" w:rsidRPr="006F4D0A">
        <w:rPr>
          <w:rFonts w:cs="Angsana New"/>
          <w:szCs w:val="32"/>
          <w:lang w:bidi="th-TH"/>
        </w:rPr>
        <w:t>Word Tokenization</w:t>
      </w:r>
      <w:r w:rsidR="00B43D33" w:rsidRPr="006F4D0A">
        <w:rPr>
          <w:rFonts w:cstheme="majorBidi" w:hint="cs"/>
          <w:szCs w:val="32"/>
          <w:lang w:bidi="th-TH"/>
        </w:rPr>
        <w:t xml:space="preserve"> </w:t>
      </w:r>
      <w:r w:rsidR="00B43D33" w:rsidRPr="006F4D0A">
        <w:rPr>
          <w:rFonts w:cstheme="majorBidi" w:hint="cs"/>
          <w:szCs w:val="32"/>
          <w:cs/>
          <w:lang w:bidi="th-TH"/>
        </w:rPr>
        <w:t>เพื่อแยก</w:t>
      </w:r>
      <w:r w:rsidR="00063694" w:rsidRPr="006F4D0A">
        <w:rPr>
          <w:rFonts w:cstheme="majorBidi" w:hint="cs"/>
          <w:szCs w:val="32"/>
          <w:cs/>
          <w:lang w:bidi="th-TH"/>
        </w:rPr>
        <w:t>โท</w:t>
      </w:r>
      <w:proofErr w:type="spellStart"/>
      <w:r w:rsidR="00063694" w:rsidRPr="006F4D0A">
        <w:rPr>
          <w:rFonts w:cstheme="majorBidi" w:hint="cs"/>
          <w:szCs w:val="32"/>
          <w:cs/>
          <w:lang w:bidi="th-TH"/>
        </w:rPr>
        <w:t>เค</w:t>
      </w:r>
      <w:proofErr w:type="spellEnd"/>
      <w:r w:rsidR="00063694" w:rsidRPr="006F4D0A">
        <w:rPr>
          <w:rFonts w:cstheme="majorBidi" w:hint="cs"/>
          <w:szCs w:val="32"/>
          <w:cs/>
          <w:lang w:bidi="th-TH"/>
        </w:rPr>
        <w:t>็นของ</w:t>
      </w:r>
      <w:r w:rsidR="00794033" w:rsidRPr="006F4D0A">
        <w:rPr>
          <w:rFonts w:cstheme="majorBidi" w:hint="cs"/>
          <w:szCs w:val="32"/>
          <w:cs/>
          <w:lang w:bidi="th-TH"/>
        </w:rPr>
        <w:t>คำ</w:t>
      </w:r>
      <w:r w:rsidR="00063694" w:rsidRPr="006F4D0A">
        <w:rPr>
          <w:rFonts w:cstheme="majorBidi" w:hint="cs"/>
          <w:szCs w:val="32"/>
          <w:cs/>
          <w:lang w:bidi="th-TH"/>
        </w:rPr>
        <w:t>ในข้อความ</w:t>
      </w:r>
      <w:r w:rsidR="00B43D33" w:rsidRPr="006F4D0A">
        <w:rPr>
          <w:rFonts w:cstheme="majorBidi"/>
          <w:szCs w:val="32"/>
          <w:cs/>
          <w:lang w:bidi="th-TH"/>
        </w:rPr>
        <w:t xml:space="preserve"> </w:t>
      </w:r>
      <w:r w:rsidR="00B43D33" w:rsidRPr="006F4D0A">
        <w:rPr>
          <w:rFonts w:cstheme="majorBidi" w:hint="cs"/>
          <w:szCs w:val="32"/>
          <w:cs/>
          <w:lang w:bidi="th-TH"/>
        </w:rPr>
        <w:t>จากนั้น</w:t>
      </w:r>
      <w:r w:rsidR="00794033" w:rsidRPr="006F4D0A">
        <w:rPr>
          <w:rFonts w:cstheme="majorBidi" w:hint="cs"/>
          <w:szCs w:val="32"/>
          <w:cs/>
          <w:lang w:bidi="th-TH"/>
        </w:rPr>
        <w:t xml:space="preserve">ติดแท็กนิพจน์ระบุนาม </w:t>
      </w:r>
      <w:r w:rsidR="00794033" w:rsidRPr="006F4D0A">
        <w:rPr>
          <w:rFonts w:cstheme="majorBidi"/>
          <w:szCs w:val="32"/>
          <w:cs/>
          <w:lang w:bidi="th-TH"/>
        </w:rPr>
        <w:t>(</w:t>
      </w:r>
      <w:r w:rsidR="00794033" w:rsidRPr="006F4D0A">
        <w:rPr>
          <w:rFonts w:cs="Angsana New"/>
          <w:szCs w:val="32"/>
          <w:lang w:bidi="th-TH"/>
        </w:rPr>
        <w:t xml:space="preserve">Named Entities) </w:t>
      </w:r>
      <w:r w:rsidR="0010218F" w:rsidRPr="006F4D0A">
        <w:rPr>
          <w:rFonts w:cstheme="majorBidi" w:hint="cs"/>
          <w:szCs w:val="32"/>
          <w:cs/>
          <w:lang w:bidi="th-TH"/>
        </w:rPr>
        <w:t xml:space="preserve">โดยใช้อัลกอริทึมของ </w:t>
      </w:r>
      <w:r w:rsidR="0010218F" w:rsidRPr="006F4D0A">
        <w:rPr>
          <w:rFonts w:cs="Angsana New"/>
          <w:szCs w:val="32"/>
          <w:lang w:bidi="th-TH"/>
        </w:rPr>
        <w:t>NLTK</w:t>
      </w:r>
      <w:r w:rsidR="0010218F" w:rsidRPr="006F4D0A">
        <w:rPr>
          <w:rFonts w:cstheme="majorBidi" w:hint="cs"/>
          <w:szCs w:val="32"/>
          <w:lang w:bidi="th-TH"/>
        </w:rPr>
        <w:t xml:space="preserve"> </w:t>
      </w:r>
      <w:r w:rsidR="00A819A2" w:rsidRPr="006F4D0A">
        <w:rPr>
          <w:rFonts w:cstheme="majorBidi" w:hint="cs"/>
          <w:szCs w:val="32"/>
          <w:cs/>
          <w:lang w:bidi="th-TH"/>
        </w:rPr>
        <w:t>ซึ่งต้อง</w:t>
      </w:r>
      <w:r w:rsidR="00966DEE">
        <w:rPr>
          <w:rFonts w:cstheme="majorBidi" w:hint="cs"/>
          <w:szCs w:val="32"/>
          <w:cs/>
          <w:lang w:bidi="th-TH"/>
        </w:rPr>
        <w:t>มี</w:t>
      </w:r>
      <w:r w:rsidR="00A819A2" w:rsidRPr="006F4D0A">
        <w:rPr>
          <w:rFonts w:cstheme="majorBidi" w:hint="cs"/>
          <w:szCs w:val="32"/>
          <w:cs/>
          <w:lang w:bidi="th-TH"/>
        </w:rPr>
        <w:t>การติดแท็กส่วนของประโยค</w:t>
      </w:r>
      <w:r w:rsidR="000E39EA" w:rsidRPr="006F4D0A">
        <w:rPr>
          <w:rFonts w:cstheme="majorBidi"/>
          <w:szCs w:val="32"/>
          <w:cs/>
          <w:lang w:bidi="th-TH"/>
        </w:rPr>
        <w:t xml:space="preserve"> (</w:t>
      </w:r>
      <w:r w:rsidR="000E39EA" w:rsidRPr="006F4D0A">
        <w:rPr>
          <w:rFonts w:cs="Angsana New"/>
          <w:szCs w:val="32"/>
          <w:lang w:bidi="th-TH"/>
        </w:rPr>
        <w:t>Part-of-Speech)</w:t>
      </w:r>
      <w:r w:rsidR="000E39EA" w:rsidRPr="006F4D0A">
        <w:rPr>
          <w:rFonts w:cstheme="majorBidi" w:hint="cs"/>
          <w:szCs w:val="32"/>
          <w:lang w:bidi="th-TH"/>
        </w:rPr>
        <w:t xml:space="preserve"> </w:t>
      </w:r>
      <w:r w:rsidR="00A819A2" w:rsidRPr="006F4D0A">
        <w:rPr>
          <w:rFonts w:cstheme="majorBidi" w:hint="cs"/>
          <w:szCs w:val="32"/>
          <w:cs/>
          <w:lang w:bidi="th-TH"/>
        </w:rPr>
        <w:t>ก่อน จึงจะ</w:t>
      </w:r>
      <w:r w:rsidR="00966DEE">
        <w:rPr>
          <w:rFonts w:cstheme="majorBidi" w:hint="cs"/>
          <w:szCs w:val="32"/>
          <w:cs/>
          <w:lang w:bidi="th-TH"/>
        </w:rPr>
        <w:t>สามารถ</w:t>
      </w:r>
      <w:r w:rsidR="00A819A2" w:rsidRPr="006F4D0A">
        <w:rPr>
          <w:rFonts w:cstheme="majorBidi" w:hint="cs"/>
          <w:szCs w:val="32"/>
          <w:cs/>
          <w:lang w:bidi="th-TH"/>
        </w:rPr>
        <w:t>ติดแท็กนิพจน์ระบุนามได้</w:t>
      </w:r>
      <w:r w:rsidR="00D60D15" w:rsidRPr="006F4D0A">
        <w:rPr>
          <w:rFonts w:cstheme="majorBidi" w:hint="cs"/>
          <w:szCs w:val="32"/>
          <w:cs/>
          <w:lang w:bidi="th-TH"/>
        </w:rPr>
        <w:t xml:space="preserve"> ต่อมาได้สร้างเงื่อนไข</w:t>
      </w:r>
      <w:r w:rsidR="00205712" w:rsidRPr="006F4D0A">
        <w:rPr>
          <w:rFonts w:cstheme="majorBidi" w:hint="cs"/>
          <w:szCs w:val="32"/>
          <w:cs/>
          <w:lang w:bidi="th-TH"/>
        </w:rPr>
        <w:t>เลือกเฉพาะโท</w:t>
      </w:r>
      <w:proofErr w:type="spellStart"/>
      <w:r w:rsidR="00205712" w:rsidRPr="006F4D0A">
        <w:rPr>
          <w:rFonts w:cstheme="majorBidi" w:hint="cs"/>
          <w:szCs w:val="32"/>
          <w:cs/>
          <w:lang w:bidi="th-TH"/>
        </w:rPr>
        <w:t>เค</w:t>
      </w:r>
      <w:proofErr w:type="spellEnd"/>
      <w:r w:rsidR="00205712" w:rsidRPr="006F4D0A">
        <w:rPr>
          <w:rFonts w:cstheme="majorBidi" w:hint="cs"/>
          <w:szCs w:val="32"/>
          <w:cs/>
          <w:lang w:bidi="th-TH"/>
        </w:rPr>
        <w:t>็นที่มีนิพจน์ระบุนาม</w:t>
      </w:r>
      <w:r w:rsidR="00B0428C" w:rsidRPr="006F4D0A">
        <w:rPr>
          <w:rFonts w:cstheme="majorBidi" w:hint="cs"/>
          <w:szCs w:val="32"/>
          <w:cs/>
          <w:lang w:bidi="th-TH"/>
        </w:rPr>
        <w:t xml:space="preserve"> และ</w:t>
      </w:r>
      <w:r w:rsidR="00D60D15" w:rsidRPr="006F4D0A">
        <w:rPr>
          <w:rFonts w:cstheme="majorBidi" w:hint="cs"/>
          <w:szCs w:val="32"/>
          <w:cs/>
          <w:lang w:bidi="th-TH"/>
        </w:rPr>
        <w:t>เปลี่ยนประเภทของนิพจน์ระบุนามให้เหมือนกับ</w:t>
      </w:r>
      <w:r w:rsidR="00390B81" w:rsidRPr="006F4D0A">
        <w:rPr>
          <w:rFonts w:cstheme="majorBidi" w:hint="cs"/>
          <w:szCs w:val="32"/>
          <w:cs/>
          <w:lang w:bidi="th-TH"/>
        </w:rPr>
        <w:t>ไลบรารี</w:t>
      </w:r>
      <w:r w:rsidR="00D60D15" w:rsidRPr="006F4D0A">
        <w:rPr>
          <w:rFonts w:cstheme="majorBidi" w:hint="cs"/>
          <w:szCs w:val="32"/>
          <w:cs/>
          <w:lang w:bidi="th-TH"/>
        </w:rPr>
        <w:t>อื่น ๆ</w:t>
      </w:r>
      <w:r w:rsidR="001C3479" w:rsidRPr="006F4D0A">
        <w:rPr>
          <w:rFonts w:cstheme="majorBidi" w:hint="cs"/>
          <w:szCs w:val="32"/>
          <w:cs/>
          <w:lang w:bidi="th-TH"/>
        </w:rPr>
        <w:t xml:space="preserve"> เช่น คำว่า </w:t>
      </w:r>
      <w:r w:rsidR="001C3479" w:rsidRPr="006F4D0A">
        <w:rPr>
          <w:rFonts w:cs="Angsana New"/>
          <w:szCs w:val="32"/>
          <w:lang w:bidi="th-TH"/>
        </w:rPr>
        <w:t xml:space="preserve">“LOC” </w:t>
      </w:r>
      <w:r w:rsidR="001C3479" w:rsidRPr="006F4D0A">
        <w:rPr>
          <w:rFonts w:cstheme="majorBidi" w:hint="cs"/>
          <w:szCs w:val="32"/>
          <w:cs/>
          <w:lang w:bidi="th-TH"/>
        </w:rPr>
        <w:t xml:space="preserve">เปลี่ยนเป็น </w:t>
      </w:r>
      <w:r w:rsidR="001C3479" w:rsidRPr="006F4D0A">
        <w:rPr>
          <w:rFonts w:cs="Angsana New"/>
          <w:szCs w:val="32"/>
          <w:lang w:bidi="th-TH"/>
        </w:rPr>
        <w:t xml:space="preserve">“LOCATION” </w:t>
      </w:r>
      <w:r w:rsidR="001C3479" w:rsidRPr="006F4D0A">
        <w:rPr>
          <w:rFonts w:cstheme="majorBidi" w:hint="cs"/>
          <w:szCs w:val="32"/>
          <w:cs/>
          <w:lang w:bidi="th-TH"/>
        </w:rPr>
        <w:t>เป็นต้น</w:t>
      </w:r>
      <w:r w:rsidR="00D60D15" w:rsidRPr="006F4D0A">
        <w:rPr>
          <w:rFonts w:cstheme="majorBidi" w:hint="cs"/>
          <w:szCs w:val="32"/>
          <w:cs/>
          <w:lang w:bidi="th-TH"/>
        </w:rPr>
        <w:t xml:space="preserve"> </w:t>
      </w:r>
      <w:r w:rsidR="001C3479" w:rsidRPr="006F4D0A">
        <w:rPr>
          <w:rFonts w:cstheme="majorBidi" w:hint="cs"/>
          <w:szCs w:val="32"/>
          <w:cs/>
          <w:lang w:bidi="th-TH"/>
        </w:rPr>
        <w:t xml:space="preserve">และนอกจากนี้ </w:t>
      </w:r>
      <w:r w:rsidR="00966DEE">
        <w:rPr>
          <w:rFonts w:cstheme="majorBidi" w:hint="cs"/>
          <w:szCs w:val="32"/>
          <w:cs/>
          <w:lang w:bidi="th-TH"/>
        </w:rPr>
        <w:t>ยัง</w:t>
      </w:r>
      <w:r w:rsidR="00D60D15" w:rsidRPr="006F4D0A">
        <w:rPr>
          <w:rFonts w:cstheme="majorBidi" w:hint="cs"/>
          <w:szCs w:val="32"/>
          <w:cs/>
          <w:lang w:bidi="th-TH"/>
        </w:rPr>
        <w:t>ได้</w:t>
      </w:r>
      <w:r w:rsidR="002A6737" w:rsidRPr="006F4D0A">
        <w:rPr>
          <w:rFonts w:cstheme="majorBidi" w:hint="cs"/>
          <w:szCs w:val="32"/>
          <w:cs/>
          <w:lang w:bidi="th-TH"/>
        </w:rPr>
        <w:t xml:space="preserve">รวมนิพจน์ระบุนามประเภท </w:t>
      </w:r>
      <w:r w:rsidR="00FD56EA" w:rsidRPr="006F4D0A">
        <w:rPr>
          <w:rFonts w:cs="Angsana New"/>
          <w:szCs w:val="32"/>
          <w:lang w:bidi="th-TH"/>
        </w:rPr>
        <w:t xml:space="preserve">LOCATION </w:t>
      </w:r>
      <w:r w:rsidR="00FD56EA" w:rsidRPr="006F4D0A">
        <w:rPr>
          <w:rFonts w:cstheme="majorBidi" w:hint="cs"/>
          <w:szCs w:val="32"/>
          <w:cs/>
          <w:lang w:bidi="th-TH"/>
        </w:rPr>
        <w:t xml:space="preserve">และ </w:t>
      </w:r>
      <w:r w:rsidR="00FD56EA" w:rsidRPr="006F4D0A">
        <w:rPr>
          <w:rFonts w:cs="Angsana New"/>
          <w:szCs w:val="32"/>
          <w:lang w:bidi="th-TH"/>
        </w:rPr>
        <w:t xml:space="preserve">GPE </w:t>
      </w:r>
      <w:r w:rsidR="00FD56EA" w:rsidRPr="006F4D0A">
        <w:rPr>
          <w:rFonts w:cstheme="majorBidi" w:hint="cs"/>
          <w:szCs w:val="32"/>
          <w:cs/>
          <w:lang w:bidi="th-TH"/>
        </w:rPr>
        <w:t xml:space="preserve">เข้าด้วยกัน โดยการเปลี่ยนชื่อประเภท </w:t>
      </w:r>
      <w:r w:rsidR="00FD56EA" w:rsidRPr="006F4D0A">
        <w:rPr>
          <w:rFonts w:cs="Angsana New"/>
          <w:szCs w:val="32"/>
          <w:lang w:bidi="th-TH"/>
        </w:rPr>
        <w:t xml:space="preserve">GPE </w:t>
      </w:r>
      <w:r w:rsidR="00FD56EA" w:rsidRPr="006F4D0A">
        <w:rPr>
          <w:rFonts w:cstheme="majorBidi" w:hint="cs"/>
          <w:szCs w:val="32"/>
          <w:cs/>
          <w:lang w:bidi="th-TH"/>
        </w:rPr>
        <w:t xml:space="preserve">ให้เป็น </w:t>
      </w:r>
      <w:r w:rsidR="00FD56EA" w:rsidRPr="006F4D0A">
        <w:rPr>
          <w:rFonts w:cs="Angsana New"/>
          <w:szCs w:val="32"/>
          <w:lang w:bidi="th-TH"/>
        </w:rPr>
        <w:t xml:space="preserve">LOCATION </w:t>
      </w:r>
      <w:r w:rsidR="00FD56EA" w:rsidRPr="006F4D0A">
        <w:rPr>
          <w:rFonts w:cstheme="majorBidi" w:hint="cs"/>
          <w:szCs w:val="32"/>
          <w:cs/>
          <w:lang w:bidi="th-TH"/>
        </w:rPr>
        <w:t xml:space="preserve">ทั้งหมด เพื่อให้เป็นประเภทเดียวกันกับ </w:t>
      </w:r>
      <w:r w:rsidR="00FD56EA" w:rsidRPr="006F4D0A">
        <w:rPr>
          <w:rFonts w:cs="Angsana New"/>
          <w:szCs w:val="32"/>
          <w:lang w:bidi="th-TH"/>
        </w:rPr>
        <w:t>Stanford NER</w:t>
      </w:r>
      <w:r w:rsidR="003F4FE6" w:rsidRPr="006F4D0A">
        <w:rPr>
          <w:rFonts w:cstheme="majorBidi" w:hint="cs"/>
          <w:szCs w:val="32"/>
          <w:lang w:bidi="th-TH"/>
        </w:rPr>
        <w:t xml:space="preserve"> </w:t>
      </w:r>
      <w:r w:rsidR="00EE4059" w:rsidRPr="006F4D0A">
        <w:rPr>
          <w:rFonts w:cstheme="majorBidi"/>
          <w:szCs w:val="32"/>
          <w:cs/>
          <w:lang w:bidi="th-TH"/>
        </w:rPr>
        <w:t>จากนั้น</w:t>
      </w:r>
      <w:r w:rsidR="004F2CD2" w:rsidRPr="006F4D0A">
        <w:rPr>
          <w:rFonts w:cstheme="majorBidi" w:hint="cs"/>
          <w:szCs w:val="32"/>
          <w:cs/>
          <w:lang w:bidi="th-TH"/>
        </w:rPr>
        <w:t>จับคู่</w:t>
      </w:r>
      <w:r w:rsidR="00EE4059" w:rsidRPr="006F4D0A">
        <w:rPr>
          <w:rFonts w:cstheme="majorBidi"/>
          <w:szCs w:val="32"/>
          <w:cs/>
          <w:lang w:bidi="th-TH"/>
        </w:rPr>
        <w:t>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นคำที่</w:t>
      </w:r>
      <w:r w:rsidR="00390B81" w:rsidRPr="006F4D0A">
        <w:rPr>
          <w:rFonts w:cstheme="majorBidi"/>
          <w:szCs w:val="32"/>
          <w:cs/>
          <w:lang w:bidi="th-TH"/>
        </w:rPr>
        <w:t>ไลบรารี</w:t>
      </w:r>
      <w:r w:rsidR="00EE4059" w:rsidRPr="006F4D0A">
        <w:rPr>
          <w:rFonts w:cstheme="majorBidi"/>
          <w:szCs w:val="32"/>
          <w:cs/>
          <w:lang w:bidi="th-TH"/>
        </w:rPr>
        <w:t>แบ่งออกมาเทียบกับ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 xml:space="preserve">็นที่ </w:t>
      </w:r>
      <w:r w:rsidR="009F5F80" w:rsidRPr="006F4D0A">
        <w:rPr>
          <w:rFonts w:cs="Angsana New"/>
          <w:szCs w:val="32"/>
        </w:rPr>
        <w:t>Cloud Speech to Text</w:t>
      </w:r>
      <w:r w:rsidR="00EE4059" w:rsidRPr="006F4D0A">
        <w:rPr>
          <w:rFonts w:cs="Angsana New"/>
          <w:szCs w:val="32"/>
        </w:rPr>
        <w:t xml:space="preserve"> </w:t>
      </w:r>
      <w:r w:rsidR="00EE4059" w:rsidRPr="006F4D0A">
        <w:rPr>
          <w:rFonts w:cstheme="majorBidi"/>
          <w:szCs w:val="32"/>
          <w:cs/>
          <w:lang w:bidi="th-TH"/>
        </w:rPr>
        <w:t>แบ่งไว้ให้ เพื่อให้แน่ใจว่า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 xml:space="preserve">็นที่ </w:t>
      </w:r>
      <w:r w:rsidR="00EE4059" w:rsidRPr="006F4D0A">
        <w:rPr>
          <w:rFonts w:cs="Angsana New"/>
          <w:szCs w:val="32"/>
        </w:rPr>
        <w:t>NLTK</w:t>
      </w:r>
      <w:r w:rsidR="00966DEE">
        <w:rPr>
          <w:rFonts w:cs="Angsana New" w:hint="cs"/>
          <w:szCs w:val="32"/>
          <w:cs/>
          <w:lang w:bidi="th-TH"/>
        </w:rPr>
        <w:t xml:space="preserve">  ติด</w:t>
      </w:r>
      <w:r w:rsidR="00EE4059" w:rsidRPr="006F4D0A">
        <w:rPr>
          <w:rFonts w:cstheme="majorBidi"/>
          <w:szCs w:val="32"/>
          <w:cs/>
          <w:lang w:bidi="th-TH"/>
        </w:rPr>
        <w:t xml:space="preserve">แท็กได้นั้นตรงกับระยะเวลาที่ </w:t>
      </w:r>
      <w:r w:rsidR="009F5F80" w:rsidRPr="006F4D0A">
        <w:rPr>
          <w:rFonts w:cs="Angsana New"/>
          <w:szCs w:val="32"/>
        </w:rPr>
        <w:t xml:space="preserve">Cloud Speech to Text </w:t>
      </w:r>
      <w:r w:rsidR="00EE4059" w:rsidRPr="006F4D0A">
        <w:rPr>
          <w:rFonts w:cstheme="majorBidi"/>
          <w:szCs w:val="32"/>
          <w:cs/>
          <w:lang w:bidi="th-TH"/>
        </w:rPr>
        <w:t xml:space="preserve">ทำนายออกมา และเก็บค่าของคำที่ติดแท็กได้ </w:t>
      </w:r>
      <w:r w:rsidR="00B43EF5" w:rsidRPr="006F4D0A">
        <w:rPr>
          <w:rFonts w:cstheme="majorBidi" w:hint="cs"/>
          <w:szCs w:val="32"/>
          <w:cs/>
          <w:lang w:bidi="th-TH"/>
        </w:rPr>
        <w:t>พร้อมกับ</w:t>
      </w:r>
      <w:r w:rsidR="00EE4059" w:rsidRPr="006F4D0A">
        <w:rPr>
          <w:rFonts w:cstheme="majorBidi"/>
          <w:szCs w:val="32"/>
          <w:cs/>
          <w:lang w:bidi="th-TH"/>
        </w:rPr>
        <w:t xml:space="preserve">ประเภทของนิพจน์ระบุนาม ดังรูปที่ </w:t>
      </w:r>
      <w:r w:rsidR="00D86E51">
        <w:rPr>
          <w:rFonts w:cstheme="majorBidi" w:hint="cs"/>
          <w:szCs w:val="32"/>
          <w:cs/>
          <w:lang w:bidi="th-TH"/>
        </w:rPr>
        <w:t>3.9</w:t>
      </w:r>
    </w:p>
    <w:p w14:paraId="2EB0848D" w14:textId="547EA949" w:rsidR="0037387E" w:rsidRDefault="00D86E51" w:rsidP="003C27A9">
      <w:pPr>
        <w:keepNext/>
        <w:spacing w:after="120" w:line="240" w:lineRule="auto"/>
        <w:jc w:val="center"/>
      </w:pPr>
      <w:r w:rsidRPr="00D86E51">
        <w:rPr>
          <w:noProof/>
        </w:rPr>
        <w:drawing>
          <wp:inline distT="0" distB="0" distL="0" distR="0" wp14:anchorId="1A3140AB" wp14:editId="47B414D6">
            <wp:extent cx="4084320" cy="3903740"/>
            <wp:effectExtent l="0" t="0" r="0" b="1905"/>
            <wp:docPr id="16" name="รูปภาพ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86222" cy="3905558"/>
                    </a:xfrm>
                    <a:prstGeom prst="rect">
                      <a:avLst/>
                    </a:prstGeom>
                  </pic:spPr>
                </pic:pic>
              </a:graphicData>
            </a:graphic>
          </wp:inline>
        </w:drawing>
      </w:r>
    </w:p>
    <w:p w14:paraId="3D101C52" w14:textId="3FFFBCA6" w:rsidR="00FB0CDB" w:rsidRPr="00C57777" w:rsidRDefault="0037387E" w:rsidP="0037387E">
      <w:pPr>
        <w:pStyle w:val="af"/>
        <w:rPr>
          <w:rFonts w:cstheme="majorBidi"/>
        </w:rPr>
      </w:pPr>
      <w:bookmarkStart w:id="67" w:name="_Toc58413993"/>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9</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7"/>
    </w:p>
    <w:p w14:paraId="63E6F208" w14:textId="00F2D486" w:rsidR="003567D3" w:rsidRPr="003567D3" w:rsidRDefault="00E63359" w:rsidP="00D573EF">
      <w:pPr>
        <w:pStyle w:val="a0"/>
        <w:numPr>
          <w:ilvl w:val="0"/>
          <w:numId w:val="31"/>
        </w:numPr>
        <w:spacing w:after="120" w:line="240" w:lineRule="auto"/>
        <w:jc w:val="thaiDistribute"/>
        <w:rPr>
          <w:rFonts w:cstheme="majorBidi"/>
          <w:szCs w:val="32"/>
          <w:lang w:bidi="th-TH"/>
        </w:rPr>
      </w:pPr>
      <w:r w:rsidRPr="00102262">
        <w:rPr>
          <w:rFonts w:cstheme="majorBidi"/>
          <w:szCs w:val="32"/>
          <w:cs/>
          <w:lang w:bidi="th-TH"/>
        </w:rPr>
        <w:lastRenderedPageBreak/>
        <w:t>พัฒนา</w:t>
      </w:r>
      <w:r w:rsidR="00390B81" w:rsidRPr="00430F90">
        <w:rPr>
          <w:rFonts w:cstheme="majorBidi"/>
          <w:szCs w:val="32"/>
          <w:cs/>
          <w:lang w:bidi="th-TH"/>
        </w:rPr>
        <w:t>ไลบรารี</w:t>
      </w:r>
      <w:r w:rsidRPr="00102262">
        <w:rPr>
          <w:rFonts w:cstheme="majorBidi"/>
          <w:szCs w:val="32"/>
          <w:cs/>
          <w:lang w:bidi="th-TH"/>
        </w:rPr>
        <w:t xml:space="preserve">ของ </w:t>
      </w:r>
      <w:r w:rsidRPr="00102262">
        <w:rPr>
          <w:rFonts w:cstheme="majorBidi"/>
          <w:szCs w:val="32"/>
          <w:lang w:bidi="th-TH"/>
        </w:rPr>
        <w:t xml:space="preserve">spaCy </w:t>
      </w:r>
      <w:r w:rsidR="00AA5149">
        <w:rPr>
          <w:rFonts w:cstheme="majorBidi" w:hint="cs"/>
          <w:szCs w:val="32"/>
          <w:cs/>
          <w:lang w:bidi="th-TH"/>
        </w:rPr>
        <w:t>โดย</w:t>
      </w:r>
      <w:r w:rsidRPr="00102262">
        <w:rPr>
          <w:rFonts w:cstheme="majorBidi"/>
          <w:szCs w:val="32"/>
          <w:cs/>
          <w:lang w:bidi="th-TH"/>
        </w:rPr>
        <w:t xml:space="preserve">เลือกการติดแท็ก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3567D3">
        <w:rPr>
          <w:rFonts w:cstheme="majorBidi" w:hint="cs"/>
          <w:szCs w:val="32"/>
          <w:cs/>
          <w:lang w:bidi="th-TH"/>
        </w:rPr>
        <w:t>และ</w:t>
      </w:r>
      <w:r w:rsidR="000A03A4" w:rsidRPr="00102262">
        <w:rPr>
          <w:rFonts w:cstheme="majorBidi"/>
          <w:szCs w:val="32"/>
          <w:cs/>
          <w:lang w:bidi="th-TH"/>
        </w:rPr>
        <w:t>สร้างกระบวนการวิเคราะห์ข้อความ</w:t>
      </w:r>
      <w:r w:rsidR="003567D3">
        <w:rPr>
          <w:rFonts w:cstheme="majorBidi" w:hint="cs"/>
          <w:szCs w:val="32"/>
          <w:cs/>
          <w:lang w:bidi="th-TH"/>
        </w:rPr>
        <w:t xml:space="preserve">เป็นจำนวน 1 </w:t>
      </w:r>
      <w:r w:rsidR="000A03A4" w:rsidRPr="00102262">
        <w:rPr>
          <w:rFonts w:cstheme="majorBidi"/>
          <w:szCs w:val="32"/>
          <w:cs/>
          <w:lang w:bidi="th-TH"/>
        </w:rPr>
        <w:t>ฟังก์ชัน</w:t>
      </w:r>
      <w:r w:rsidR="003F457E" w:rsidRPr="00102262">
        <w:rPr>
          <w:rFonts w:cstheme="majorBidi" w:hint="cs"/>
          <w:szCs w:val="32"/>
          <w:cs/>
          <w:lang w:bidi="th-TH"/>
        </w:rPr>
        <w:t xml:space="preserve"> ในฟังก์ชันมีการ</w:t>
      </w:r>
      <w:r w:rsidR="001648FD" w:rsidRPr="00102262">
        <w:rPr>
          <w:rFonts w:cstheme="majorBidi" w:hint="cs"/>
          <w:szCs w:val="32"/>
          <w:cs/>
          <w:lang w:bidi="th-TH"/>
        </w:rPr>
        <w:t xml:space="preserve">ใช้อัลกอริทึมของ </w:t>
      </w:r>
      <w:r w:rsidR="001648FD" w:rsidRPr="00102262">
        <w:rPr>
          <w:rFonts w:cs="Angsana New"/>
          <w:szCs w:val="32"/>
          <w:lang w:bidi="th-TH"/>
        </w:rPr>
        <w:t>spaCy</w:t>
      </w:r>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เลือกเฉพาะโท</w:t>
      </w:r>
      <w:proofErr w:type="spellStart"/>
      <w:r w:rsidR="00981FEA" w:rsidRPr="00102262">
        <w:rPr>
          <w:rFonts w:cstheme="majorBidi" w:hint="cs"/>
          <w:szCs w:val="32"/>
          <w:cs/>
          <w:lang w:bidi="th-TH"/>
        </w:rPr>
        <w:t>เค</w:t>
      </w:r>
      <w:proofErr w:type="spellEnd"/>
      <w:r w:rsidR="00981FEA" w:rsidRPr="00102262">
        <w:rPr>
          <w:rFonts w:cstheme="majorBidi" w:hint="cs"/>
          <w:szCs w:val="32"/>
          <w:cs/>
          <w:lang w:bidi="th-TH"/>
        </w:rPr>
        <w:t xml:space="preserve">็น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นคำที่</w:t>
      </w:r>
      <w:r w:rsidR="00390B81" w:rsidRPr="00430F90">
        <w:rPr>
          <w:rFonts w:cstheme="majorBidi"/>
          <w:szCs w:val="32"/>
          <w:cs/>
          <w:lang w:bidi="th-TH"/>
        </w:rPr>
        <w:t>ไลบรารี</w:t>
      </w:r>
      <w:r w:rsidR="00F511E0" w:rsidRPr="00102262">
        <w:rPr>
          <w:rFonts w:cstheme="majorBidi"/>
          <w:szCs w:val="32"/>
          <w:cs/>
          <w:lang w:bidi="th-TH"/>
        </w:rPr>
        <w:t>แบ่งออกมาเทียบกับ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แบ่งไว้ให้ เพื่อให้แน่ใจว่า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r w:rsidR="00F511E0" w:rsidRPr="00102262">
        <w:rPr>
          <w:rFonts w:cs="Angsana New"/>
          <w:szCs w:val="32"/>
        </w:rPr>
        <w:t xml:space="preserve">spaCy </w:t>
      </w:r>
      <w:r w:rsidR="00F511E0" w:rsidRPr="00102262">
        <w:rPr>
          <w:rFonts w:cstheme="majorBidi"/>
          <w:szCs w:val="32"/>
          <w:cs/>
          <w:lang w:bidi="th-TH"/>
        </w:rPr>
        <w:t xml:space="preserve">ติดแท็ก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ทำนายออกมา และเก็บค่าของคำที่ติดแท็ก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w:t>
      </w:r>
      <w:r w:rsidR="001B412B">
        <w:rPr>
          <w:rFonts w:cstheme="majorBidi"/>
          <w:szCs w:val="32"/>
          <w:lang w:bidi="th-TH"/>
        </w:rPr>
        <w:t>10</w:t>
      </w:r>
    </w:p>
    <w:p w14:paraId="35DD92A7" w14:textId="24BDA67D" w:rsidR="0037387E" w:rsidRDefault="00011F01" w:rsidP="0037387E">
      <w:pPr>
        <w:keepNext/>
        <w:spacing w:after="120" w:line="240" w:lineRule="auto"/>
        <w:jc w:val="center"/>
      </w:pPr>
      <w:r w:rsidRPr="00011F01">
        <w:rPr>
          <w:noProof/>
        </w:rPr>
        <w:drawing>
          <wp:inline distT="0" distB="0" distL="0" distR="0" wp14:anchorId="1AA8CCC6" wp14:editId="49396FB7">
            <wp:extent cx="4015740" cy="3761503"/>
            <wp:effectExtent l="0" t="0" r="3810" b="0"/>
            <wp:docPr id="17" name="รูปภาพ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18772" cy="3764343"/>
                    </a:xfrm>
                    <a:prstGeom prst="rect">
                      <a:avLst/>
                    </a:prstGeom>
                  </pic:spPr>
                </pic:pic>
              </a:graphicData>
            </a:graphic>
          </wp:inline>
        </w:drawing>
      </w:r>
    </w:p>
    <w:p w14:paraId="3BB2EC20" w14:textId="00DC3E9B" w:rsidR="00A558AC" w:rsidRDefault="0037387E" w:rsidP="003567D3">
      <w:pPr>
        <w:pStyle w:val="af"/>
        <w:rPr>
          <w:rFonts w:cstheme="majorBidi"/>
        </w:rPr>
      </w:pPr>
      <w:bookmarkStart w:id="68" w:name="_Toc58413994"/>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paCy</w:t>
      </w:r>
      <w:bookmarkEnd w:id="68"/>
    </w:p>
    <w:p w14:paraId="6AB6C624" w14:textId="014B1739" w:rsidR="00D04E77" w:rsidRPr="00A558AC" w:rsidRDefault="00A558AC" w:rsidP="00A558AC">
      <w:pPr>
        <w:rPr>
          <w:rFonts w:cstheme="majorBidi"/>
          <w:szCs w:val="32"/>
          <w:lang w:bidi="th-TH"/>
        </w:rPr>
      </w:pPr>
      <w:r>
        <w:rPr>
          <w:rFonts w:cstheme="majorBidi"/>
        </w:rPr>
        <w:br w:type="page"/>
      </w:r>
    </w:p>
    <w:p w14:paraId="40B3E9D2" w14:textId="122EE782" w:rsidR="0049619A" w:rsidRPr="009F2891" w:rsidRDefault="0049619A" w:rsidP="00D6549D">
      <w:pPr>
        <w:pStyle w:val="4"/>
        <w:spacing w:after="120"/>
        <w:jc w:val="thaiDistribute"/>
      </w:pPr>
      <w:r w:rsidRPr="009F2891">
        <w:rPr>
          <w:rFonts w:hint="cs"/>
          <w:cs/>
        </w:rPr>
        <w:lastRenderedPageBreak/>
        <w:t>กระบวนการ</w:t>
      </w:r>
      <w:r w:rsidR="003523A3" w:rsidRPr="009F2891">
        <w:rPr>
          <w:rFonts w:hint="cs"/>
          <w:cs/>
        </w:rPr>
        <w:t>เลือก</w:t>
      </w:r>
      <w:r w:rsidR="00C03797">
        <w:rPr>
          <w:rFonts w:hint="cs"/>
          <w:cs/>
        </w:rPr>
        <w:t>ค่าทำนายจริง</w:t>
      </w:r>
    </w:p>
    <w:p w14:paraId="14D6FE4C" w14:textId="772347B6" w:rsidR="00A3132F" w:rsidRDefault="0037387E" w:rsidP="00D6549D">
      <w:pPr>
        <w:spacing w:after="120" w:line="240" w:lineRule="auto"/>
        <w:jc w:val="thaiDistribute"/>
        <w:rPr>
          <w:rFonts w:cstheme="majorBidi"/>
          <w:szCs w:val="32"/>
          <w:lang w:bidi="th-TH"/>
        </w:rPr>
      </w:pPr>
      <w:r>
        <w:rPr>
          <w:rFonts w:cstheme="majorBidi"/>
          <w:szCs w:val="32"/>
          <w:lang w:bidi="th-TH"/>
        </w:rPr>
        <w:tab/>
      </w:r>
      <w:r w:rsidR="0004648A">
        <w:rPr>
          <w:rFonts w:cstheme="majorBidi" w:hint="cs"/>
          <w:szCs w:val="32"/>
          <w:cs/>
          <w:lang w:bidi="th-TH"/>
        </w:rPr>
        <w:t>สร้างฟังก์ชันเพื่อเลือกโท</w:t>
      </w:r>
      <w:proofErr w:type="spellStart"/>
      <w:r w:rsidR="0004648A">
        <w:rPr>
          <w:rFonts w:cstheme="majorBidi" w:hint="cs"/>
          <w:szCs w:val="32"/>
          <w:cs/>
          <w:lang w:bidi="th-TH"/>
        </w:rPr>
        <w:t>เค</w:t>
      </w:r>
      <w:proofErr w:type="spellEnd"/>
      <w:r w:rsidR="0004648A">
        <w:rPr>
          <w:rFonts w:cstheme="majorBidi" w:hint="cs"/>
          <w:szCs w:val="32"/>
          <w:cs/>
          <w:lang w:bidi="th-TH"/>
        </w:rPr>
        <w:t>็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w:t>
      </w:r>
      <w:r w:rsidR="003F4188">
        <w:rPr>
          <w:rFonts w:cstheme="majorBidi"/>
          <w:szCs w:val="32"/>
          <w:lang w:bidi="th-TH"/>
        </w:rPr>
        <w:t xml:space="preserve"> </w:t>
      </w:r>
      <w:r w:rsidR="003F4188">
        <w:rPr>
          <w:rFonts w:cstheme="majorBidi" w:hint="cs"/>
          <w:szCs w:val="32"/>
          <w:cs/>
          <w:lang w:bidi="th-TH"/>
        </w:rPr>
        <w:t>และ</w:t>
      </w:r>
      <w:r w:rsidR="002F069E">
        <w:rPr>
          <w:rFonts w:cstheme="majorBidi" w:hint="cs"/>
          <w:szCs w:val="32"/>
          <w:cs/>
          <w:lang w:bidi="th-TH"/>
        </w:rPr>
        <w:t xml:space="preserve"> เลือก</w:t>
      </w:r>
      <w:r w:rsidR="00BD088A">
        <w:rPr>
          <w:rFonts w:cstheme="majorBidi" w:hint="cs"/>
          <w:szCs w:val="32"/>
          <w:cs/>
          <w:lang w:bidi="th-TH"/>
        </w:rPr>
        <w:t>ค่าทำนายจริง</w:t>
      </w:r>
      <w:r w:rsidR="002F069E">
        <w:rPr>
          <w:rFonts w:cstheme="majorBidi" w:hint="cs"/>
          <w:szCs w:val="32"/>
          <w:cs/>
          <w:lang w:bidi="th-TH"/>
        </w:rPr>
        <w:t>ประเภท</w:t>
      </w:r>
      <w:r w:rsidR="00643F85">
        <w:rPr>
          <w:rFonts w:cstheme="majorBidi" w:hint="cs"/>
          <w:szCs w:val="32"/>
          <w:cs/>
          <w:lang w:bidi="th-TH"/>
        </w:rPr>
        <w:t xml:space="preserve"> </w:t>
      </w:r>
      <w:r w:rsidR="00EF3796">
        <w:rPr>
          <w:rFonts w:cstheme="majorBidi"/>
          <w:szCs w:val="32"/>
          <w:lang w:bidi="th-TH"/>
        </w:rPr>
        <w:t xml:space="preserve">PERSON </w:t>
      </w:r>
      <w:r w:rsidR="00EF3796">
        <w:rPr>
          <w:rFonts w:cstheme="majorBidi" w:hint="cs"/>
          <w:szCs w:val="32"/>
          <w:cs/>
          <w:lang w:bidi="th-TH"/>
        </w:rPr>
        <w:t xml:space="preserve">และ </w:t>
      </w:r>
      <w:r w:rsidR="00EF3796">
        <w:rPr>
          <w:rFonts w:cstheme="majorBidi"/>
          <w:szCs w:val="32"/>
          <w:lang w:bidi="th-TH"/>
        </w:rPr>
        <w:t xml:space="preserve">DATE </w:t>
      </w:r>
      <w:r w:rsidR="00BD088A">
        <w:rPr>
          <w:rFonts w:cstheme="majorBidi" w:hint="cs"/>
          <w:szCs w:val="32"/>
          <w:cs/>
          <w:lang w:bidi="th-TH"/>
        </w:rPr>
        <w:t xml:space="preserve">ที่ </w:t>
      </w:r>
      <w:r w:rsidR="00BD088A">
        <w:rPr>
          <w:rFonts w:cstheme="majorBidi"/>
          <w:szCs w:val="32"/>
          <w:lang w:bidi="th-TH"/>
        </w:rPr>
        <w:t xml:space="preserve">spaCy </w:t>
      </w:r>
      <w:r w:rsidR="00BD088A">
        <w:rPr>
          <w:rFonts w:cstheme="majorBidi" w:hint="cs"/>
          <w:szCs w:val="32"/>
          <w:cs/>
          <w:lang w:bidi="th-TH"/>
        </w:rPr>
        <w:t>ทำนาย</w:t>
      </w:r>
      <w:r w:rsidR="0056734C">
        <w:rPr>
          <w:rFonts w:cstheme="majorBidi" w:hint="cs"/>
          <w:szCs w:val="32"/>
          <w:cs/>
          <w:lang w:bidi="th-TH"/>
        </w:rPr>
        <w:t>ทันทีในกรณีที่</w:t>
      </w:r>
      <w:r w:rsidR="00BD088A">
        <w:rPr>
          <w:rFonts w:cstheme="majorBidi" w:hint="cs"/>
          <w:szCs w:val="32"/>
          <w:cs/>
          <w:lang w:bidi="th-TH"/>
        </w:rPr>
        <w:t xml:space="preserve"> </w:t>
      </w:r>
      <w:r w:rsidR="00BD088A">
        <w:rPr>
          <w:rFonts w:cstheme="majorBidi"/>
          <w:szCs w:val="32"/>
          <w:lang w:bidi="th-TH"/>
        </w:rPr>
        <w:t xml:space="preserve">Stanford NER </w:t>
      </w:r>
      <w:r w:rsidR="00BD088A">
        <w:rPr>
          <w:rFonts w:cstheme="majorBidi" w:hint="cs"/>
          <w:szCs w:val="32"/>
          <w:cs/>
          <w:lang w:bidi="th-TH"/>
        </w:rPr>
        <w:t xml:space="preserve">และ </w:t>
      </w:r>
      <w:r w:rsidR="00BD088A">
        <w:rPr>
          <w:rFonts w:cstheme="majorBidi"/>
          <w:szCs w:val="32"/>
          <w:lang w:bidi="th-TH"/>
        </w:rPr>
        <w:t xml:space="preserve">NLTK </w:t>
      </w:r>
      <w:r w:rsidR="00BD088A">
        <w:rPr>
          <w:rFonts w:cstheme="majorBidi" w:hint="cs"/>
          <w:szCs w:val="32"/>
          <w:cs/>
          <w:lang w:bidi="th-TH"/>
        </w:rPr>
        <w:t>ทำนายประเภท</w:t>
      </w:r>
      <w:r w:rsidR="00E66058">
        <w:rPr>
          <w:rFonts w:cstheme="majorBidi" w:hint="cs"/>
          <w:szCs w:val="32"/>
          <w:cs/>
          <w:lang w:bidi="th-TH"/>
        </w:rPr>
        <w:t>ไม่เหมือนกัน</w:t>
      </w:r>
      <w:r w:rsidR="008B0B9E">
        <w:rPr>
          <w:rFonts w:cstheme="majorBidi" w:hint="cs"/>
          <w:szCs w:val="32"/>
          <w:cs/>
          <w:lang w:bidi="th-TH"/>
        </w:rPr>
        <w:t xml:space="preserve"> ซึ่ง</w:t>
      </w:r>
      <w:r w:rsidR="00127600">
        <w:rPr>
          <w:rFonts w:cstheme="majorBidi" w:hint="cs"/>
          <w:szCs w:val="32"/>
          <w:cs/>
          <w:lang w:bidi="th-TH"/>
        </w:rPr>
        <w:t>เงื่อนไขนี้ได้จากการทดลองที่ 2 ในบท</w:t>
      </w:r>
      <w:r w:rsidR="0004183F">
        <w:rPr>
          <w:rFonts w:cstheme="majorBidi" w:hint="cs"/>
          <w:szCs w:val="32"/>
          <w:cs/>
          <w:lang w:bidi="th-TH"/>
        </w:rPr>
        <w:t>ของ</w:t>
      </w:r>
      <w:r w:rsidR="00C34DA4">
        <w:rPr>
          <w:rFonts w:cstheme="majorBidi" w:hint="cs"/>
          <w:szCs w:val="32"/>
          <w:cs/>
          <w:lang w:bidi="th-TH"/>
        </w:rPr>
        <w:t>การทดลอง และผลลัพธ์ที่ได้จากระบบ</w:t>
      </w:r>
      <w:r w:rsidR="009F5FE7">
        <w:rPr>
          <w:rFonts w:cstheme="majorBidi" w:hint="cs"/>
          <w:szCs w:val="32"/>
          <w:cs/>
          <w:lang w:bidi="th-TH"/>
        </w:rPr>
        <w:t xml:space="preserve"> เนื่องจากการใช้</w:t>
      </w:r>
      <w:r w:rsidR="00390B81">
        <w:rPr>
          <w:rFonts w:cstheme="majorBidi" w:hint="cs"/>
          <w:szCs w:val="32"/>
          <w:cs/>
          <w:lang w:bidi="th-TH"/>
        </w:rPr>
        <w:t>ไลบรารี</w:t>
      </w:r>
      <w:r w:rsidR="009F5FE7">
        <w:rPr>
          <w:rFonts w:cstheme="majorBidi" w:hint="cs"/>
          <w:szCs w:val="32"/>
          <w:cs/>
          <w:lang w:bidi="th-TH"/>
        </w:rPr>
        <w:t>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w:t>
      </w:r>
      <w:proofErr w:type="spellStart"/>
      <w:r w:rsidR="00785FD3">
        <w:rPr>
          <w:rFonts w:cstheme="majorBidi" w:hint="cs"/>
          <w:szCs w:val="32"/>
          <w:cs/>
          <w:lang w:bidi="th-TH"/>
        </w:rPr>
        <w:t>เค</w:t>
      </w:r>
      <w:proofErr w:type="spellEnd"/>
      <w:r w:rsidR="00785FD3">
        <w:rPr>
          <w:rFonts w:cstheme="majorBidi" w:hint="cs"/>
          <w:szCs w:val="32"/>
          <w:cs/>
          <w:lang w:bidi="th-TH"/>
        </w:rPr>
        <w:t>็นคำได้อย่างถูกต้อง ผู้จัดทำจึงสร้าง</w:t>
      </w:r>
      <w:r w:rsidR="00992CCA">
        <w:rPr>
          <w:rFonts w:cstheme="majorBidi" w:hint="cs"/>
          <w:szCs w:val="32"/>
          <w:cs/>
          <w:lang w:bidi="th-TH"/>
        </w:rPr>
        <w:t>เงื่อนไข</w:t>
      </w:r>
      <w:r w:rsidR="00AC23AC">
        <w:rPr>
          <w:rFonts w:cstheme="majorBidi" w:hint="cs"/>
          <w:szCs w:val="32"/>
          <w:cs/>
          <w:lang w:bidi="th-TH"/>
        </w:rPr>
        <w:t xml:space="preserve">นี้เพื่อเพิ่มประสิทธิภาพของการทำนาย </w:t>
      </w:r>
      <w:r w:rsidR="00992CCA">
        <w:rPr>
          <w:rFonts w:cstheme="majorBidi" w:hint="cs"/>
          <w:szCs w:val="32"/>
          <w:cs/>
          <w:lang w:bidi="th-TH"/>
        </w:rPr>
        <w:t>และ</w:t>
      </w:r>
      <w:r w:rsidR="003753E7">
        <w:rPr>
          <w:rFonts w:cstheme="majorBidi" w:hint="cs"/>
          <w:szCs w:val="32"/>
          <w:cs/>
          <w:lang w:bidi="th-TH"/>
        </w:rPr>
        <w:t>เก็บค่าของโท</w:t>
      </w:r>
      <w:proofErr w:type="spellStart"/>
      <w:r w:rsidR="003753E7">
        <w:rPr>
          <w:rFonts w:cstheme="majorBidi" w:hint="cs"/>
          <w:szCs w:val="32"/>
          <w:cs/>
          <w:lang w:bidi="th-TH"/>
        </w:rPr>
        <w:t>เค</w:t>
      </w:r>
      <w:proofErr w:type="spellEnd"/>
      <w:r w:rsidR="003753E7">
        <w:rPr>
          <w:rFonts w:cstheme="majorBidi" w:hint="cs"/>
          <w:szCs w:val="32"/>
          <w:cs/>
          <w:lang w:bidi="th-TH"/>
        </w:rPr>
        <w:t>็นคำ</w:t>
      </w:r>
      <w:r w:rsidR="00E3280D">
        <w:rPr>
          <w:rFonts w:cstheme="majorBidi" w:hint="cs"/>
          <w:szCs w:val="32"/>
          <w:cs/>
          <w:lang w:bidi="th-TH"/>
        </w:rPr>
        <w:t>กับ</w:t>
      </w:r>
      <w:r w:rsidR="0078019E">
        <w:rPr>
          <w:rFonts w:cstheme="majorBidi" w:hint="cs"/>
          <w:szCs w:val="32"/>
          <w:cs/>
          <w:lang w:bidi="th-TH"/>
        </w:rPr>
        <w:t>ประเภทของนิพน</w:t>
      </w:r>
      <w:proofErr w:type="spellStart"/>
      <w:r w:rsidR="0078019E">
        <w:rPr>
          <w:rFonts w:cstheme="majorBidi" w:hint="cs"/>
          <w:szCs w:val="32"/>
          <w:cs/>
          <w:lang w:bidi="th-TH"/>
        </w:rPr>
        <w:t>จ์</w:t>
      </w:r>
      <w:proofErr w:type="spellEnd"/>
      <w:r w:rsidR="0078019E">
        <w:rPr>
          <w:rFonts w:cstheme="majorBidi" w:hint="cs"/>
          <w:szCs w:val="32"/>
          <w:cs/>
          <w:lang w:bidi="th-TH"/>
        </w:rPr>
        <w:t>ระบุนาม เพื่อนำไปวิเคราะห์ในขั้นตอนถัดไป</w:t>
      </w:r>
      <w:r w:rsidR="00C873E3">
        <w:rPr>
          <w:rFonts w:cstheme="majorBidi" w:hint="cs"/>
          <w:szCs w:val="32"/>
          <w:cs/>
          <w:lang w:bidi="th-TH"/>
        </w:rPr>
        <w:t xml:space="preserve"> ใน</w:t>
      </w:r>
      <w:proofErr w:type="spellStart"/>
      <w:r w:rsidR="00C873E3">
        <w:rPr>
          <w:rFonts w:cstheme="majorBidi" w:hint="cs"/>
          <w:szCs w:val="32"/>
          <w:cs/>
          <w:lang w:bidi="th-TH"/>
        </w:rPr>
        <w:t>ที่นี้</w:t>
      </w:r>
      <w:proofErr w:type="spellEnd"/>
      <w:r w:rsidR="00C873E3">
        <w:rPr>
          <w:rFonts w:cstheme="majorBidi" w:hint="cs"/>
          <w:szCs w:val="32"/>
          <w:cs/>
          <w:lang w:bidi="th-TH"/>
        </w:rPr>
        <w:t xml:space="preserve"> </w:t>
      </w:r>
      <w:r w:rsidR="001B578C">
        <w:rPr>
          <w:rFonts w:cstheme="majorBidi" w:hint="cs"/>
          <w:szCs w:val="32"/>
          <w:cs/>
          <w:lang w:bidi="th-TH"/>
        </w:rPr>
        <w:t>จะ</w:t>
      </w:r>
      <w:r w:rsidR="00C873E3">
        <w:rPr>
          <w:rFonts w:cstheme="majorBidi" w:hint="cs"/>
          <w:szCs w:val="32"/>
          <w:cs/>
          <w:lang w:bidi="th-TH"/>
        </w:rPr>
        <w:t xml:space="preserve">แทนผลลัพธ์ที่ได้จากกระบวนการนี้ว่า </w:t>
      </w:r>
      <w:r w:rsidR="00C873E3">
        <w:rPr>
          <w:rFonts w:cstheme="majorBidi"/>
          <w:szCs w:val="32"/>
          <w:lang w:bidi="th-TH"/>
        </w:rPr>
        <w:t>“</w:t>
      </w:r>
      <w:r w:rsidR="00C873E3">
        <w:rPr>
          <w:rFonts w:cstheme="majorBidi" w:hint="cs"/>
          <w:szCs w:val="32"/>
          <w:cs/>
          <w:lang w:bidi="th-TH"/>
        </w:rPr>
        <w:t>ค่าทำนายจริง</w:t>
      </w:r>
      <w:r w:rsidR="00C873E3">
        <w:rPr>
          <w:rFonts w:cstheme="majorBidi"/>
          <w:szCs w:val="32"/>
          <w:lang w:bidi="th-TH"/>
        </w:rPr>
        <w:t>”</w:t>
      </w:r>
      <w:r w:rsidR="0078019E">
        <w:rPr>
          <w:rFonts w:cstheme="majorBidi" w:hint="cs"/>
          <w:szCs w:val="32"/>
          <w:cs/>
          <w:lang w:bidi="th-TH"/>
        </w:rPr>
        <w:t xml:space="preserve"> ดังรูปที่ </w:t>
      </w:r>
      <w:r>
        <w:rPr>
          <w:rFonts w:cstheme="majorBidi"/>
          <w:szCs w:val="32"/>
          <w:lang w:bidi="th-TH"/>
        </w:rPr>
        <w:t>3.</w:t>
      </w:r>
      <w:r w:rsidR="001B412B">
        <w:rPr>
          <w:rFonts w:cstheme="majorBidi"/>
          <w:szCs w:val="32"/>
          <w:lang w:bidi="th-TH"/>
        </w:rPr>
        <w:t>11</w:t>
      </w:r>
    </w:p>
    <w:p w14:paraId="4131F5E8" w14:textId="552A41E9" w:rsidR="0037387E" w:rsidRDefault="0061356E" w:rsidP="0037387E">
      <w:pPr>
        <w:keepNext/>
        <w:spacing w:after="120" w:line="240" w:lineRule="auto"/>
        <w:jc w:val="center"/>
      </w:pPr>
      <w:r w:rsidRPr="0061356E">
        <w:drawing>
          <wp:inline distT="0" distB="0" distL="0" distR="0" wp14:anchorId="512F6A79" wp14:editId="366DFDB4">
            <wp:extent cx="4072467" cy="3683603"/>
            <wp:effectExtent l="0" t="0" r="4445" b="0"/>
            <wp:docPr id="38" name="รูปภาพ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85077" cy="3695009"/>
                    </a:xfrm>
                    <a:prstGeom prst="rect">
                      <a:avLst/>
                    </a:prstGeom>
                  </pic:spPr>
                </pic:pic>
              </a:graphicData>
            </a:graphic>
          </wp:inline>
        </w:drawing>
      </w:r>
    </w:p>
    <w:p w14:paraId="35718FA6" w14:textId="0A18454B" w:rsidR="00F97A91" w:rsidRPr="002F08B6" w:rsidRDefault="0037387E" w:rsidP="002F08B6">
      <w:pPr>
        <w:pStyle w:val="af"/>
        <w:rPr>
          <w:rFonts w:cstheme="majorBidi"/>
        </w:rPr>
      </w:pPr>
      <w:bookmarkStart w:id="69" w:name="_Toc58413995"/>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9"/>
    </w:p>
    <w:p w14:paraId="020D6A8F" w14:textId="751A94BD" w:rsidR="00944A2F" w:rsidRPr="00BD2B8B" w:rsidRDefault="00711590" w:rsidP="005340B3">
      <w:pPr>
        <w:pStyle w:val="4"/>
        <w:spacing w:after="120"/>
      </w:pPr>
      <w:r w:rsidRPr="00BD2B8B">
        <w:rPr>
          <w:rFonts w:hint="cs"/>
          <w:cs/>
        </w:rPr>
        <w:t>สร้าง</w:t>
      </w:r>
      <w:r w:rsidR="001778C7" w:rsidRPr="00BD2B8B">
        <w:rPr>
          <w:rFonts w:hint="cs"/>
          <w:cs/>
        </w:rPr>
        <w:t>ประเภทของนิพจน์ระบุนามเพิ่ม</w:t>
      </w:r>
      <w:r w:rsidR="00E01EA9" w:rsidRPr="00BD2B8B">
        <w:rPr>
          <w:rFonts w:hint="cs"/>
          <w:cs/>
        </w:rPr>
        <w:t>เพื่อติดแท็ก</w:t>
      </w:r>
      <w:r w:rsidR="00426CEA" w:rsidRPr="00BD2B8B">
        <w:rPr>
          <w:rFonts w:hint="cs"/>
          <w:cs/>
        </w:rPr>
        <w:t xml:space="preserve">เลขที่เป็นข้อมูลส่วนบุคคลโดยใช้ </w:t>
      </w:r>
      <w:r w:rsidR="00426CEA" w:rsidRPr="00BD2B8B">
        <w:t>Regular Expressions</w:t>
      </w:r>
      <w:r w:rsidR="00E062AC">
        <w:rPr>
          <w:rFonts w:hint="cs"/>
          <w:cs/>
        </w:rPr>
        <w:t xml:space="preserve"> และรวมกับค่าทำนายจริง</w:t>
      </w:r>
    </w:p>
    <w:p w14:paraId="4237D5E6" w14:textId="26203E3A" w:rsidR="003B275B" w:rsidRDefault="00071AE4" w:rsidP="005340B3">
      <w:pPr>
        <w:spacing w:after="120" w:line="240" w:lineRule="auto"/>
        <w:ind w:left="360" w:firstLine="720"/>
        <w:jc w:val="thaiDistribute"/>
        <w:rPr>
          <w:rFonts w:cstheme="majorBidi"/>
          <w:szCs w:val="32"/>
          <w:lang w:bidi="th-TH"/>
        </w:rPr>
      </w:pPr>
      <w:r>
        <w:rPr>
          <w:rFonts w:cstheme="majorBidi" w:hint="cs"/>
          <w:szCs w:val="32"/>
          <w:cs/>
          <w:lang w:bidi="th-TH"/>
        </w:rPr>
        <w:t>นำค่าโท</w:t>
      </w:r>
      <w:proofErr w:type="spellStart"/>
      <w:r>
        <w:rPr>
          <w:rFonts w:cstheme="majorBidi" w:hint="cs"/>
          <w:szCs w:val="32"/>
          <w:cs/>
          <w:lang w:bidi="th-TH"/>
        </w:rPr>
        <w:t>เค</w:t>
      </w:r>
      <w:proofErr w:type="spellEnd"/>
      <w:r>
        <w:rPr>
          <w:rFonts w:cstheme="majorBidi" w:hint="cs"/>
          <w:szCs w:val="32"/>
          <w:cs/>
          <w:lang w:bidi="th-TH"/>
        </w:rPr>
        <w:t xml:space="preserve">็นคำของ </w:t>
      </w:r>
      <w:r w:rsidR="009F5F80" w:rsidRPr="009F5F80">
        <w:rPr>
          <w:rFonts w:cstheme="majorBidi"/>
          <w:szCs w:val="32"/>
          <w:lang w:bidi="th-TH"/>
        </w:rPr>
        <w:t>Cloud Speech to Text</w:t>
      </w:r>
      <w:r>
        <w:rPr>
          <w:rFonts w:cstheme="majorBidi"/>
          <w:szCs w:val="32"/>
          <w:lang w:bidi="th-TH"/>
        </w:rPr>
        <w:t xml:space="preserve"> </w:t>
      </w:r>
      <w:r w:rsidR="006A0FEE">
        <w:rPr>
          <w:rFonts w:cstheme="majorBidi" w:hint="cs"/>
          <w:szCs w:val="32"/>
          <w:cs/>
          <w:lang w:bidi="th-TH"/>
        </w:rPr>
        <w:t>มาวิเคราะห์</w:t>
      </w:r>
      <w:r w:rsidR="00B54585">
        <w:rPr>
          <w:rFonts w:cstheme="majorBidi" w:hint="cs"/>
          <w:szCs w:val="32"/>
          <w:cs/>
          <w:lang w:bidi="th-TH"/>
        </w:rPr>
        <w:t>โดย</w:t>
      </w:r>
      <w:r w:rsidR="006A0FEE">
        <w:rPr>
          <w:rFonts w:cstheme="majorBidi" w:hint="cs"/>
          <w:szCs w:val="32"/>
          <w:cs/>
          <w:lang w:bidi="th-TH"/>
        </w:rPr>
        <w:t>สร้างเงื่อนไข</w:t>
      </w:r>
      <w:r w:rsidR="006A6617">
        <w:rPr>
          <w:rFonts w:cstheme="majorBidi" w:hint="cs"/>
          <w:szCs w:val="32"/>
          <w:cs/>
          <w:lang w:bidi="th-TH"/>
        </w:rPr>
        <w:t>เพื่อติดแท็กเฉพาะโท</w:t>
      </w:r>
      <w:proofErr w:type="spellStart"/>
      <w:r w:rsidR="006A6617">
        <w:rPr>
          <w:rFonts w:cstheme="majorBidi" w:hint="cs"/>
          <w:szCs w:val="32"/>
          <w:cs/>
          <w:lang w:bidi="th-TH"/>
        </w:rPr>
        <w:t>เค</w:t>
      </w:r>
      <w:proofErr w:type="spellEnd"/>
      <w:r w:rsidR="006A6617">
        <w:rPr>
          <w:rFonts w:cstheme="majorBidi" w:hint="cs"/>
          <w:szCs w:val="32"/>
          <w:cs/>
          <w:lang w:bidi="th-TH"/>
        </w:rPr>
        <w:t>็นที่เป็นตัวเลข</w:t>
      </w:r>
      <w:r w:rsidR="00AA1C7A">
        <w:rPr>
          <w:rFonts w:cstheme="majorBidi" w:hint="cs"/>
          <w:szCs w:val="32"/>
          <w:cs/>
          <w:lang w:bidi="th-TH"/>
        </w:rPr>
        <w:t xml:space="preserve">โดยใช้ </w:t>
      </w:r>
      <w:r w:rsidR="00AA1C7A">
        <w:rPr>
          <w:rFonts w:cstheme="majorBidi"/>
          <w:szCs w:val="32"/>
          <w:lang w:bidi="th-TH"/>
        </w:rPr>
        <w:t xml:space="preserve">Regular Expressions </w:t>
      </w:r>
      <w:r w:rsidR="00836FB1">
        <w:rPr>
          <w:rFonts w:cstheme="majorBidi" w:hint="cs"/>
          <w:szCs w:val="32"/>
          <w:cs/>
          <w:lang w:bidi="th-TH"/>
        </w:rPr>
        <w:t xml:space="preserve">ในการตรวจสอบ </w:t>
      </w:r>
      <w:r w:rsidR="00621FF3">
        <w:rPr>
          <w:rFonts w:cstheme="majorBidi" w:hint="cs"/>
          <w:szCs w:val="32"/>
          <w:cs/>
          <w:lang w:bidi="th-TH"/>
        </w:rPr>
        <w:t>และ</w:t>
      </w:r>
      <w:r w:rsidR="007B671F">
        <w:rPr>
          <w:rFonts w:cstheme="majorBidi" w:hint="cs"/>
          <w:szCs w:val="32"/>
          <w:cs/>
          <w:lang w:bidi="th-TH"/>
        </w:rPr>
        <w:t>กำหนด</w:t>
      </w:r>
      <w:r w:rsidR="00836FB1">
        <w:rPr>
          <w:rFonts w:cstheme="majorBidi" w:hint="cs"/>
          <w:szCs w:val="32"/>
          <w:cs/>
          <w:lang w:bidi="th-TH"/>
        </w:rPr>
        <w:t>ประเภทของ</w:t>
      </w:r>
      <w:r w:rsidR="009C7B23">
        <w:rPr>
          <w:rFonts w:cstheme="majorBidi" w:hint="cs"/>
          <w:szCs w:val="32"/>
          <w:cs/>
          <w:lang w:bidi="th-TH"/>
        </w:rPr>
        <w:t>เลขที่เป็นข้อมูลส่วนบุคคล</w:t>
      </w:r>
      <w:r w:rsidR="006907EA">
        <w:rPr>
          <w:rFonts w:cstheme="majorBidi" w:hint="cs"/>
          <w:szCs w:val="32"/>
          <w:cs/>
          <w:lang w:bidi="th-TH"/>
        </w:rPr>
        <w:t>ให้เป็นชื่อ</w:t>
      </w:r>
      <w:r w:rsidR="00D66D30">
        <w:rPr>
          <w:rFonts w:cstheme="majorBidi" w:hint="cs"/>
          <w:szCs w:val="32"/>
          <w:cs/>
          <w:lang w:bidi="th-TH"/>
        </w:rPr>
        <w:t>ประเภท</w:t>
      </w:r>
      <w:r w:rsidR="006907EA">
        <w:rPr>
          <w:rFonts w:cstheme="majorBidi" w:hint="cs"/>
          <w:szCs w:val="32"/>
          <w:cs/>
          <w:lang w:bidi="th-TH"/>
        </w:rPr>
        <w:t xml:space="preserve"> </w:t>
      </w:r>
      <w:r w:rsidR="006907EA">
        <w:rPr>
          <w:rFonts w:cstheme="majorBidi"/>
          <w:szCs w:val="32"/>
          <w:lang w:bidi="th-TH"/>
        </w:rPr>
        <w:t xml:space="preserve">“PIINUM” </w:t>
      </w:r>
      <w:r w:rsidR="006907EA">
        <w:rPr>
          <w:rFonts w:cstheme="majorBidi" w:hint="cs"/>
          <w:szCs w:val="32"/>
          <w:cs/>
          <w:lang w:bidi="th-TH"/>
        </w:rPr>
        <w:t xml:space="preserve">หรือ </w:t>
      </w:r>
      <w:r w:rsidR="006907EA">
        <w:rPr>
          <w:rFonts w:cstheme="majorBidi"/>
          <w:szCs w:val="32"/>
          <w:lang w:bidi="th-TH"/>
        </w:rPr>
        <w:t xml:space="preserve">Personally Identifiable Information </w:t>
      </w:r>
      <w:r w:rsidR="006907EA">
        <w:rPr>
          <w:rFonts w:cstheme="majorBidi"/>
          <w:szCs w:val="32"/>
          <w:lang w:bidi="th-TH"/>
        </w:rPr>
        <w:lastRenderedPageBreak/>
        <w:t xml:space="preserve">Number </w:t>
      </w:r>
      <w:r w:rsidR="00E704BF">
        <w:rPr>
          <w:rFonts w:cstheme="majorBidi" w:hint="cs"/>
          <w:szCs w:val="32"/>
          <w:cs/>
          <w:lang w:bidi="th-TH"/>
        </w:rPr>
        <w:t xml:space="preserve">เพื่อตรวจจับเลขข้อมูลส่วนบุคคลต่าง ๆ ดังนี้ </w:t>
      </w:r>
      <w:r w:rsidR="00A55466">
        <w:rPr>
          <w:rFonts w:cstheme="majorBidi" w:hint="cs"/>
          <w:szCs w:val="32"/>
          <w:cs/>
          <w:lang w:bidi="th-TH"/>
        </w:rPr>
        <w:t xml:space="preserve">เลขบัตรประชาชน </w:t>
      </w:r>
      <w:r w:rsidR="00E704BF">
        <w:rPr>
          <w:rFonts w:cstheme="majorBidi"/>
          <w:szCs w:val="32"/>
          <w:lang w:bidi="th-TH"/>
        </w:rPr>
        <w:t>(</w:t>
      </w:r>
      <w:r w:rsidR="00A55466">
        <w:rPr>
          <w:rFonts w:cstheme="majorBidi" w:hint="cs"/>
          <w:szCs w:val="32"/>
          <w:cs/>
          <w:lang w:bidi="th-TH"/>
        </w:rPr>
        <w:t>13 หลัก) เบอร์โทรศัพท์</w:t>
      </w:r>
      <w:r w:rsidR="003E75B2">
        <w:rPr>
          <w:rFonts w:cstheme="majorBidi" w:hint="cs"/>
          <w:szCs w:val="32"/>
          <w:cs/>
          <w:lang w:bidi="th-TH"/>
        </w:rPr>
        <w:t xml:space="preserve"> </w:t>
      </w:r>
      <w:r w:rsidR="00E704BF">
        <w:rPr>
          <w:rFonts w:cstheme="majorBidi"/>
          <w:szCs w:val="32"/>
          <w:lang w:bidi="th-TH"/>
        </w:rPr>
        <w:t>(</w:t>
      </w:r>
      <w:r w:rsidR="003E75B2">
        <w:rPr>
          <w:rFonts w:cstheme="majorBidi" w:hint="cs"/>
          <w:szCs w:val="32"/>
          <w:cs/>
          <w:lang w:bidi="th-TH"/>
        </w:rPr>
        <w:t>10 หลัก</w:t>
      </w:r>
      <w:r w:rsidR="00A55466">
        <w:rPr>
          <w:rFonts w:cstheme="majorBidi" w:hint="cs"/>
          <w:szCs w:val="32"/>
          <w:cs/>
          <w:lang w:bidi="th-TH"/>
        </w:rPr>
        <w:t>)</w:t>
      </w:r>
      <w:r w:rsidR="003E75B2">
        <w:rPr>
          <w:rFonts w:cstheme="majorBidi"/>
          <w:szCs w:val="32"/>
          <w:lang w:bidi="th-TH"/>
        </w:rPr>
        <w:t xml:space="preserve"> </w:t>
      </w:r>
      <w:r w:rsidR="003E75B2">
        <w:rPr>
          <w:rFonts w:cstheme="majorBidi" w:hint="cs"/>
          <w:szCs w:val="32"/>
          <w:cs/>
          <w:lang w:bidi="th-TH"/>
        </w:rPr>
        <w:t>เลข</w:t>
      </w:r>
      <w:r w:rsidR="00E704BF">
        <w:rPr>
          <w:rFonts w:cstheme="majorBidi" w:hint="cs"/>
          <w:szCs w:val="32"/>
          <w:cs/>
          <w:lang w:bidi="th-TH"/>
        </w:rPr>
        <w:t>ที่</w:t>
      </w:r>
      <w:r w:rsidR="003E75B2">
        <w:rPr>
          <w:rFonts w:cstheme="majorBidi" w:hint="cs"/>
          <w:szCs w:val="32"/>
          <w:cs/>
          <w:lang w:bidi="th-TH"/>
        </w:rPr>
        <w:t xml:space="preserve">บัญชี </w:t>
      </w:r>
      <w:r w:rsidR="00E704BF">
        <w:rPr>
          <w:rFonts w:cstheme="majorBidi"/>
          <w:szCs w:val="32"/>
          <w:lang w:bidi="th-TH"/>
        </w:rPr>
        <w:t>(</w:t>
      </w:r>
      <w:r w:rsidR="003E75B2">
        <w:rPr>
          <w:rFonts w:cstheme="majorBidi" w:hint="cs"/>
          <w:szCs w:val="32"/>
          <w:cs/>
          <w:lang w:bidi="th-TH"/>
        </w:rPr>
        <w:t xml:space="preserve">9 หลัก) เลขบัตรเดบิต หรือบัตรเครดิต </w:t>
      </w:r>
      <w:r w:rsidR="00E704BF">
        <w:rPr>
          <w:rFonts w:cstheme="majorBidi"/>
          <w:szCs w:val="32"/>
          <w:lang w:bidi="th-TH"/>
        </w:rPr>
        <w:t>(</w:t>
      </w:r>
      <w:r w:rsidR="003E75B2">
        <w:rPr>
          <w:rFonts w:cstheme="majorBidi" w:hint="cs"/>
          <w:szCs w:val="32"/>
          <w:cs/>
          <w:lang w:bidi="th-TH"/>
        </w:rPr>
        <w:t>16 หลัก)</w:t>
      </w:r>
      <w:r w:rsidR="005F5790">
        <w:rPr>
          <w:rFonts w:cstheme="majorBidi" w:hint="cs"/>
          <w:szCs w:val="32"/>
          <w:cs/>
          <w:lang w:bidi="th-TH"/>
        </w:rPr>
        <w:t xml:space="preserve"> และ เลขอื่น ๆ ที่</w:t>
      </w:r>
      <w:r w:rsidR="007F4809">
        <w:rPr>
          <w:rFonts w:cstheme="majorBidi" w:hint="cs"/>
          <w:szCs w:val="32"/>
          <w:cs/>
          <w:lang w:bidi="th-TH"/>
        </w:rPr>
        <w:t>มี</w:t>
      </w:r>
      <w:r w:rsidR="00E704BF">
        <w:rPr>
          <w:rFonts w:cstheme="majorBidi" w:hint="cs"/>
          <w:szCs w:val="32"/>
          <w:cs/>
          <w:lang w:bidi="th-TH"/>
        </w:rPr>
        <w:t>จำนวน</w:t>
      </w:r>
      <w:r w:rsidR="007F4809">
        <w:rPr>
          <w:rFonts w:cstheme="majorBidi" w:hint="cs"/>
          <w:szCs w:val="32"/>
          <w:cs/>
          <w:lang w:bidi="th-TH"/>
        </w:rPr>
        <w:t xml:space="preserve">ตั้งแต่ 9 หลักขึ้นไป 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3B275B">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2</w:t>
      </w:r>
    </w:p>
    <w:p w14:paraId="4AA71AEF" w14:textId="41E65D4B" w:rsidR="0037387E" w:rsidRDefault="006F3C6C" w:rsidP="0037387E">
      <w:pPr>
        <w:keepNext/>
        <w:spacing w:after="120" w:line="240" w:lineRule="auto"/>
        <w:jc w:val="center"/>
      </w:pPr>
      <w:r w:rsidRPr="006F3C6C">
        <w:rPr>
          <w:noProof/>
        </w:rPr>
        <w:drawing>
          <wp:inline distT="0" distB="0" distL="0" distR="0" wp14:anchorId="3D95DEBD" wp14:editId="58CAB8D4">
            <wp:extent cx="3924300" cy="3585012"/>
            <wp:effectExtent l="0" t="0" r="0" b="0"/>
            <wp:docPr id="22" name="รูปภาพ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28151" cy="3588530"/>
                    </a:xfrm>
                    <a:prstGeom prst="rect">
                      <a:avLst/>
                    </a:prstGeom>
                  </pic:spPr>
                </pic:pic>
              </a:graphicData>
            </a:graphic>
          </wp:inline>
        </w:drawing>
      </w:r>
    </w:p>
    <w:p w14:paraId="7A0C9D62" w14:textId="4DA4C6AC" w:rsidR="00EF1A06" w:rsidRPr="0037387E" w:rsidRDefault="0037387E" w:rsidP="0037387E">
      <w:pPr>
        <w:pStyle w:val="af"/>
        <w:rPr>
          <w:rFonts w:cstheme="majorBidi"/>
          <w:b/>
          <w:bCs/>
        </w:rPr>
      </w:pPr>
      <w:bookmarkStart w:id="70" w:name="_Toc58413996"/>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70"/>
    </w:p>
    <w:p w14:paraId="489F89A7" w14:textId="2FE092E2" w:rsidR="002A5F1F" w:rsidRPr="002A5F1F" w:rsidRDefault="00981E6D" w:rsidP="005340B3">
      <w:pPr>
        <w:spacing w:after="120" w:line="240" w:lineRule="auto"/>
        <w:ind w:left="720" w:firstLine="720"/>
        <w:jc w:val="thaiDistribute"/>
        <w:rPr>
          <w:rFonts w:cstheme="majorBidi"/>
          <w:szCs w:val="32"/>
          <w:cs/>
          <w:lang w:bidi="th-TH"/>
        </w:rPr>
      </w:pPr>
      <w:r>
        <w:rPr>
          <w:rFonts w:cstheme="majorBidi" w:hint="cs"/>
          <w:szCs w:val="32"/>
          <w:cs/>
          <w:lang w:bidi="th-TH"/>
        </w:rPr>
        <w:t>จากนั้น</w:t>
      </w:r>
      <w:r w:rsidR="00402C7E">
        <w:rPr>
          <w:rFonts w:cstheme="majorBidi" w:hint="cs"/>
          <w:szCs w:val="32"/>
          <w:cs/>
          <w:lang w:bidi="th-TH"/>
        </w:rPr>
        <w:t>รวมค่าทำนายจริงกับค่าของเลขที่เป็นข้อมูลส่วนบุคคล</w:t>
      </w:r>
      <w:r>
        <w:rPr>
          <w:rFonts w:cstheme="majorBidi" w:hint="cs"/>
          <w:szCs w:val="32"/>
          <w:cs/>
          <w:lang w:bidi="th-TH"/>
        </w:rPr>
        <w:t>เข้าด้วยกัน</w:t>
      </w:r>
      <w:r w:rsidR="00666329">
        <w:rPr>
          <w:rFonts w:cstheme="majorBidi" w:hint="cs"/>
          <w:szCs w:val="32"/>
          <w:cs/>
          <w:lang w:bidi="th-TH"/>
        </w:rPr>
        <w:t xml:space="preserve"> และเก็บค่านั้นไว้ในตาราง</w:t>
      </w:r>
      <w:r w:rsidR="00D9495D">
        <w:rPr>
          <w:rFonts w:cstheme="majorBidi" w:hint="cs"/>
          <w:szCs w:val="32"/>
          <w:cs/>
          <w:lang w:bidi="th-TH"/>
        </w:rPr>
        <w:t xml:space="preserve"> ซึ่ง</w:t>
      </w:r>
      <w:r w:rsidR="006E169A">
        <w:rPr>
          <w:rFonts w:cstheme="majorBidi" w:hint="cs"/>
          <w:szCs w:val="32"/>
          <w:cs/>
          <w:lang w:bidi="th-TH"/>
        </w:rPr>
        <w:t>มีการ</w:t>
      </w:r>
      <w:r w:rsidR="00691A6F">
        <w:rPr>
          <w:rFonts w:cstheme="majorBidi" w:hint="cs"/>
          <w:szCs w:val="32"/>
          <w:cs/>
          <w:lang w:bidi="th-TH"/>
        </w:rPr>
        <w:t>เก็บค่าของตัวเลขที่เป็นข้อมูลส่วนบุคคล</w:t>
      </w:r>
      <w:r w:rsidR="004C631F">
        <w:rPr>
          <w:rFonts w:cstheme="majorBidi" w:hint="cs"/>
          <w:szCs w:val="32"/>
          <w:cs/>
          <w:lang w:bidi="th-TH"/>
        </w:rPr>
        <w:t>รวมกับค่าทำนายจริง</w:t>
      </w:r>
      <w:r w:rsidR="00691A6F">
        <w:rPr>
          <w:rFonts w:cstheme="majorBidi" w:hint="cs"/>
          <w:szCs w:val="32"/>
          <w:cs/>
          <w:lang w:bidi="th-TH"/>
        </w:rPr>
        <w:t>เท่านั้น ไม่ได้มีการเก็บค่า</w:t>
      </w:r>
      <w:r w:rsidR="00C95FD3">
        <w:rPr>
          <w:rFonts w:cstheme="majorBidi" w:hint="cs"/>
          <w:szCs w:val="32"/>
          <w:cs/>
          <w:lang w:bidi="th-TH"/>
        </w:rPr>
        <w:t>เหล่านี้รวมกับ</w:t>
      </w:r>
      <w:r w:rsidR="004C631F">
        <w:rPr>
          <w:rFonts w:cstheme="majorBidi" w:hint="cs"/>
          <w:szCs w:val="32"/>
          <w:cs/>
          <w:lang w:bidi="th-TH"/>
        </w:rPr>
        <w:t>ไลบรารี 3 ไลบรารี</w:t>
      </w:r>
      <w:r w:rsidR="00541E98">
        <w:rPr>
          <w:rFonts w:cstheme="majorBidi" w:hint="cs"/>
          <w:szCs w:val="32"/>
          <w:cs/>
          <w:lang w:bidi="th-TH"/>
        </w:rPr>
        <w:t>ที่ใช้ในการพัฒนา</w:t>
      </w:r>
      <w:r w:rsidR="00AE2762">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3</w:t>
      </w:r>
    </w:p>
    <w:p w14:paraId="678538F3" w14:textId="5B780DB3" w:rsidR="0037387E" w:rsidRDefault="00853C63" w:rsidP="0037387E">
      <w:pPr>
        <w:keepNext/>
        <w:spacing w:after="120" w:line="240" w:lineRule="auto"/>
        <w:jc w:val="center"/>
      </w:pPr>
      <w:r w:rsidRPr="00853C63">
        <w:rPr>
          <w:noProof/>
        </w:rPr>
        <w:lastRenderedPageBreak/>
        <w:drawing>
          <wp:inline distT="0" distB="0" distL="0" distR="0" wp14:anchorId="27B26378" wp14:editId="71D2EB51">
            <wp:extent cx="3278389" cy="1729740"/>
            <wp:effectExtent l="0" t="0" r="0" b="3810"/>
            <wp:docPr id="30" name="รูปภาพ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03817" cy="1743156"/>
                    </a:xfrm>
                    <a:prstGeom prst="rect">
                      <a:avLst/>
                    </a:prstGeom>
                  </pic:spPr>
                </pic:pic>
              </a:graphicData>
            </a:graphic>
          </wp:inline>
        </w:drawing>
      </w:r>
    </w:p>
    <w:p w14:paraId="7D54FD1D" w14:textId="0B33033C" w:rsidR="00277ED5" w:rsidRPr="0037387E" w:rsidRDefault="0037387E" w:rsidP="0037387E">
      <w:pPr>
        <w:pStyle w:val="af"/>
        <w:rPr>
          <w:rFonts w:cstheme="majorBidi"/>
          <w:b/>
          <w:bCs/>
        </w:rPr>
      </w:pPr>
      <w:bookmarkStart w:id="71" w:name="_Toc58413997"/>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3</w:t>
      </w:r>
      <w:r w:rsidR="007A3EBD">
        <w:rPr>
          <w:b/>
          <w:bCs/>
          <w:cs/>
        </w:rPr>
        <w:fldChar w:fldCharType="end"/>
      </w:r>
      <w:r>
        <w:rPr>
          <w:b/>
          <w:bCs/>
        </w:rPr>
        <w:t xml:space="preserve"> </w:t>
      </w:r>
      <w:r>
        <w:rPr>
          <w:rFonts w:cstheme="majorBidi" w:hint="cs"/>
          <w:cs/>
        </w:rPr>
        <w:t xml:space="preserve">รวมการทำนาย </w:t>
      </w:r>
      <w:r>
        <w:rPr>
          <w:rFonts w:cstheme="majorBidi"/>
        </w:rPr>
        <w:t>Regular Expression</w:t>
      </w:r>
      <w:r w:rsidR="00D97CA7">
        <w:rPr>
          <w:rFonts w:cstheme="majorBidi"/>
        </w:rPr>
        <w:t>s</w:t>
      </w:r>
      <w:r>
        <w:rPr>
          <w:rFonts w:cstheme="majorBidi" w:hint="cs"/>
          <w:cs/>
        </w:rPr>
        <w:t xml:space="preserve"> และค่าทำนายจริงเข้าด้วยกัน</w:t>
      </w:r>
      <w:bookmarkEnd w:id="71"/>
    </w:p>
    <w:p w14:paraId="7C7C3BA4" w14:textId="37901062" w:rsidR="00EB0C9A" w:rsidRPr="00186E6D" w:rsidRDefault="00EB0C9A" w:rsidP="005340B3">
      <w:pPr>
        <w:pStyle w:val="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13425849" w14:textId="103C2888" w:rsidR="0037387E" w:rsidRDefault="00EB0C9A" w:rsidP="00282AE1">
      <w:pPr>
        <w:spacing w:after="120" w:line="240" w:lineRule="auto"/>
        <w:ind w:firstLine="720"/>
        <w:jc w:val="thaiDistribute"/>
        <w:rPr>
          <w:rFonts w:cstheme="majorBidi"/>
          <w:szCs w:val="32"/>
          <w:lang w:bidi="th-TH"/>
        </w:rPr>
      </w:pPr>
      <w:r>
        <w:rPr>
          <w:rFonts w:cstheme="majorBidi" w:hint="cs"/>
          <w:szCs w:val="32"/>
          <w:cs/>
          <w:lang w:bidi="th-TH"/>
        </w:rPr>
        <w:t>หลังจาก</w:t>
      </w:r>
      <w:r w:rsidR="005560C6">
        <w:rPr>
          <w:rFonts w:cstheme="majorBidi" w:hint="cs"/>
          <w:szCs w:val="32"/>
          <w:cs/>
          <w:lang w:bidi="th-TH"/>
        </w:rPr>
        <w:t>ได้ผลลัพธ์</w:t>
      </w:r>
      <w:r w:rsidR="00930489">
        <w:rPr>
          <w:rFonts w:cstheme="majorBidi" w:hint="cs"/>
          <w:szCs w:val="32"/>
          <w:cs/>
          <w:lang w:bidi="th-TH"/>
        </w:rPr>
        <w:t>การ</w:t>
      </w:r>
      <w:r w:rsidR="00C267E0">
        <w:rPr>
          <w:rFonts w:cstheme="majorBidi" w:hint="cs"/>
          <w:szCs w:val="32"/>
          <w:cs/>
          <w:lang w:bidi="th-TH"/>
        </w:rPr>
        <w:t xml:space="preserve">ทำนายนิพจน์ระบุนาม </w:t>
      </w:r>
      <w:r w:rsidR="00930489">
        <w:rPr>
          <w:rFonts w:cstheme="majorBidi" w:hint="cs"/>
          <w:szCs w:val="32"/>
          <w:cs/>
          <w:lang w:bidi="th-TH"/>
        </w:rPr>
        <w:t>จึง</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497218">
        <w:rPr>
          <w:rFonts w:cstheme="majorBidi" w:hint="cs"/>
          <w:szCs w:val="32"/>
          <w:cs/>
          <w:lang w:bidi="th-TH"/>
        </w:rPr>
        <w:t>เป็น</w:t>
      </w:r>
      <w:r w:rsidR="00C51433">
        <w:rPr>
          <w:rFonts w:cstheme="majorBidi" w:hint="cs"/>
          <w:szCs w:val="32"/>
          <w:cs/>
          <w:lang w:bidi="th-TH"/>
        </w:rPr>
        <w:t xml:space="preserve">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w:t>
      </w:r>
      <w:proofErr w:type="spellStart"/>
      <w:r w:rsidR="004E62F1">
        <w:rPr>
          <w:rFonts w:cstheme="majorBidi" w:hint="cs"/>
          <w:szCs w:val="32"/>
          <w:cs/>
          <w:lang w:bidi="th-TH"/>
        </w:rPr>
        <w:t>เค</w:t>
      </w:r>
      <w:proofErr w:type="spellEnd"/>
      <w:r w:rsidR="004E62F1">
        <w:rPr>
          <w:rFonts w:cstheme="majorBidi" w:hint="cs"/>
          <w:szCs w:val="32"/>
          <w:cs/>
          <w:lang w:bidi="th-TH"/>
        </w:rPr>
        <w:t>็น</w:t>
      </w:r>
      <w:r w:rsidR="00160C64">
        <w:rPr>
          <w:rFonts w:cstheme="majorBidi" w:hint="cs"/>
          <w:szCs w:val="32"/>
          <w:cs/>
          <w:lang w:bidi="th-TH"/>
        </w:rPr>
        <w:t xml:space="preserve"> </w:t>
      </w:r>
      <w:r w:rsidR="00160C64">
        <w:rPr>
          <w:rFonts w:cstheme="majorBidi"/>
          <w:szCs w:val="32"/>
          <w:lang w:bidi="th-TH"/>
        </w:rPr>
        <w:t>(</w:t>
      </w:r>
      <w:proofErr w:type="spellStart"/>
      <w:r w:rsidR="00160C64">
        <w:rPr>
          <w:rFonts w:cstheme="majorBidi"/>
          <w:szCs w:val="32"/>
          <w:lang w:bidi="th-TH"/>
        </w:rPr>
        <w:t>indx</w:t>
      </w:r>
      <w:proofErr w:type="spellEnd"/>
      <w:r w:rsidR="00160C64">
        <w:rPr>
          <w:rFonts w:cstheme="majorBidi"/>
          <w:szCs w:val="32"/>
          <w:lang w:bidi="th-TH"/>
        </w:rPr>
        <w:t>)</w:t>
      </w:r>
      <w:r w:rsidR="004E62F1">
        <w:rPr>
          <w:rFonts w:cstheme="majorBidi" w:hint="cs"/>
          <w:szCs w:val="32"/>
          <w:cs/>
          <w:lang w:bidi="th-TH"/>
        </w:rPr>
        <w:t xml:space="preserve"> โท</w:t>
      </w:r>
      <w:proofErr w:type="spellStart"/>
      <w:r w:rsidR="004E62F1">
        <w:rPr>
          <w:rFonts w:cstheme="majorBidi" w:hint="cs"/>
          <w:szCs w:val="32"/>
          <w:cs/>
          <w:lang w:bidi="th-TH"/>
        </w:rPr>
        <w:t>เค</w:t>
      </w:r>
      <w:proofErr w:type="spellEnd"/>
      <w:r w:rsidR="004E62F1">
        <w:rPr>
          <w:rFonts w:cstheme="majorBidi" w:hint="cs"/>
          <w:szCs w:val="32"/>
          <w:cs/>
          <w:lang w:bidi="th-TH"/>
        </w:rPr>
        <w:t>็นคำ</w:t>
      </w:r>
      <w:r w:rsidR="00160C64">
        <w:rPr>
          <w:rFonts w:cstheme="majorBidi"/>
          <w:szCs w:val="32"/>
          <w:lang w:bidi="th-TH"/>
        </w:rPr>
        <w:t xml:space="preserve"> (word)</w:t>
      </w:r>
      <w:r w:rsidR="004E62F1">
        <w:rPr>
          <w:rFonts w:cstheme="majorBidi" w:hint="cs"/>
          <w:szCs w:val="32"/>
          <w:cs/>
          <w:lang w:bidi="th-TH"/>
        </w:rPr>
        <w:t xml:space="preserve"> เวลา</w:t>
      </w:r>
      <w:r w:rsidR="00C51433">
        <w:rPr>
          <w:rFonts w:cstheme="majorBidi" w:hint="cs"/>
          <w:szCs w:val="32"/>
          <w:cs/>
          <w:lang w:bidi="th-TH"/>
        </w:rPr>
        <w:t>ที่เริ่มพูด</w:t>
      </w:r>
      <w:r w:rsidR="00CA398A">
        <w:rPr>
          <w:rFonts w:cstheme="majorBidi" w:hint="cs"/>
          <w:szCs w:val="32"/>
          <w:cs/>
          <w:lang w:bidi="th-TH"/>
        </w:rPr>
        <w:t>โท</w:t>
      </w:r>
      <w:proofErr w:type="spellStart"/>
      <w:r w:rsidR="00CA398A">
        <w:rPr>
          <w:rFonts w:cstheme="majorBidi" w:hint="cs"/>
          <w:szCs w:val="32"/>
          <w:cs/>
          <w:lang w:bidi="th-TH"/>
        </w:rPr>
        <w:t>เค</w:t>
      </w:r>
      <w:proofErr w:type="spellEnd"/>
      <w:r w:rsidR="00CA398A">
        <w:rPr>
          <w:rFonts w:cstheme="majorBidi" w:hint="cs"/>
          <w:szCs w:val="32"/>
          <w:cs/>
          <w:lang w:bidi="th-TH"/>
        </w:rPr>
        <w:t>็นนั้น</w:t>
      </w:r>
      <w:r w:rsidR="00C51433">
        <w:rPr>
          <w:rFonts w:cstheme="majorBidi" w:hint="cs"/>
          <w:szCs w:val="32"/>
          <w:cs/>
          <w:lang w:bidi="th-TH"/>
        </w:rPr>
        <w:t>ในไฟล์เสียง</w:t>
      </w:r>
      <w:r w:rsidR="00160C64">
        <w:rPr>
          <w:rFonts w:cstheme="majorBidi"/>
          <w:szCs w:val="32"/>
          <w:lang w:bidi="th-TH"/>
        </w:rPr>
        <w:t xml:space="preserve"> (</w:t>
      </w:r>
      <w:proofErr w:type="spellStart"/>
      <w:r w:rsidR="00160C64">
        <w:rPr>
          <w:rFonts w:cstheme="majorBidi"/>
          <w:szCs w:val="32"/>
          <w:lang w:bidi="th-TH"/>
        </w:rPr>
        <w:t>sta</w:t>
      </w:r>
      <w:r w:rsidR="00CB280E">
        <w:rPr>
          <w:rFonts w:cstheme="majorBidi"/>
          <w:szCs w:val="32"/>
          <w:lang w:bidi="th-TH"/>
        </w:rPr>
        <w:t>rt_time</w:t>
      </w:r>
      <w:proofErr w:type="spellEnd"/>
      <w:r w:rsidR="00160C64">
        <w:rPr>
          <w:rFonts w:cstheme="majorBidi"/>
          <w:szCs w:val="32"/>
          <w:lang w:bidi="th-TH"/>
        </w:rPr>
        <w:t>)</w:t>
      </w:r>
      <w:r w:rsidR="00C51433">
        <w:rPr>
          <w:rFonts w:cstheme="majorBidi" w:hint="cs"/>
          <w:szCs w:val="32"/>
          <w:cs/>
          <w:lang w:bidi="th-TH"/>
        </w:rPr>
        <w:t xml:space="preserve"> เวลา</w:t>
      </w:r>
      <w:r w:rsidR="00CA398A">
        <w:rPr>
          <w:rFonts w:cstheme="majorBidi" w:hint="cs"/>
          <w:szCs w:val="32"/>
          <w:cs/>
          <w:lang w:bidi="th-TH"/>
        </w:rPr>
        <w:t>ที่</w:t>
      </w:r>
      <w:r w:rsidR="00497218">
        <w:rPr>
          <w:rFonts w:cstheme="majorBidi" w:hint="cs"/>
          <w:szCs w:val="32"/>
          <w:cs/>
          <w:lang w:bidi="th-TH"/>
        </w:rPr>
        <w:t>สิ้นสุด</w:t>
      </w:r>
      <w:r w:rsidR="00CB280E">
        <w:rPr>
          <w:rFonts w:cstheme="majorBidi"/>
          <w:szCs w:val="32"/>
          <w:lang w:bidi="th-TH"/>
        </w:rPr>
        <w:t xml:space="preserve"> (</w:t>
      </w:r>
      <w:proofErr w:type="spellStart"/>
      <w:r w:rsidR="00CB280E">
        <w:rPr>
          <w:rFonts w:cstheme="majorBidi"/>
          <w:szCs w:val="32"/>
          <w:lang w:bidi="th-TH"/>
        </w:rPr>
        <w:t>end_time</w:t>
      </w:r>
      <w:proofErr w:type="spellEnd"/>
      <w:r w:rsidR="00CB280E">
        <w:rPr>
          <w:rFonts w:cstheme="majorBidi"/>
          <w:szCs w:val="32"/>
          <w:lang w:bidi="th-TH"/>
        </w:rPr>
        <w:t>)</w:t>
      </w:r>
      <w:r w:rsidR="00CA398A">
        <w:rPr>
          <w:rFonts w:cstheme="majorBidi" w:hint="cs"/>
          <w:szCs w:val="32"/>
          <w:cs/>
          <w:lang w:bidi="th-TH"/>
        </w:rPr>
        <w:t xml:space="preserve"> และประเภทของนิพจน์ระบุนาม</w:t>
      </w:r>
      <w:r w:rsidR="00CB280E">
        <w:rPr>
          <w:rFonts w:cstheme="majorBidi"/>
          <w:szCs w:val="32"/>
          <w:lang w:bidi="th-TH"/>
        </w:rPr>
        <w:t xml:space="preserve"> (</w:t>
      </w:r>
      <w:proofErr w:type="spellStart"/>
      <w:r w:rsidR="00CB280E">
        <w:rPr>
          <w:rFonts w:cstheme="majorBidi"/>
          <w:szCs w:val="32"/>
          <w:lang w:bidi="th-TH"/>
        </w:rPr>
        <w:t>real_ents</w:t>
      </w:r>
      <w:proofErr w:type="spellEnd"/>
      <w:r w:rsidR="00CB280E">
        <w:rPr>
          <w:rFonts w:cstheme="majorBidi"/>
          <w:szCs w:val="32"/>
          <w:lang w:bidi="th-TH"/>
        </w:rPr>
        <w:t>)</w:t>
      </w:r>
      <w:r w:rsidR="00C57215">
        <w:rPr>
          <w:rFonts w:cstheme="majorBidi" w:hint="cs"/>
          <w:szCs w:val="32"/>
          <w:cs/>
          <w:lang w:bidi="th-TH"/>
        </w:rPr>
        <w:t xml:space="preserve"> ดังรูปที่ 3.14</w:t>
      </w:r>
    </w:p>
    <w:p w14:paraId="2B07EEF0" w14:textId="18429F85" w:rsidR="00C57215" w:rsidRDefault="00C57215" w:rsidP="00C57215">
      <w:pPr>
        <w:spacing w:after="120" w:line="240" w:lineRule="auto"/>
        <w:jc w:val="center"/>
        <w:rPr>
          <w:rFonts w:cstheme="majorBidi"/>
          <w:szCs w:val="32"/>
          <w:lang w:bidi="th-TH"/>
        </w:rPr>
      </w:pPr>
      <w:r w:rsidRPr="00C57215">
        <w:rPr>
          <w:rFonts w:cs="Angsana New"/>
          <w:noProof/>
          <w:szCs w:val="32"/>
          <w:cs/>
          <w:lang w:bidi="th-TH"/>
        </w:rPr>
        <w:drawing>
          <wp:inline distT="0" distB="0" distL="0" distR="0" wp14:anchorId="2813346C" wp14:editId="23874A85">
            <wp:extent cx="4015740" cy="695783"/>
            <wp:effectExtent l="0" t="0" r="3810" b="9525"/>
            <wp:docPr id="32" name="รูปภาพ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73800" cy="705843"/>
                    </a:xfrm>
                    <a:prstGeom prst="rect">
                      <a:avLst/>
                    </a:prstGeom>
                  </pic:spPr>
                </pic:pic>
              </a:graphicData>
            </a:graphic>
          </wp:inline>
        </w:drawing>
      </w:r>
    </w:p>
    <w:p w14:paraId="4EEE6491" w14:textId="558E464D" w:rsidR="00C57215" w:rsidRPr="00897CEC" w:rsidRDefault="00C57215" w:rsidP="00C57215">
      <w:pPr>
        <w:spacing w:after="120" w:line="240" w:lineRule="auto"/>
        <w:jc w:val="center"/>
        <w:rPr>
          <w:rFonts w:cstheme="majorBidi"/>
          <w:szCs w:val="32"/>
          <w:cs/>
          <w:lang w:bidi="th-TH"/>
        </w:rPr>
      </w:pPr>
      <w:r w:rsidRPr="00C57215">
        <w:rPr>
          <w:rFonts w:cstheme="majorBidi" w:hint="cs"/>
          <w:b/>
          <w:bCs/>
          <w:szCs w:val="32"/>
          <w:cs/>
          <w:lang w:bidi="th-TH"/>
        </w:rPr>
        <w:t>รูปที่</w:t>
      </w:r>
      <w:r w:rsidR="00BC5372">
        <w:rPr>
          <w:rFonts w:cstheme="majorBidi" w:hint="cs"/>
          <w:b/>
          <w:bCs/>
          <w:szCs w:val="32"/>
          <w:cs/>
          <w:lang w:bidi="th-TH"/>
        </w:rPr>
        <w:t xml:space="preserve"> </w:t>
      </w:r>
      <w:r w:rsidR="00897CEC" w:rsidRPr="00897CEC">
        <w:rPr>
          <w:rFonts w:cstheme="majorBidi"/>
          <w:b/>
          <w:bCs/>
          <w:szCs w:val="32"/>
          <w:highlight w:val="yellow"/>
          <w:lang w:bidi="th-TH"/>
        </w:rPr>
        <w:t>..</w:t>
      </w:r>
      <w:r w:rsidR="00897CEC">
        <w:rPr>
          <w:rFonts w:cstheme="majorBidi"/>
          <w:b/>
          <w:bCs/>
          <w:szCs w:val="32"/>
          <w:lang w:bidi="th-TH"/>
        </w:rPr>
        <w:t xml:space="preserve"> </w:t>
      </w:r>
      <w:r w:rsidR="00897CEC">
        <w:rPr>
          <w:rFonts w:cstheme="majorBidi" w:hint="cs"/>
          <w:szCs w:val="32"/>
          <w:cs/>
          <w:lang w:bidi="th-TH"/>
        </w:rPr>
        <w:t>การเก็บค่าทำนายจริงและค่าของเลขที่เป็นข้อมูลส่วนบุคคล</w:t>
      </w:r>
    </w:p>
    <w:p w14:paraId="4C3A1C55" w14:textId="110C0151" w:rsidR="002953F6" w:rsidRPr="002F55E5" w:rsidRDefault="00140C83" w:rsidP="005340B3">
      <w:pPr>
        <w:pStyle w:val="3"/>
        <w:spacing w:after="120" w:line="240" w:lineRule="auto"/>
        <w:rPr>
          <w:rFonts w:asciiTheme="majorBidi" w:hAnsiTheme="majorBidi" w:cstheme="majorBidi"/>
        </w:rPr>
      </w:pPr>
      <w:bookmarkStart w:id="72" w:name="_Toc58412975"/>
      <w:r w:rsidRPr="00430F90">
        <w:rPr>
          <w:rFonts w:asciiTheme="majorBidi" w:hAnsiTheme="majorBidi" w:cstheme="majorBidi" w:hint="cs"/>
          <w:cs/>
        </w:rPr>
        <w:t>การ</w:t>
      </w:r>
      <w:r w:rsidR="009B342D" w:rsidRPr="00430F90">
        <w:rPr>
          <w:rFonts w:asciiTheme="majorBidi" w:hAnsiTheme="majorBidi" w:cstheme="majorBidi" w:hint="cs"/>
          <w:cs/>
        </w:rPr>
        <w:t>แทนที่เสียงที่เป็นข้อมูลส่วนบุคคลด้วยเสียงรบกวน</w:t>
      </w:r>
      <w:bookmarkEnd w:id="72"/>
      <w:r w:rsidR="0021651C" w:rsidRPr="00430F90">
        <w:rPr>
          <w:rFonts w:asciiTheme="majorBidi" w:hAnsiTheme="majorBidi" w:cstheme="majorBidi" w:hint="cs"/>
          <w:cs/>
        </w:rPr>
        <w:t xml:space="preserve"> </w:t>
      </w:r>
    </w:p>
    <w:p w14:paraId="186C610B" w14:textId="4C4807FD" w:rsidR="0009184A" w:rsidRPr="0009184A" w:rsidRDefault="00384DCB" w:rsidP="00965476">
      <w:pPr>
        <w:spacing w:after="120" w:line="240" w:lineRule="auto"/>
        <w:jc w:val="thaiDistribute"/>
        <w:rPr>
          <w:rFonts w:cs="Angsana New"/>
          <w:szCs w:val="32"/>
          <w:cs/>
          <w:lang w:bidi="th-TH"/>
        </w:rPr>
      </w:pPr>
      <w:r w:rsidRPr="00430F90">
        <w:rPr>
          <w:rFonts w:cstheme="majorBidi"/>
          <w:szCs w:val="32"/>
          <w:cs/>
          <w:lang w:bidi="th-TH"/>
        </w:rPr>
        <w:tab/>
      </w:r>
      <w:r w:rsidR="009F5B95">
        <w:rPr>
          <w:rFonts w:cstheme="majorBidi" w:hint="cs"/>
          <w:szCs w:val="32"/>
          <w:cs/>
          <w:lang w:bidi="th-TH"/>
        </w:rPr>
        <w:t>นำ</w:t>
      </w:r>
      <w:r w:rsidR="004923E2" w:rsidRPr="00430F90">
        <w:rPr>
          <w:rFonts w:cstheme="majorBidi" w:hint="cs"/>
          <w:szCs w:val="32"/>
          <w:cs/>
          <w:lang w:bidi="th-TH"/>
        </w:rPr>
        <w:t>ค่า</w:t>
      </w:r>
      <w:r w:rsidR="003815D6">
        <w:rPr>
          <w:rFonts w:cstheme="majorBidi" w:hint="cs"/>
          <w:szCs w:val="32"/>
          <w:cs/>
          <w:lang w:bidi="th-TH"/>
        </w:rPr>
        <w:t>ที่ได้</w:t>
      </w:r>
      <w:r w:rsidR="004923E2" w:rsidRPr="00430F90">
        <w:rPr>
          <w:rFonts w:cstheme="majorBidi" w:hint="cs"/>
          <w:szCs w:val="32"/>
          <w:cs/>
          <w:lang w:bidi="th-TH"/>
        </w:rPr>
        <w:t xml:space="preserve">จากไฟล์ </w:t>
      </w:r>
      <w:r w:rsidR="004923E2">
        <w:rPr>
          <w:rFonts w:cs="Angsana New"/>
          <w:szCs w:val="32"/>
          <w:lang w:bidi="th-TH"/>
        </w:rPr>
        <w:t xml:space="preserve">CSV </w:t>
      </w:r>
      <w:r w:rsidR="009F5B95">
        <w:rPr>
          <w:rFonts w:cstheme="majorBidi" w:hint="cs"/>
          <w:szCs w:val="32"/>
          <w:cs/>
          <w:lang w:bidi="th-TH"/>
        </w:rPr>
        <w:t>ใน</w:t>
      </w:r>
      <w:r w:rsidR="004923E2" w:rsidRPr="00430F90">
        <w:rPr>
          <w:rFonts w:cstheme="majorBidi" w:hint="cs"/>
          <w:szCs w:val="32"/>
          <w:cs/>
          <w:lang w:bidi="th-TH"/>
        </w:rPr>
        <w:t>ขั้นตอน</w:t>
      </w:r>
      <w:r w:rsidR="00172109" w:rsidRPr="00430F90">
        <w:rPr>
          <w:rFonts w:cstheme="majorBidi" w:hint="cs"/>
          <w:szCs w:val="32"/>
          <w:cs/>
          <w:lang w:bidi="th-TH"/>
        </w:rPr>
        <w:t>ก่อนหน้านี้</w:t>
      </w:r>
      <w:r w:rsidR="004111B5">
        <w:rPr>
          <w:rFonts w:cstheme="majorBidi" w:hint="cs"/>
          <w:szCs w:val="32"/>
          <w:cs/>
          <w:lang w:bidi="th-TH"/>
        </w:rPr>
        <w:t xml:space="preserve"> โดยเลือกใช้</w:t>
      </w:r>
      <w:r w:rsidR="008859C3">
        <w:rPr>
          <w:rFonts w:cstheme="majorBidi" w:hint="cs"/>
          <w:szCs w:val="32"/>
          <w:cs/>
          <w:lang w:bidi="th-TH"/>
        </w:rPr>
        <w:t>เพียง</w:t>
      </w:r>
      <w:r w:rsidR="004111B5">
        <w:rPr>
          <w:rFonts w:cstheme="majorBidi" w:hint="cs"/>
          <w:szCs w:val="32"/>
          <w:cs/>
          <w:lang w:bidi="th-TH"/>
        </w:rPr>
        <w:t>คอลัมน์</w:t>
      </w:r>
      <w:r w:rsidR="00CA383E" w:rsidRPr="00430F90">
        <w:rPr>
          <w:rFonts w:cstheme="majorBidi" w:hint="cs"/>
          <w:szCs w:val="32"/>
          <w:cs/>
          <w:lang w:bidi="th-TH"/>
        </w:rPr>
        <w:t>เวลาเริ่มต้น</w:t>
      </w:r>
      <w:r w:rsidR="001662E1">
        <w:rPr>
          <w:rFonts w:cstheme="majorBidi" w:hint="cs"/>
          <w:szCs w:val="32"/>
          <w:cs/>
          <w:lang w:bidi="th-TH"/>
        </w:rPr>
        <w:t xml:space="preserve"> </w:t>
      </w:r>
      <w:r w:rsidR="001662E1">
        <w:rPr>
          <w:rFonts w:cstheme="majorBidi"/>
          <w:szCs w:val="32"/>
          <w:lang w:bidi="th-TH"/>
        </w:rPr>
        <w:t>(</w:t>
      </w:r>
      <w:proofErr w:type="spellStart"/>
      <w:r w:rsidR="001662E1">
        <w:rPr>
          <w:rFonts w:cstheme="majorBidi"/>
          <w:szCs w:val="32"/>
          <w:lang w:bidi="th-TH"/>
        </w:rPr>
        <w:t>start_time</w:t>
      </w:r>
      <w:proofErr w:type="spellEnd"/>
      <w:r w:rsidR="001662E1">
        <w:rPr>
          <w:rFonts w:cstheme="majorBidi"/>
          <w:szCs w:val="32"/>
          <w:lang w:bidi="th-TH"/>
        </w:rPr>
        <w:t>)</w:t>
      </w:r>
      <w:r w:rsidR="002C5215">
        <w:rPr>
          <w:rFonts w:cstheme="majorBidi" w:hint="cs"/>
          <w:szCs w:val="32"/>
          <w:cs/>
          <w:lang w:bidi="th-TH"/>
        </w:rPr>
        <w:t xml:space="preserve"> </w:t>
      </w:r>
      <w:r w:rsidR="00CA383E" w:rsidRPr="00430F90">
        <w:rPr>
          <w:rFonts w:cstheme="majorBidi" w:hint="cs"/>
          <w:szCs w:val="32"/>
          <w:cs/>
          <w:lang w:bidi="th-TH"/>
        </w:rPr>
        <w:t>และเวลาสิ้นสุดของคำนั้น</w:t>
      </w:r>
      <w:r w:rsidR="001662E1">
        <w:rPr>
          <w:rFonts w:cstheme="majorBidi"/>
          <w:szCs w:val="32"/>
          <w:lang w:bidi="th-TH"/>
        </w:rPr>
        <w:t xml:space="preserve"> (</w:t>
      </w:r>
      <w:proofErr w:type="spellStart"/>
      <w:r w:rsidR="001662E1">
        <w:rPr>
          <w:rFonts w:cstheme="majorBidi"/>
          <w:szCs w:val="32"/>
          <w:lang w:bidi="th-TH"/>
        </w:rPr>
        <w:t>end_time</w:t>
      </w:r>
      <w:proofErr w:type="spellEnd"/>
      <w:r w:rsidR="001662E1">
        <w:rPr>
          <w:rFonts w:cstheme="majorBidi"/>
          <w:szCs w:val="32"/>
          <w:lang w:bidi="th-TH"/>
        </w:rPr>
        <w:t>)</w:t>
      </w:r>
      <w:r w:rsidR="00AC1A00" w:rsidRPr="00430F90">
        <w:rPr>
          <w:rFonts w:cstheme="majorBidi" w:hint="cs"/>
          <w:szCs w:val="32"/>
          <w:cs/>
          <w:lang w:bidi="th-TH"/>
        </w:rPr>
        <w:t xml:space="preserve"> </w:t>
      </w:r>
      <w:r w:rsidR="00550E03">
        <w:rPr>
          <w:rFonts w:cstheme="majorBidi" w:hint="cs"/>
          <w:szCs w:val="32"/>
          <w:cs/>
          <w:lang w:bidi="th-TH"/>
        </w:rPr>
        <w:t>จากนั้น</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541240">
        <w:rPr>
          <w:rFonts w:cstheme="majorBidi" w:hint="cs"/>
          <w:szCs w:val="32"/>
          <w:cs/>
          <w:lang w:bidi="th-TH"/>
        </w:rPr>
        <w:t>แปลง</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541240">
        <w:rPr>
          <w:rFonts w:cstheme="majorBidi" w:hint="cs"/>
          <w:szCs w:val="32"/>
          <w:cs/>
          <w:lang w:bidi="th-TH"/>
        </w:rPr>
        <w:t>ให้</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w:t>
      </w:r>
      <w:r w:rsidR="005A44C6">
        <w:rPr>
          <w:rFonts w:cstheme="majorBidi" w:hint="cs"/>
          <w:szCs w:val="32"/>
          <w:cs/>
          <w:lang w:bidi="th-TH"/>
        </w:rPr>
        <w:t>และ</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 xml:space="preserve">ในช่วงเวลาที่ได้คำนวณไว้ </w:t>
      </w:r>
      <w:r w:rsidR="005A44C6">
        <w:rPr>
          <w:rFonts w:cstheme="majorBidi" w:hint="cs"/>
          <w:szCs w:val="32"/>
          <w:cs/>
          <w:lang w:bidi="th-TH"/>
        </w:rPr>
        <w:t>พร้อม</w:t>
      </w:r>
      <w:r w:rsidR="00FE71A8" w:rsidRPr="00430F90">
        <w:rPr>
          <w:rFonts w:cstheme="majorBidi" w:hint="cs"/>
          <w:szCs w:val="32"/>
          <w:cs/>
          <w:lang w:bidi="th-TH"/>
        </w:rPr>
        <w:t>ปรับ</w:t>
      </w:r>
      <w:r w:rsidR="005E2E39" w:rsidRPr="00430F90">
        <w:rPr>
          <w:rFonts w:cstheme="majorBidi" w:hint="cs"/>
          <w:szCs w:val="32"/>
          <w:cs/>
          <w:lang w:bidi="th-TH"/>
        </w:rPr>
        <w:t>เดซิเบลของเสียงรบกวนให้</w:t>
      </w:r>
      <w:r w:rsidR="005A44C6">
        <w:rPr>
          <w:rFonts w:cstheme="majorBidi" w:hint="cs"/>
          <w:szCs w:val="32"/>
          <w:cs/>
          <w:lang w:bidi="th-TH"/>
        </w:rPr>
        <w:t>อยู่ในระดับที่เหมาะสม</w:t>
      </w:r>
      <w:r w:rsidR="005E2E39" w:rsidRPr="00430F90">
        <w:rPr>
          <w:rFonts w:cstheme="majorBidi" w:hint="cs"/>
          <w:szCs w:val="32"/>
          <w:cs/>
          <w:lang w:bidi="th-TH"/>
        </w:rPr>
        <w:t xml:space="preserve"> </w:t>
      </w:r>
      <w:r w:rsidR="002D0364">
        <w:rPr>
          <w:rFonts w:cstheme="majorBidi" w:hint="cs"/>
          <w:szCs w:val="32"/>
          <w:cs/>
          <w:lang w:bidi="th-TH"/>
        </w:rPr>
        <w:t>และ</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w:t>
      </w:r>
      <w:r w:rsidR="0040342A">
        <w:rPr>
          <w:rFonts w:cstheme="majorBidi" w:hint="cs"/>
          <w:szCs w:val="32"/>
          <w:cs/>
          <w:lang w:bidi="th-TH"/>
        </w:rPr>
        <w:t>บุคคล</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w:t>
      </w:r>
      <w:r w:rsidR="001B412B">
        <w:rPr>
          <w:rFonts w:cstheme="majorBidi"/>
          <w:szCs w:val="32"/>
          <w:lang w:bidi="th-TH"/>
        </w:rPr>
        <w:t>1</w:t>
      </w:r>
      <w:r w:rsidR="00BC5372">
        <w:rPr>
          <w:rFonts w:cstheme="majorBidi" w:hint="cs"/>
          <w:szCs w:val="32"/>
          <w:cs/>
          <w:lang w:bidi="th-TH"/>
        </w:rPr>
        <w:t>5</w:t>
      </w:r>
    </w:p>
    <w:p w14:paraId="1E91441A" w14:textId="77777777" w:rsidR="0037387E" w:rsidRDefault="0045089E" w:rsidP="0037387E">
      <w:pPr>
        <w:keepNext/>
        <w:spacing w:after="120" w:line="240" w:lineRule="auto"/>
      </w:pPr>
      <w:r w:rsidRPr="0045089E">
        <w:rPr>
          <w:rFonts w:cs="Angsana New"/>
          <w:noProof/>
          <w:szCs w:val="32"/>
          <w:lang w:bidi="th-TH"/>
        </w:rPr>
        <w:lastRenderedPageBreak/>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86400" cy="1560195"/>
                    </a:xfrm>
                    <a:prstGeom prst="rect">
                      <a:avLst/>
                    </a:prstGeom>
                  </pic:spPr>
                </pic:pic>
              </a:graphicData>
            </a:graphic>
          </wp:inline>
        </w:drawing>
      </w:r>
    </w:p>
    <w:p w14:paraId="44B8DA32" w14:textId="6B71B605" w:rsidR="0045089E" w:rsidRPr="0037387E" w:rsidRDefault="0037387E" w:rsidP="0037387E">
      <w:pPr>
        <w:pStyle w:val="af"/>
        <w:rPr>
          <w:b/>
          <w:bCs/>
        </w:rPr>
      </w:pPr>
      <w:bookmarkStart w:id="73" w:name="_Toc58413998"/>
      <w:r w:rsidRPr="0037387E">
        <w:rPr>
          <w:b/>
          <w:bCs/>
          <w:cs/>
        </w:rPr>
        <w:t xml:space="preserve">รูปที่ </w:t>
      </w:r>
      <w:r w:rsidR="007A3EBD" w:rsidRPr="00BC5372">
        <w:rPr>
          <w:b/>
          <w:bCs/>
          <w:highlight w:val="yellow"/>
          <w:cs/>
        </w:rPr>
        <w:fldChar w:fldCharType="begin"/>
      </w:r>
      <w:r w:rsidR="007A3EBD" w:rsidRPr="00BC5372">
        <w:rPr>
          <w:b/>
          <w:bCs/>
          <w:highlight w:val="yellow"/>
          <w:cs/>
        </w:rPr>
        <w:instrText xml:space="preserve"> </w:instrText>
      </w:r>
      <w:r w:rsidR="007A3EBD" w:rsidRPr="00BC5372">
        <w:rPr>
          <w:b/>
          <w:bCs/>
          <w:highlight w:val="yellow"/>
        </w:rPr>
        <w:instrText xml:space="preserve">STYLEREF </w:instrText>
      </w:r>
      <w:r w:rsidR="007A3EBD" w:rsidRPr="00BC5372">
        <w:rPr>
          <w:b/>
          <w:bCs/>
          <w:highlight w:val="yellow"/>
          <w:cs/>
        </w:rPr>
        <w:instrText xml:space="preserve">1 </w:instrText>
      </w:r>
      <w:r w:rsidR="007A3EBD" w:rsidRPr="00BC5372">
        <w:rPr>
          <w:b/>
          <w:bCs/>
          <w:highlight w:val="yellow"/>
        </w:rPr>
        <w:instrText>\s</w:instrText>
      </w:r>
      <w:r w:rsidR="007A3EBD" w:rsidRPr="00BC5372">
        <w:rPr>
          <w:b/>
          <w:bCs/>
          <w:highlight w:val="yellow"/>
          <w:cs/>
        </w:rPr>
        <w:instrText xml:space="preserve"> </w:instrText>
      </w:r>
      <w:r w:rsidR="007A3EBD" w:rsidRPr="00BC5372">
        <w:rPr>
          <w:b/>
          <w:bCs/>
          <w:highlight w:val="yellow"/>
          <w:cs/>
        </w:rPr>
        <w:fldChar w:fldCharType="separate"/>
      </w:r>
      <w:r w:rsidR="0056265B" w:rsidRPr="00BC5372">
        <w:rPr>
          <w:b/>
          <w:bCs/>
          <w:noProof/>
          <w:highlight w:val="yellow"/>
          <w:cs/>
        </w:rPr>
        <w:t>3</w:t>
      </w:r>
      <w:r w:rsidR="007A3EBD" w:rsidRPr="00BC5372">
        <w:rPr>
          <w:b/>
          <w:bCs/>
          <w:highlight w:val="yellow"/>
          <w:cs/>
        </w:rPr>
        <w:fldChar w:fldCharType="end"/>
      </w:r>
      <w:r w:rsidR="007A3EBD" w:rsidRPr="00BC5372">
        <w:rPr>
          <w:b/>
          <w:bCs/>
          <w:highlight w:val="yellow"/>
          <w:cs/>
        </w:rPr>
        <w:t>.</w:t>
      </w:r>
      <w:r w:rsidR="007A3EBD" w:rsidRPr="00BC5372">
        <w:rPr>
          <w:b/>
          <w:bCs/>
          <w:highlight w:val="yellow"/>
          <w:cs/>
        </w:rPr>
        <w:fldChar w:fldCharType="begin"/>
      </w:r>
      <w:r w:rsidR="007A3EBD" w:rsidRPr="00BC5372">
        <w:rPr>
          <w:b/>
          <w:bCs/>
          <w:highlight w:val="yellow"/>
          <w:cs/>
        </w:rPr>
        <w:instrText xml:space="preserve"> </w:instrText>
      </w:r>
      <w:r w:rsidR="007A3EBD" w:rsidRPr="00BC5372">
        <w:rPr>
          <w:b/>
          <w:bCs/>
          <w:highlight w:val="yellow"/>
        </w:rPr>
        <w:instrText xml:space="preserve">SEQ </w:instrText>
      </w:r>
      <w:r w:rsidR="007A3EBD" w:rsidRPr="00BC5372">
        <w:rPr>
          <w:b/>
          <w:bCs/>
          <w:highlight w:val="yellow"/>
          <w:cs/>
        </w:rPr>
        <w:instrText xml:space="preserve">รูปที่ </w:instrText>
      </w:r>
      <w:r w:rsidR="007A3EBD" w:rsidRPr="00BC5372">
        <w:rPr>
          <w:b/>
          <w:bCs/>
          <w:highlight w:val="yellow"/>
        </w:rPr>
        <w:instrText xml:space="preserve">\* ARABIC \s </w:instrText>
      </w:r>
      <w:r w:rsidR="007A3EBD" w:rsidRPr="00BC5372">
        <w:rPr>
          <w:b/>
          <w:bCs/>
          <w:highlight w:val="yellow"/>
          <w:cs/>
        </w:rPr>
        <w:instrText xml:space="preserve">1 </w:instrText>
      </w:r>
      <w:r w:rsidR="007A3EBD" w:rsidRPr="00BC5372">
        <w:rPr>
          <w:b/>
          <w:bCs/>
          <w:highlight w:val="yellow"/>
          <w:cs/>
        </w:rPr>
        <w:fldChar w:fldCharType="separate"/>
      </w:r>
      <w:r w:rsidR="0056265B" w:rsidRPr="00BC5372">
        <w:rPr>
          <w:b/>
          <w:bCs/>
          <w:noProof/>
          <w:highlight w:val="yellow"/>
          <w:cs/>
        </w:rPr>
        <w:t>14</w:t>
      </w:r>
      <w:r w:rsidR="007A3EBD" w:rsidRPr="00BC5372">
        <w:rPr>
          <w:b/>
          <w:bCs/>
          <w:highlight w:val="yellow"/>
          <w:cs/>
        </w:rPr>
        <w:fldChar w:fldCharType="end"/>
      </w:r>
      <w:r>
        <w:rPr>
          <w:b/>
          <w:bCs/>
        </w:rPr>
        <w:t xml:space="preserve"> </w:t>
      </w:r>
      <w:r w:rsidRPr="0037387E">
        <w:rPr>
          <w:rFonts w:hint="cs"/>
          <w:cs/>
        </w:rPr>
        <w:t>ฟ</w:t>
      </w:r>
      <w:r>
        <w:rPr>
          <w:rFonts w:hint="cs"/>
          <w:cs/>
        </w:rPr>
        <w:t>ั</w:t>
      </w:r>
      <w:r w:rsidRPr="00204EF6">
        <w:rPr>
          <w:rFonts w:hint="cs"/>
          <w:cs/>
        </w:rPr>
        <w:t>งก์</w:t>
      </w:r>
      <w:r w:rsidRPr="00204EF6">
        <w:rPr>
          <w:rFonts w:cstheme="majorBidi" w:hint="cs"/>
          <w:cs/>
        </w:rPr>
        <w:t>ชันการแทนที่เสียงที่เป็นข้อมูลส่วนบุคคลด้วยเสียงรบกวน</w:t>
      </w:r>
      <w:bookmarkEnd w:id="73"/>
    </w:p>
    <w:p w14:paraId="30C791F6" w14:textId="4F677C34" w:rsidR="00135902" w:rsidRPr="00430F90" w:rsidRDefault="00135902" w:rsidP="005340B3">
      <w:pPr>
        <w:pStyle w:val="3"/>
        <w:spacing w:after="120" w:line="240" w:lineRule="auto"/>
        <w:rPr>
          <w:rFonts w:asciiTheme="majorBidi" w:hAnsiTheme="majorBidi" w:cstheme="majorBidi"/>
        </w:rPr>
      </w:pPr>
      <w:bookmarkStart w:id="74" w:name="_Toc58412976"/>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4"/>
    </w:p>
    <w:p w14:paraId="305DCCDE" w14:textId="79BFB81E" w:rsidR="00E050E3" w:rsidRPr="008C55EA" w:rsidRDefault="00567290" w:rsidP="005340B3">
      <w:pPr>
        <w:spacing w:after="120" w:line="240" w:lineRule="auto"/>
        <w:ind w:firstLine="720"/>
        <w:jc w:val="thaiDistribute"/>
        <w:rPr>
          <w:rFonts w:cstheme="majorBidi" w:hint="cs"/>
          <w:szCs w:val="32"/>
          <w:cs/>
          <w:lang w:bidi="th-TH"/>
        </w:rPr>
        <w:sectPr w:rsidR="00E050E3" w:rsidRPr="008C55EA" w:rsidSect="002A6AA6">
          <w:headerReference w:type="default" r:id="rId45"/>
          <w:pgSz w:w="12240" w:h="15840"/>
          <w:pgMar w:top="1440" w:right="1440" w:bottom="1440" w:left="2160" w:header="720" w:footer="720" w:gutter="0"/>
          <w:pgNumType w:chapStyle="1"/>
          <w:cols w:space="720"/>
          <w:titlePg/>
          <w:docGrid w:linePitch="360"/>
        </w:sectPr>
      </w:pPr>
      <w:r>
        <w:rPr>
          <w:rFonts w:cstheme="majorBidi" w:hint="cs"/>
          <w:szCs w:val="32"/>
          <w:cs/>
          <w:lang w:bidi="th-TH"/>
        </w:rPr>
        <w:t>มี</w:t>
      </w:r>
      <w:r w:rsidR="002961BD">
        <w:rPr>
          <w:rFonts w:cstheme="majorBidi" w:hint="cs"/>
          <w:szCs w:val="32"/>
          <w:cs/>
          <w:lang w:bidi="th-TH"/>
        </w:rPr>
        <w:t>การประเมินผล</w:t>
      </w:r>
      <w:r w:rsidR="00CF03C4">
        <w:rPr>
          <w:rFonts w:cstheme="majorBidi" w:hint="cs"/>
          <w:szCs w:val="32"/>
          <w:cs/>
          <w:lang w:bidi="th-TH"/>
        </w:rPr>
        <w:t xml:space="preserve">กระบวนการทั้งหมด 2 กระบวนการ คือ </w:t>
      </w:r>
      <w:r w:rsidR="00850B07">
        <w:rPr>
          <w:rFonts w:cstheme="majorBidi" w:hint="cs"/>
          <w:szCs w:val="32"/>
          <w:cs/>
          <w:lang w:bidi="th-TH"/>
        </w:rPr>
        <w:t>ประเมินผลความแม่นยำของการแปลงเสียงพูดให้อยู่ในรูปแบบข้อความ</w:t>
      </w:r>
      <w:r w:rsidR="00CF6F64">
        <w:rPr>
          <w:rFonts w:cstheme="majorBidi" w:hint="cs"/>
          <w:szCs w:val="32"/>
          <w:cs/>
          <w:lang w:bidi="th-TH"/>
        </w:rPr>
        <w:t>จากการเทียบจากข้อมูลจริง</w:t>
      </w:r>
      <w:r w:rsidR="0002245F">
        <w:rPr>
          <w:rFonts w:cstheme="majorBidi" w:hint="cs"/>
          <w:szCs w:val="32"/>
          <w:cs/>
          <w:lang w:bidi="th-TH"/>
        </w:rPr>
        <w:t>โดยประยุกต์ใช้</w:t>
      </w:r>
      <w:r w:rsidR="0034224E">
        <w:rPr>
          <w:rFonts w:cstheme="majorBidi" w:hint="cs"/>
          <w:szCs w:val="32"/>
          <w:cs/>
          <w:lang w:bidi="th-TH"/>
        </w:rPr>
        <w:t xml:space="preserve">แนวคิด </w:t>
      </w:r>
      <w:r w:rsidR="0034224E">
        <w:rPr>
          <w:rFonts w:cstheme="majorBidi"/>
          <w:szCs w:val="32"/>
          <w:lang w:bidi="th-TH"/>
        </w:rPr>
        <w:t xml:space="preserve">Jaccard’s Coefficient Similarity </w:t>
      </w:r>
      <w:r w:rsidR="00850B07">
        <w:rPr>
          <w:rFonts w:cstheme="majorBidi" w:hint="cs"/>
          <w:szCs w:val="32"/>
          <w:cs/>
          <w:lang w:bidi="th-TH"/>
        </w:rPr>
        <w:t>และ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34224E" w:rsidRPr="00430F90">
        <w:rPr>
          <w:rFonts w:cstheme="majorBidi" w:hint="cs"/>
          <w:szCs w:val="32"/>
          <w:cs/>
          <w:lang w:bidi="th-TH"/>
        </w:rPr>
        <w:t>จากการสร้างผลเฉลยของการทำนายข้อความและโท</w:t>
      </w:r>
      <w:proofErr w:type="spellStart"/>
      <w:r w:rsidR="0034224E" w:rsidRPr="00430F90">
        <w:rPr>
          <w:rFonts w:cstheme="majorBidi" w:hint="cs"/>
          <w:szCs w:val="32"/>
          <w:cs/>
          <w:lang w:bidi="th-TH"/>
        </w:rPr>
        <w:t>เค</w:t>
      </w:r>
      <w:proofErr w:type="spellEnd"/>
      <w:r w:rsidR="0034224E" w:rsidRPr="00430F90">
        <w:rPr>
          <w:rFonts w:cstheme="majorBidi" w:hint="cs"/>
          <w:szCs w:val="32"/>
          <w:cs/>
          <w:lang w:bidi="th-TH"/>
        </w:rPr>
        <w:t>็นต่าง ๆ เพื่อใช้ตรวจสอบความแม่นยำในการทำนายของไลบรารีทั้งหมด</w:t>
      </w:r>
      <w:r w:rsidR="00BA0C29">
        <w:rPr>
          <w:rFonts w:cstheme="majorBidi" w:hint="cs"/>
          <w:szCs w:val="32"/>
          <w:cs/>
          <w:lang w:bidi="th-TH"/>
        </w:rPr>
        <w:t>โดยวัดจาก</w:t>
      </w:r>
      <w:r w:rsidR="00BA0C29" w:rsidRPr="00C4290B">
        <w:rPr>
          <w:rFonts w:cstheme="majorBidi" w:hint="cs"/>
          <w:szCs w:val="32"/>
          <w:cs/>
          <w:lang w:bidi="th-TH"/>
        </w:rPr>
        <w:t xml:space="preserve">ค่า </w:t>
      </w:r>
      <w:r w:rsidR="00C4290B">
        <w:rPr>
          <w:rFonts w:cstheme="majorBidi"/>
          <w:szCs w:val="32"/>
          <w:lang w:bidi="th-TH"/>
        </w:rPr>
        <w:t xml:space="preserve">Recall </w:t>
      </w:r>
      <w:r w:rsidR="00C4290B">
        <w:rPr>
          <w:rFonts w:cstheme="majorBidi" w:hint="cs"/>
          <w:szCs w:val="32"/>
          <w:cs/>
          <w:lang w:bidi="th-TH"/>
        </w:rPr>
        <w:t>เท่านั้น</w:t>
      </w:r>
    </w:p>
    <w:p w14:paraId="7D6FCBCF" w14:textId="5CC7D3AF" w:rsidR="00ED6C41" w:rsidRPr="00430F90" w:rsidRDefault="00ED6C41" w:rsidP="005340B3">
      <w:pPr>
        <w:pStyle w:val="1"/>
        <w:numPr>
          <w:ilvl w:val="0"/>
          <w:numId w:val="9"/>
        </w:numPr>
        <w:spacing w:after="120"/>
        <w:rPr>
          <w:rFonts w:asciiTheme="majorBidi" w:hAnsiTheme="majorBidi" w:cstheme="majorBidi"/>
        </w:rPr>
      </w:pPr>
      <w:bookmarkStart w:id="75" w:name="_Toc58412977"/>
      <w:bookmarkEnd w:id="75"/>
    </w:p>
    <w:p w14:paraId="5F75C924" w14:textId="606A5968" w:rsidR="0037164A" w:rsidRDefault="00336013" w:rsidP="007767B5">
      <w:pPr>
        <w:pStyle w:val="2"/>
        <w:spacing w:after="120" w:line="240" w:lineRule="auto"/>
        <w:rPr>
          <w:rFonts w:asciiTheme="majorBidi" w:hAnsiTheme="majorBidi" w:cstheme="majorBidi"/>
        </w:rPr>
      </w:pPr>
      <w:bookmarkStart w:id="76" w:name="_Toc58412978"/>
      <w:r>
        <w:rPr>
          <w:rFonts w:asciiTheme="majorBidi" w:hAnsiTheme="majorBidi" w:cstheme="majorBidi" w:hint="cs"/>
          <w:cs/>
        </w:rPr>
        <w:t>การทดลองและผลลัพธ์ที่ได้จากระบบ</w:t>
      </w:r>
      <w:bookmarkEnd w:id="76"/>
    </w:p>
    <w:p w14:paraId="6AF4D986" w14:textId="66EF003F" w:rsidR="00EF069D" w:rsidRPr="00461D99" w:rsidRDefault="00EF069D" w:rsidP="00EF069D">
      <w:pPr>
        <w:rPr>
          <w:rFonts w:cstheme="majorBidi"/>
          <w:szCs w:val="32"/>
          <w:cs/>
          <w:lang w:bidi="th-TH"/>
        </w:rPr>
      </w:pPr>
      <w:r>
        <w:rPr>
          <w:cs/>
        </w:rPr>
        <w:tab/>
      </w:r>
      <w:r w:rsidR="00461D99" w:rsidRPr="00461D99">
        <w:rPr>
          <w:rFonts w:cstheme="majorBidi"/>
          <w:szCs w:val="32"/>
          <w:cs/>
          <w:lang w:bidi="th-TH"/>
        </w:rPr>
        <w:t>ผู้จัดทำได้แบ่งการแสดงผลการทดลองและผลลัพธ์ที่ได้เป็น 4 หัวข้อหลัก มีรายละเอียด ดังนี้</w:t>
      </w:r>
    </w:p>
    <w:p w14:paraId="4DBCA34E" w14:textId="1586CCC7" w:rsidR="00E34012" w:rsidRPr="00C5061C" w:rsidRDefault="00E34012" w:rsidP="00E34012">
      <w:pPr>
        <w:pStyle w:val="3"/>
        <w:spacing w:after="120" w:line="240" w:lineRule="auto"/>
        <w:rPr>
          <w:rFonts w:asciiTheme="majorBidi" w:hAnsiTheme="majorBidi" w:cstheme="majorBidi"/>
        </w:rPr>
      </w:pPr>
      <w:bookmarkStart w:id="77" w:name="_Toc58412979"/>
      <w:r w:rsidRPr="00430F90">
        <w:rPr>
          <w:rFonts w:asciiTheme="majorBidi" w:hAnsiTheme="majorBidi" w:cstheme="majorBidi" w:hint="cs"/>
          <w:cs/>
        </w:rPr>
        <w:t>การ</w:t>
      </w:r>
      <w:r w:rsidR="006818F9">
        <w:rPr>
          <w:rFonts w:asciiTheme="majorBidi" w:hAnsiTheme="majorBidi" w:cstheme="majorBidi" w:hint="cs"/>
          <w:cs/>
        </w:rPr>
        <w:t>วิเคราะห์ข้อมูลที่สร้าง</w:t>
      </w:r>
      <w:r w:rsidR="006818F9" w:rsidRPr="00915517">
        <w:rPr>
          <w:rFonts w:asciiTheme="majorBidi" w:hAnsiTheme="majorBidi" w:hint="cs"/>
          <w:cs/>
        </w:rPr>
        <w:t>ขึ้น</w:t>
      </w:r>
      <w:bookmarkEnd w:id="77"/>
    </w:p>
    <w:p w14:paraId="58D1C991" w14:textId="6B360FE5" w:rsidR="00E34012" w:rsidRDefault="005A6803" w:rsidP="00E34012">
      <w:pPr>
        <w:spacing w:after="120" w:line="240" w:lineRule="auto"/>
        <w:ind w:firstLine="720"/>
        <w:jc w:val="thaiDistribute"/>
        <w:rPr>
          <w:rFonts w:cstheme="majorBidi"/>
          <w:szCs w:val="32"/>
          <w:lang w:bidi="th-TH"/>
        </w:rPr>
      </w:pPr>
      <w:r>
        <w:rPr>
          <w:rFonts w:cstheme="majorBidi" w:hint="cs"/>
          <w:szCs w:val="32"/>
          <w:cs/>
          <w:lang w:bidi="th-TH"/>
        </w:rPr>
        <w:t>ในการเตรียมข้อมูล</w:t>
      </w:r>
      <w:r w:rsidR="00576EBA">
        <w:rPr>
          <w:rFonts w:cstheme="majorBidi" w:hint="cs"/>
          <w:szCs w:val="32"/>
          <w:cs/>
          <w:lang w:bidi="th-TH"/>
        </w:rPr>
        <w:t>เกิดปัญหาที่</w:t>
      </w:r>
      <w:r w:rsidR="00F20F0E">
        <w:rPr>
          <w:rFonts w:cstheme="majorBidi" w:hint="cs"/>
          <w:szCs w:val="32"/>
          <w:cs/>
          <w:lang w:bidi="th-TH"/>
        </w:rPr>
        <w:t>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sidR="00F20F0E">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เนื่องจาก</w:t>
      </w:r>
      <w:r w:rsidR="005669C2">
        <w:rPr>
          <w:rFonts w:cstheme="majorBidi" w:hint="cs"/>
          <w:szCs w:val="32"/>
          <w:cs/>
          <w:lang w:bidi="th-TH"/>
        </w:rPr>
        <w:t>ข้อมูลเหล่านี้มีข้อจำกัดในเรื่องของข้อมูลส่วนบุคคล จึงต้อง</w:t>
      </w:r>
      <w:r w:rsidR="009E01E4">
        <w:rPr>
          <w:rFonts w:cstheme="majorBidi" w:hint="cs"/>
          <w:szCs w:val="32"/>
          <w:cs/>
          <w:lang w:bidi="th-TH"/>
        </w:rPr>
        <w:t>ทดลอง</w:t>
      </w:r>
      <w:r w:rsidR="005669C2">
        <w:rPr>
          <w:rFonts w:cstheme="majorBidi" w:hint="cs"/>
          <w:szCs w:val="32"/>
          <w:cs/>
          <w:lang w:bidi="th-TH"/>
        </w:rPr>
        <w:t>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17612" cy="2723855"/>
                    </a:xfrm>
                    <a:prstGeom prst="rect">
                      <a:avLst/>
                    </a:prstGeom>
                  </pic:spPr>
                </pic:pic>
              </a:graphicData>
            </a:graphic>
          </wp:inline>
        </w:drawing>
      </w:r>
    </w:p>
    <w:p w14:paraId="15298360" w14:textId="400A8846" w:rsidR="00E34012" w:rsidRPr="00B26632" w:rsidRDefault="00E34012" w:rsidP="00E34012">
      <w:pPr>
        <w:pStyle w:val="af"/>
        <w:rPr>
          <w:b/>
          <w:bCs/>
        </w:rPr>
      </w:pPr>
      <w:bookmarkStart w:id="78" w:name="_Toc58413999"/>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1</w:t>
      </w:r>
      <w:r w:rsidRPr="00DF4ADB">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8"/>
    </w:p>
    <w:p w14:paraId="74A1BEBB" w14:textId="4B8628CC" w:rsidR="00FD4467" w:rsidRDefault="00E34012" w:rsidP="00E34012">
      <w:pPr>
        <w:spacing w:after="120" w:line="240" w:lineRule="auto"/>
        <w:ind w:firstLine="720"/>
        <w:jc w:val="thaiDistribute"/>
        <w:rPr>
          <w:rFonts w:cstheme="majorBidi"/>
          <w:szCs w:val="32"/>
          <w:cs/>
          <w:lang w:bidi="th-TH"/>
        </w:rPr>
      </w:pPr>
      <w:r>
        <w:rPr>
          <w:rFonts w:cstheme="majorBidi" w:hint="cs"/>
          <w:szCs w:val="32"/>
          <w:cs/>
        </w:rPr>
        <w:t>สร้างชุดข้อมูล</w:t>
      </w:r>
      <w:r>
        <w:rPr>
          <w:rFonts w:cstheme="majorBidi" w:hint="cs"/>
          <w:szCs w:val="32"/>
          <w:cs/>
          <w:lang w:bidi="th-TH"/>
        </w:rPr>
        <w:t>ในรูปแบบข้อความเป็นจำนวน</w:t>
      </w:r>
      <w:r>
        <w:rPr>
          <w:rFonts w:cstheme="majorBidi" w:hint="cs"/>
          <w:szCs w:val="32"/>
          <w:cs/>
        </w:rPr>
        <w:t xml:space="preserve">ทั้งหมด 23 บทสนทนา </w:t>
      </w:r>
      <w:r>
        <w:rPr>
          <w:rFonts w:cstheme="majorBidi"/>
          <w:szCs w:val="32"/>
        </w:rPr>
        <w:t>(Conversations)</w:t>
      </w:r>
      <w:r>
        <w:rPr>
          <w:rFonts w:cstheme="majorBidi" w:hint="cs"/>
          <w:szCs w:val="32"/>
          <w:cs/>
        </w:rPr>
        <w:t xml:space="preserve"> เพื่อ</w:t>
      </w:r>
      <w:r>
        <w:rPr>
          <w:rFonts w:cstheme="majorBidi" w:hint="cs"/>
          <w:szCs w:val="32"/>
          <w:cs/>
          <w:lang w:bidi="th-TH"/>
        </w:rPr>
        <w:t>ใช้ในการพัฒนาและประเมินผลระบบ</w:t>
      </w:r>
    </w:p>
    <w:p w14:paraId="3EC94C70" w14:textId="064492C7" w:rsidR="00E34012" w:rsidRDefault="00FD4467" w:rsidP="00FD4467">
      <w:pPr>
        <w:rPr>
          <w:rFonts w:cstheme="majorBidi"/>
          <w:szCs w:val="32"/>
          <w:lang w:bidi="th-TH"/>
        </w:rPr>
      </w:pPr>
      <w:r>
        <w:rPr>
          <w:rFonts w:cstheme="majorBidi"/>
          <w:szCs w:val="32"/>
          <w:cs/>
          <w:lang w:bidi="th-TH"/>
        </w:rPr>
        <w:br w:type="page"/>
      </w:r>
    </w:p>
    <w:p w14:paraId="09761B68" w14:textId="721D1DE1" w:rsidR="00450F86" w:rsidRPr="00FD4467" w:rsidRDefault="00FD4467" w:rsidP="00FD4467">
      <w:pPr>
        <w:spacing w:after="120" w:line="240" w:lineRule="auto"/>
        <w:ind w:firstLine="720"/>
        <w:jc w:val="thaiDistribute"/>
        <w:rPr>
          <w:rFonts w:cstheme="majorBidi"/>
          <w:szCs w:val="32"/>
          <w:lang w:bidi="th-TH"/>
        </w:rPr>
      </w:pPr>
      <w:r>
        <w:rPr>
          <w:rFonts w:cstheme="majorBidi" w:hint="cs"/>
          <w:szCs w:val="32"/>
          <w:cs/>
          <w:lang w:bidi="th-TH"/>
        </w:rPr>
        <w:lastRenderedPageBreak/>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D573EF">
      <w:pPr>
        <w:pStyle w:val="a0"/>
        <w:numPr>
          <w:ilvl w:val="0"/>
          <w:numId w:val="26"/>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667473" cy="1012799"/>
                    </a:xfrm>
                    <a:prstGeom prst="rect">
                      <a:avLst/>
                    </a:prstGeom>
                  </pic:spPr>
                </pic:pic>
              </a:graphicData>
            </a:graphic>
          </wp:inline>
        </w:drawing>
      </w:r>
    </w:p>
    <w:p w14:paraId="0BA4EC70" w14:textId="7291D5DF" w:rsidR="00E34012" w:rsidRPr="00B26632" w:rsidRDefault="00E34012" w:rsidP="00E34012">
      <w:pPr>
        <w:pStyle w:val="af"/>
        <w:rPr>
          <w:rFonts w:cstheme="majorBidi"/>
          <w:b/>
          <w:bCs/>
        </w:rPr>
      </w:pPr>
      <w:bookmarkStart w:id="79" w:name="_Toc58414000"/>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2</w:t>
      </w:r>
      <w:r w:rsidRPr="00DF4ADB">
        <w:rPr>
          <w:b/>
          <w:bCs/>
          <w:cs/>
        </w:rPr>
        <w:fldChar w:fldCharType="end"/>
      </w:r>
      <w:r>
        <w:rPr>
          <w:b/>
          <w:bCs/>
        </w:rPr>
        <w:t xml:space="preserve"> </w:t>
      </w:r>
      <w:r w:rsidRPr="00FF57B5">
        <w:rPr>
          <w:rFonts w:cstheme="majorBidi" w:hint="cs"/>
          <w:cs/>
        </w:rPr>
        <w:t>รายละเอียดการวิเคราะห์ประโยค</w:t>
      </w:r>
      <w:bookmarkEnd w:id="79"/>
    </w:p>
    <w:p w14:paraId="07C65B6B" w14:textId="093BBF81" w:rsidR="00E34012" w:rsidRPr="00B15D79" w:rsidRDefault="00E34012" w:rsidP="00233CBB">
      <w:pPr>
        <w:spacing w:after="120" w:line="240" w:lineRule="auto"/>
        <w:ind w:left="1080" w:firstLine="720"/>
        <w:jc w:val="thaiDistribute"/>
        <w:rPr>
          <w:rFonts w:cstheme="majorBidi"/>
          <w:szCs w:val="32"/>
          <w:lang w:bidi="th-TH"/>
        </w:rPr>
      </w:pPr>
      <w:r w:rsidRPr="00DF4ADB">
        <w:rPr>
          <w:rFonts w:cstheme="majorBidi" w:hint="cs"/>
          <w:szCs w:val="32"/>
          <w:cs/>
          <w:lang w:bidi="th-TH"/>
        </w:rPr>
        <w:t xml:space="preserve">รูปที่ </w:t>
      </w:r>
      <w:r w:rsidR="00DF4ADB" w:rsidRPr="00DF4ADB">
        <w:rPr>
          <w:rFonts w:cstheme="majorBidi"/>
          <w:szCs w:val="32"/>
          <w:lang w:bidi="th-TH"/>
        </w:rPr>
        <w:t>4.2</w:t>
      </w:r>
      <w:r w:rsidRPr="00B15D79">
        <w:rPr>
          <w:rFonts w:cstheme="majorBidi" w:hint="cs"/>
          <w:szCs w:val="32"/>
          <w:cs/>
          <w:lang w:bidi="th-TH"/>
        </w:rPr>
        <w:t xml:space="preserve"> </w:t>
      </w:r>
      <w:r w:rsidR="00216F62">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a0"/>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55640" cy="1172166"/>
                    </a:xfrm>
                    <a:prstGeom prst="rect">
                      <a:avLst/>
                    </a:prstGeom>
                  </pic:spPr>
                </pic:pic>
              </a:graphicData>
            </a:graphic>
          </wp:inline>
        </w:drawing>
      </w:r>
    </w:p>
    <w:p w14:paraId="111381FB" w14:textId="3D84285D" w:rsidR="00E34012" w:rsidRPr="00B26632" w:rsidRDefault="00E34012" w:rsidP="00E34012">
      <w:pPr>
        <w:pStyle w:val="af"/>
        <w:rPr>
          <w:rFonts w:cstheme="majorBidi"/>
          <w:b/>
          <w:bCs/>
        </w:rPr>
      </w:pPr>
      <w:bookmarkStart w:id="80" w:name="_Toc58414001"/>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3</w:t>
      </w:r>
      <w:r w:rsidRPr="00DF4ADB">
        <w:rPr>
          <w:b/>
          <w:bCs/>
          <w:cs/>
        </w:rPr>
        <w:fldChar w:fldCharType="end"/>
      </w:r>
      <w:r>
        <w:rPr>
          <w:b/>
          <w:bCs/>
        </w:rPr>
        <w:t xml:space="preserve"> </w:t>
      </w:r>
      <w:r w:rsidRPr="00FF57B5">
        <w:rPr>
          <w:rFonts w:cstheme="majorBidi" w:hint="cs"/>
          <w:cs/>
        </w:rPr>
        <w:t>รายละเอียดการวิเคราะห์คำ</w:t>
      </w:r>
      <w:bookmarkEnd w:id="80"/>
    </w:p>
    <w:p w14:paraId="346E42DD" w14:textId="65755553"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จากรูปที่ </w:t>
      </w:r>
      <w:r w:rsidR="00DF4ADB" w:rsidRPr="00DF4ADB">
        <w:rPr>
          <w:rFonts w:cstheme="majorBidi"/>
          <w:szCs w:val="32"/>
          <w:lang w:bidi="th-TH"/>
        </w:rPr>
        <w:t>4.</w:t>
      </w:r>
      <w:r w:rsidRPr="00DF4ADB">
        <w:rPr>
          <w:rFonts w:cstheme="majorBidi"/>
          <w:szCs w:val="32"/>
          <w:lang w:bidi="th-TH"/>
        </w:rPr>
        <w:t>3</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 xml:space="preserve">ได้จัดสรรให้ ดังรูปที่ </w:t>
      </w:r>
      <w:r w:rsidR="003776FC">
        <w:rPr>
          <w:rFonts w:cstheme="majorBidi" w:hint="cs"/>
          <w:szCs w:val="32"/>
          <w:cs/>
          <w:lang w:bidi="th-TH"/>
        </w:rPr>
        <w:t>4.4</w:t>
      </w:r>
    </w:p>
    <w:p w14:paraId="0507F979" w14:textId="77777777" w:rsidR="00E34012" w:rsidRDefault="00E34012" w:rsidP="00E34012">
      <w:pPr>
        <w:keepNext/>
        <w:spacing w:after="120" w:line="240" w:lineRule="auto"/>
        <w:jc w:val="center"/>
      </w:pPr>
      <w:r>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73171" cy="2356667"/>
                    </a:xfrm>
                    <a:prstGeom prst="rect">
                      <a:avLst/>
                    </a:prstGeom>
                  </pic:spPr>
                </pic:pic>
              </a:graphicData>
            </a:graphic>
          </wp:inline>
        </w:drawing>
      </w:r>
    </w:p>
    <w:p w14:paraId="1DFA3AA0" w14:textId="134D1499" w:rsidR="00E34012" w:rsidRPr="00B26632" w:rsidRDefault="00E34012" w:rsidP="00E34012">
      <w:pPr>
        <w:pStyle w:val="af"/>
        <w:rPr>
          <w:rFonts w:cstheme="majorBidi"/>
          <w:b/>
          <w:bCs/>
        </w:rPr>
      </w:pPr>
      <w:bookmarkStart w:id="81" w:name="_Toc58414002"/>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4</w:t>
      </w:r>
      <w:r w:rsidRPr="00DF4ADB">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81"/>
    </w:p>
    <w:p w14:paraId="4BCE4CFC" w14:textId="309224A0"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w:t>
      </w:r>
      <w:r w:rsidR="00D10405">
        <w:rPr>
          <w:rFonts w:cstheme="majorBidi"/>
          <w:szCs w:val="32"/>
          <w:lang w:bidi="th-TH"/>
        </w:rPr>
        <w:t>1732</w:t>
      </w:r>
      <w:r w:rsidRPr="00B15D79">
        <w:rPr>
          <w:rFonts w:cstheme="majorBidi" w:hint="cs"/>
          <w:szCs w:val="32"/>
          <w:cs/>
          <w:lang w:bidi="th-TH"/>
        </w:rPr>
        <w:t xml:space="preserve"> คำ และใน 1 บทสนทนามีจำนวนเฉลี่ย </w:t>
      </w:r>
      <w:r w:rsidR="00D10405">
        <w:rPr>
          <w:rFonts w:cstheme="majorBidi"/>
          <w:szCs w:val="32"/>
          <w:lang w:bidi="th-TH"/>
        </w:rPr>
        <w:t>75.30</w:t>
      </w:r>
      <w:r w:rsidRPr="00B15D79">
        <w:rPr>
          <w:rFonts w:cstheme="majorBidi" w:hint="cs"/>
          <w:szCs w:val="32"/>
          <w:cs/>
          <w:lang w:bidi="th-TH"/>
        </w:rPr>
        <w:t xml:space="preserve"> คำ</w:t>
      </w:r>
    </w:p>
    <w:p w14:paraId="446C3989" w14:textId="77777777" w:rsidR="00E34012" w:rsidRDefault="00E34012" w:rsidP="00E34012">
      <w:pPr>
        <w:pStyle w:val="a0"/>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601137" cy="1027523"/>
                    </a:xfrm>
                    <a:prstGeom prst="rect">
                      <a:avLst/>
                    </a:prstGeom>
                  </pic:spPr>
                </pic:pic>
              </a:graphicData>
            </a:graphic>
          </wp:inline>
        </w:drawing>
      </w:r>
    </w:p>
    <w:p w14:paraId="11958664" w14:textId="1113C4B0" w:rsidR="00E34012" w:rsidRPr="00B26632" w:rsidRDefault="00E34012" w:rsidP="00E34012">
      <w:pPr>
        <w:pStyle w:val="af"/>
        <w:rPr>
          <w:rFonts w:cstheme="majorBidi"/>
          <w:b/>
          <w:bCs/>
        </w:rPr>
      </w:pPr>
      <w:bookmarkStart w:id="82" w:name="_Toc58414003"/>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5</w:t>
      </w:r>
      <w:r w:rsidRPr="00DF4ADB">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82"/>
    </w:p>
    <w:p w14:paraId="305152F1" w14:textId="192F1191"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รูปที่ </w:t>
      </w:r>
      <w:r w:rsidR="00DF4ADB">
        <w:rPr>
          <w:rFonts w:cstheme="majorBidi"/>
          <w:szCs w:val="32"/>
          <w:lang w:bidi="th-TH"/>
        </w:rPr>
        <w:t>4.5</w:t>
      </w:r>
      <w:r w:rsidRPr="00B15D79">
        <w:rPr>
          <w:rFonts w:cstheme="majorBidi" w:hint="cs"/>
          <w:szCs w:val="32"/>
          <w:cs/>
          <w:lang w:bidi="th-TH"/>
        </w:rPr>
        <w:t xml:space="preserve"> 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w:t>
      </w:r>
      <w:r w:rsidR="00D10405">
        <w:rPr>
          <w:rFonts w:cstheme="majorBidi"/>
          <w:szCs w:val="32"/>
          <w:lang w:bidi="th-TH"/>
        </w:rPr>
        <w:t>38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002450DF">
        <w:rPr>
          <w:rFonts w:cstheme="majorBidi" w:hint="cs"/>
          <w:szCs w:val="32"/>
          <w:cs/>
          <w:lang w:bidi="th-TH"/>
        </w:rPr>
        <w:t xml:space="preserve"> </w:t>
      </w:r>
      <w:r w:rsidRPr="00A74620">
        <w:rPr>
          <w:rFonts w:cstheme="majorBidi" w:hint="cs"/>
          <w:szCs w:val="32"/>
          <w:cs/>
          <w:lang w:bidi="th-TH"/>
        </w:rPr>
        <w:t xml:space="preserve">ดังรูปที่ </w:t>
      </w:r>
      <w:r w:rsidR="004167C8">
        <w:rPr>
          <w:rFonts w:cstheme="majorBidi"/>
          <w:szCs w:val="32"/>
          <w:lang w:bidi="th-TH"/>
        </w:rPr>
        <w:t>4.</w:t>
      </w:r>
      <w:r w:rsidR="00D10405">
        <w:rPr>
          <w:rFonts w:cstheme="majorBidi"/>
          <w:szCs w:val="32"/>
          <w:lang w:bidi="th-TH"/>
        </w:rPr>
        <w:t>6</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A74620">
        <w:rPr>
          <w:rFonts w:cstheme="majorBidi" w:hint="cs"/>
          <w:szCs w:val="32"/>
          <w:cs/>
          <w:lang w:bidi="th-TH"/>
        </w:rPr>
        <w:t xml:space="preserve">ดังรูปที่ </w:t>
      </w:r>
      <w:r w:rsidR="00D10405">
        <w:rPr>
          <w:rFonts w:cstheme="majorBidi"/>
          <w:szCs w:val="32"/>
          <w:lang w:bidi="th-TH"/>
        </w:rPr>
        <w:t>4.7</w:t>
      </w:r>
    </w:p>
    <w:p w14:paraId="3AE7AC43" w14:textId="77777777" w:rsidR="00E34012" w:rsidRDefault="00E34012" w:rsidP="00E34012">
      <w:pPr>
        <w:keepNext/>
        <w:spacing w:after="120" w:line="240" w:lineRule="auto"/>
        <w:jc w:val="center"/>
      </w:pPr>
      <w:r>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29848" cy="2924181"/>
                    </a:xfrm>
                    <a:prstGeom prst="rect">
                      <a:avLst/>
                    </a:prstGeom>
                  </pic:spPr>
                </pic:pic>
              </a:graphicData>
            </a:graphic>
          </wp:inline>
        </w:drawing>
      </w:r>
    </w:p>
    <w:p w14:paraId="64C84F78" w14:textId="184B5468" w:rsidR="00E34012" w:rsidRPr="00E3125A" w:rsidRDefault="00E34012" w:rsidP="00E34012">
      <w:pPr>
        <w:pStyle w:val="af"/>
        <w:rPr>
          <w:rFonts w:cstheme="majorBidi"/>
          <w:b/>
          <w:bCs/>
        </w:rPr>
      </w:pPr>
      <w:bookmarkStart w:id="83" w:name="_Toc58414004"/>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6</w:t>
      </w:r>
      <w:r w:rsidRPr="00A74620">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83"/>
    </w:p>
    <w:p w14:paraId="739D9338" w14:textId="2221556A" w:rsidR="00E34012" w:rsidRPr="0056675B" w:rsidRDefault="00E34012" w:rsidP="00E34012">
      <w:pPr>
        <w:spacing w:after="120" w:line="240" w:lineRule="auto"/>
        <w:ind w:left="1440" w:firstLine="720"/>
        <w:jc w:val="thaiDistribute"/>
        <w:rPr>
          <w:rFonts w:cstheme="majorBidi"/>
          <w:szCs w:val="32"/>
          <w:cs/>
          <w:lang w:bidi="th-TH"/>
        </w:rPr>
      </w:pPr>
      <w:r w:rsidRPr="00A74620">
        <w:rPr>
          <w:rFonts w:cstheme="majorBidi" w:hint="cs"/>
          <w:szCs w:val="32"/>
          <w:cs/>
          <w:lang w:bidi="th-TH"/>
        </w:rPr>
        <w:t xml:space="preserve">รูปที่ </w:t>
      </w:r>
      <w:r w:rsidR="00A74620" w:rsidRPr="00A74620">
        <w:rPr>
          <w:rFonts w:cstheme="majorBidi"/>
          <w:szCs w:val="32"/>
          <w:lang w:bidi="th-TH"/>
        </w:rPr>
        <w:t>4.6</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22632" cy="2989745"/>
                    </a:xfrm>
                    <a:prstGeom prst="rect">
                      <a:avLst/>
                    </a:prstGeom>
                  </pic:spPr>
                </pic:pic>
              </a:graphicData>
            </a:graphic>
          </wp:inline>
        </w:drawing>
      </w:r>
    </w:p>
    <w:p w14:paraId="67AB2F6E" w14:textId="4AD2A4FC" w:rsidR="00E34012" w:rsidRPr="00E3125A" w:rsidRDefault="00E34012" w:rsidP="00E34012">
      <w:pPr>
        <w:pStyle w:val="af"/>
        <w:rPr>
          <w:rFonts w:cstheme="majorBidi"/>
          <w:b/>
          <w:bCs/>
          <w:cs/>
        </w:rPr>
      </w:pPr>
      <w:bookmarkStart w:id="84" w:name="_Toc58414005"/>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7</w:t>
      </w:r>
      <w:r w:rsidRPr="00A74620">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84"/>
    </w:p>
    <w:p w14:paraId="2D477AC9" w14:textId="260B69AF" w:rsidR="00E34012" w:rsidRPr="0056675B" w:rsidRDefault="00E34012" w:rsidP="00E34012">
      <w:pPr>
        <w:spacing w:after="120" w:line="240" w:lineRule="auto"/>
        <w:ind w:left="1440" w:firstLine="720"/>
        <w:jc w:val="thaiDistribute"/>
        <w:rPr>
          <w:rFonts w:cstheme="majorBidi"/>
          <w:szCs w:val="32"/>
          <w:lang w:bidi="th-TH"/>
        </w:rPr>
      </w:pPr>
      <w:r w:rsidRPr="00A74620">
        <w:rPr>
          <w:rFonts w:cstheme="majorBidi" w:hint="cs"/>
          <w:szCs w:val="32"/>
          <w:cs/>
          <w:lang w:bidi="th-TH"/>
        </w:rPr>
        <w:lastRenderedPageBreak/>
        <w:t xml:space="preserve">รูปที่ </w:t>
      </w:r>
      <w:r w:rsidR="00A74620" w:rsidRPr="00A74620">
        <w:rPr>
          <w:rFonts w:cstheme="majorBidi"/>
          <w:szCs w:val="32"/>
          <w:lang w:bidi="th-TH"/>
        </w:rPr>
        <w:t>4.</w:t>
      </w:r>
      <w:r w:rsidR="00A74620">
        <w:rPr>
          <w:rFonts w:cstheme="majorBidi"/>
          <w:szCs w:val="32"/>
          <w:lang w:bidi="th-TH"/>
        </w:rPr>
        <w:t>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 xml:space="preserve">มีความถี่ทั้งหมด </w:t>
      </w:r>
      <w:r w:rsidR="00D10405">
        <w:rPr>
          <w:rFonts w:cstheme="majorBidi"/>
          <w:szCs w:val="32"/>
          <w:lang w:bidi="th-TH"/>
        </w:rPr>
        <w:t>11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6C9F1513" w14:textId="77777777" w:rsidR="006813E0" w:rsidRDefault="00E34012" w:rsidP="00E34012">
      <w:pPr>
        <w:pStyle w:val="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บทสนทนาในรูปแบบข้อความที่สร้างขึ้นมาดำเนินการบันทึกเสี</w:t>
      </w:r>
      <w:r w:rsidRPr="00430F90">
        <w:rPr>
          <w:rFonts w:asciiTheme="majorBidi" w:hAnsiTheme="majorBidi" w:cstheme="majorBidi" w:hint="cs"/>
          <w:cs/>
        </w:rPr>
        <w:t>ยง</w:t>
      </w:r>
      <w:r w:rsidRPr="00430F90">
        <w:rPr>
          <w:rFonts w:asciiTheme="majorBidi" w:hAnsiTheme="majorBidi" w:cstheme="majorBidi"/>
          <w:cs/>
        </w:rPr>
        <w:tab/>
      </w:r>
    </w:p>
    <w:p w14:paraId="2A3E331C" w14:textId="67AD168F" w:rsidR="00E34012" w:rsidRPr="006813E0" w:rsidRDefault="00E34012" w:rsidP="006813E0">
      <w:pPr>
        <w:ind w:firstLine="709"/>
        <w:rPr>
          <w:rFonts w:cstheme="majorBidi"/>
          <w:szCs w:val="32"/>
        </w:rPr>
      </w:pPr>
      <w:r w:rsidRPr="006813E0">
        <w:rPr>
          <w:rFonts w:cstheme="majorBidi"/>
          <w:szCs w:val="32"/>
          <w:cs/>
        </w:rPr>
        <w:t xml:space="preserve">เนื่องจากบทสนทนาที่สร้างขึ้นเป็นบทสนทนาภาษาอังกฤษ </w:t>
      </w:r>
      <w:r w:rsidR="00BC515B" w:rsidRPr="006813E0">
        <w:rPr>
          <w:rFonts w:cstheme="majorBidi"/>
          <w:szCs w:val="32"/>
          <w:cs/>
        </w:rPr>
        <w:t>จึงต้อง</w:t>
      </w:r>
      <w:r w:rsidRPr="006813E0">
        <w:rPr>
          <w:rFonts w:cstheme="majorBidi"/>
          <w:szCs w:val="32"/>
          <w:cs/>
        </w:rPr>
        <w:t>นำประโยคบทสนทนา</w:t>
      </w:r>
      <w:r w:rsidR="008A3C0D" w:rsidRPr="006813E0">
        <w:rPr>
          <w:rFonts w:cstheme="majorBidi"/>
          <w:szCs w:val="32"/>
          <w:cs/>
        </w:rPr>
        <w:t>มา</w:t>
      </w:r>
      <w:r w:rsidRPr="006813E0">
        <w:rPr>
          <w:rFonts w:cstheme="majorBidi"/>
          <w:szCs w:val="32"/>
          <w:cs/>
        </w:rPr>
        <w:t>บันทึกเสียงโดยใช้</w:t>
      </w:r>
      <w:r w:rsidR="00E579F9">
        <w:rPr>
          <w:rFonts w:cstheme="majorBidi" w:hint="cs"/>
          <w:szCs w:val="32"/>
          <w:cs/>
          <w:lang w:bidi="th-TH"/>
        </w:rPr>
        <w:t xml:space="preserve">เครื่องมือสำเร็จรูปในการแปลงข้อความให้อยู่ในรูปของเสียง </w:t>
      </w:r>
      <w:r w:rsidR="00E579F9">
        <w:rPr>
          <w:rFonts w:cstheme="majorBidi"/>
          <w:szCs w:val="32"/>
          <w:lang w:bidi="th-TH"/>
        </w:rPr>
        <w:t>(Text</w:t>
      </w:r>
      <w:r w:rsidR="001A7F14">
        <w:rPr>
          <w:rFonts w:cstheme="majorBidi"/>
          <w:szCs w:val="32"/>
          <w:lang w:bidi="th-TH"/>
        </w:rPr>
        <w:t>-to-Speech</w:t>
      </w:r>
      <w:r w:rsidR="00E579F9">
        <w:rPr>
          <w:rFonts w:cstheme="majorBidi"/>
          <w:szCs w:val="32"/>
          <w:lang w:bidi="th-TH"/>
        </w:rPr>
        <w:t>)</w:t>
      </w:r>
      <w:r w:rsidR="001A7F14">
        <w:rPr>
          <w:rFonts w:cstheme="majorBidi" w:hint="cs"/>
          <w:szCs w:val="32"/>
          <w:cs/>
          <w:lang w:bidi="th-TH"/>
        </w:rPr>
        <w:t xml:space="preserve"> โดยใช้ </w:t>
      </w:r>
      <w:r w:rsidRPr="006813E0">
        <w:rPr>
          <w:rFonts w:cstheme="majorBidi"/>
          <w:szCs w:val="32"/>
          <w:cs/>
        </w:rPr>
        <w:t xml:space="preserve">สิริ </w:t>
      </w:r>
      <w:r w:rsidRPr="006813E0">
        <w:rPr>
          <w:rFonts w:cstheme="majorBidi"/>
          <w:szCs w:val="32"/>
        </w:rPr>
        <w:t>(Siri)</w:t>
      </w:r>
      <w:r w:rsidRPr="006813E0">
        <w:rPr>
          <w:rFonts w:cstheme="majorBidi"/>
          <w:szCs w:val="32"/>
          <w:cs/>
        </w:rPr>
        <w:t xml:space="preserve"> ในการช่วยอ่านบทสนทนาเหล่านั้น ใน 1 บทสนทนาประกอบไปด้วยเสียงของพนักงานและลูกค้า </w:t>
      </w:r>
      <w:r w:rsidR="00E170BF">
        <w:rPr>
          <w:rFonts w:cstheme="majorBidi" w:hint="cs"/>
          <w:szCs w:val="32"/>
          <w:cs/>
          <w:lang w:bidi="th-TH"/>
        </w:rPr>
        <w:t>โดย</w:t>
      </w:r>
      <w:r w:rsidRPr="006813E0">
        <w:rPr>
          <w:rFonts w:cstheme="majorBidi"/>
          <w:szCs w:val="32"/>
          <w:cs/>
        </w:rPr>
        <w:t>แบ่งตามเพศ ดังนี้</w:t>
      </w:r>
    </w:p>
    <w:p w14:paraId="2F3B7497" w14:textId="77777777" w:rsidR="00E34012" w:rsidRPr="00113888" w:rsidRDefault="00E34012" w:rsidP="00E34012">
      <w:pPr>
        <w:pStyle w:val="a0"/>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5149E518" w:rsidR="00E34012" w:rsidRPr="001975DB" w:rsidRDefault="00E34012" w:rsidP="00E34012">
      <w:pPr>
        <w:pStyle w:val="a0"/>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ผู้จัดทำกำหนดให้เสียงพนักงานมีเพียงเพศเดียว คือ เพศหญิง ซึ่งเสียงของพนักงานได้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D573EF">
      <w:pPr>
        <w:pStyle w:val="a0"/>
        <w:numPr>
          <w:ilvl w:val="0"/>
          <w:numId w:val="27"/>
        </w:numPr>
        <w:spacing w:after="120" w:line="240" w:lineRule="auto"/>
        <w:ind w:hanging="436"/>
        <w:jc w:val="thaiDistribute"/>
        <w:rPr>
          <w:rFonts w:cstheme="majorBidi"/>
          <w:szCs w:val="32"/>
          <w:lang w:bidi="th-TH"/>
        </w:rPr>
      </w:pPr>
      <w:r w:rsidRPr="006B1ABD">
        <w:rPr>
          <w:rFonts w:cstheme="majorBidi" w:hint="cs"/>
          <w:szCs w:val="32"/>
          <w:cs/>
          <w:lang w:bidi="th-TH"/>
        </w:rPr>
        <w:t>เสียงของลูกค้า</w:t>
      </w:r>
    </w:p>
    <w:p w14:paraId="61A34055" w14:textId="5F461AD4"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ได้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ได้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ดังรูปที่ </w:t>
      </w:r>
      <w:r w:rsidR="009D4813">
        <w:rPr>
          <w:rFonts w:cstheme="majorBidi"/>
          <w:szCs w:val="32"/>
          <w:lang w:bidi="th-TH"/>
        </w:rPr>
        <w:t>4.8</w:t>
      </w:r>
    </w:p>
    <w:p w14:paraId="4EE7F956" w14:textId="77777777" w:rsidR="00E34012" w:rsidRDefault="00E34012" w:rsidP="00E34012">
      <w:pPr>
        <w:keepNext/>
        <w:spacing w:after="120" w:line="240" w:lineRule="auto"/>
        <w:jc w:val="center"/>
      </w:pPr>
      <w:r>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37294" cy="2632154"/>
                    </a:xfrm>
                    <a:prstGeom prst="rect">
                      <a:avLst/>
                    </a:prstGeom>
                  </pic:spPr>
                </pic:pic>
              </a:graphicData>
            </a:graphic>
          </wp:inline>
        </w:drawing>
      </w:r>
    </w:p>
    <w:p w14:paraId="345526C5" w14:textId="509FA348" w:rsidR="00E34012" w:rsidRPr="0031567B" w:rsidRDefault="00E34012" w:rsidP="00E34012">
      <w:pPr>
        <w:pStyle w:val="af"/>
        <w:rPr>
          <w:b/>
          <w:bCs/>
        </w:rPr>
      </w:pPr>
      <w:bookmarkStart w:id="85" w:name="_Toc58414006"/>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8</w:t>
      </w:r>
      <w:r w:rsidRPr="00A74620">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85"/>
    </w:p>
    <w:p w14:paraId="41BD14D4" w14:textId="6024ED30"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โดยเฉลี่ยคิดเป็นความยาวประมาณ 1 นาที ส่วนใหญ่แล้วมักจะไม่เกิน 2 นาทีจากบทสนทนาทั้งหมด ดังรูปที่ </w:t>
      </w:r>
      <w:r w:rsidR="00A74620" w:rsidRPr="00A74620">
        <w:rPr>
          <w:rFonts w:cstheme="majorBidi"/>
          <w:szCs w:val="32"/>
          <w:lang w:bidi="th-TH"/>
        </w:rPr>
        <w:t>4.9</w:t>
      </w:r>
    </w:p>
    <w:p w14:paraId="0DD4EAE0" w14:textId="77777777" w:rsidR="00E34012" w:rsidRDefault="00E34012" w:rsidP="00E34012">
      <w:pPr>
        <w:keepNext/>
        <w:spacing w:after="120" w:line="240" w:lineRule="auto"/>
        <w:jc w:val="center"/>
      </w:pPr>
      <w:r>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72528" cy="3310034"/>
                    </a:xfrm>
                    <a:prstGeom prst="rect">
                      <a:avLst/>
                    </a:prstGeom>
                  </pic:spPr>
                </pic:pic>
              </a:graphicData>
            </a:graphic>
          </wp:inline>
        </w:drawing>
      </w:r>
    </w:p>
    <w:p w14:paraId="3C434F65" w14:textId="78E1C063" w:rsidR="00E34012" w:rsidRPr="0031567B" w:rsidRDefault="00E34012" w:rsidP="00E34012">
      <w:pPr>
        <w:pStyle w:val="af"/>
        <w:rPr>
          <w:b/>
          <w:bCs/>
        </w:rPr>
      </w:pPr>
      <w:bookmarkStart w:id="86" w:name="_Toc58414007"/>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9</w:t>
      </w:r>
      <w:r w:rsidRPr="00A74620">
        <w:rPr>
          <w:b/>
          <w:bCs/>
          <w:cs/>
        </w:rPr>
        <w:fldChar w:fldCharType="end"/>
      </w:r>
      <w:r>
        <w:rPr>
          <w:b/>
          <w:bCs/>
        </w:rPr>
        <w:t xml:space="preserve"> </w:t>
      </w:r>
      <w:r w:rsidRPr="00430F90">
        <w:rPr>
          <w:rFonts w:cstheme="majorBidi" w:hint="cs"/>
          <w:cs/>
        </w:rPr>
        <w:t>ตัวอย่างไฟล์เสียงที่บันทึกจากสมาร์ทโฟน</w:t>
      </w:r>
      <w:bookmarkEnd w:id="86"/>
    </w:p>
    <w:p w14:paraId="7D499C1F" w14:textId="1B5126B0" w:rsidR="00E34012" w:rsidRPr="00430F90" w:rsidRDefault="00D81DA6" w:rsidP="00E34012">
      <w:pPr>
        <w:pStyle w:val="4"/>
        <w:numPr>
          <w:ilvl w:val="0"/>
          <w:numId w:val="0"/>
        </w:numPr>
        <w:spacing w:after="120"/>
        <w:rPr>
          <w:rFonts w:asciiTheme="majorBidi" w:hAnsiTheme="majorBidi" w:cstheme="majorBidi"/>
        </w:rPr>
      </w:pPr>
      <w:r>
        <w:rPr>
          <w:rFonts w:asciiTheme="majorBidi" w:eastAsia="MS Mincho" w:hAnsiTheme="majorBidi" w:cstheme="majorBidi" w:hint="cs"/>
          <w:cs/>
        </w:rPr>
        <w:lastRenderedPageBreak/>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แปลงประเภทของไฟล์เสียงบทสนทนา</w:t>
      </w:r>
    </w:p>
    <w:p w14:paraId="75A86931" w14:textId="00CA7777" w:rsidR="00E34012" w:rsidRPr="00785A5A" w:rsidRDefault="00E34012" w:rsidP="00785A5A">
      <w:pPr>
        <w:spacing w:after="120" w:line="240" w:lineRule="auto"/>
        <w:jc w:val="thaiDistribute"/>
        <w:rPr>
          <w:rFonts w:cs="Angsana New"/>
          <w:szCs w:val="32"/>
          <w:cs/>
          <w:lang w:bidi="th-TH"/>
        </w:rPr>
      </w:pPr>
      <w:r w:rsidRPr="00430F90">
        <w:rPr>
          <w:rFonts w:cstheme="majorBidi"/>
          <w:szCs w:val="32"/>
          <w:cs/>
          <w:lang w:bidi="th-TH"/>
        </w:rPr>
        <w:tab/>
      </w:r>
      <w:r w:rsidR="00414F9F">
        <w:rPr>
          <w:rFonts w:cstheme="majorBidi" w:hint="cs"/>
          <w:szCs w:val="32"/>
          <w:cs/>
          <w:lang w:bidi="th-TH"/>
        </w:rPr>
        <w:t>ใน</w:t>
      </w:r>
      <w:r w:rsidR="00DE3139">
        <w:rPr>
          <w:rFonts w:cstheme="majorBidi" w:hint="cs"/>
          <w:szCs w:val="32"/>
          <w:cs/>
          <w:lang w:bidi="th-TH"/>
        </w:rPr>
        <w:t>กระบวน</w:t>
      </w:r>
      <w:r w:rsidR="00414F9F">
        <w:rPr>
          <w:rFonts w:cstheme="majorBidi" w:hint="cs"/>
          <w:szCs w:val="32"/>
          <w:cs/>
          <w:lang w:bidi="th-TH"/>
        </w:rPr>
        <w:t>การ</w:t>
      </w:r>
      <w:r w:rsidR="00DE3139">
        <w:rPr>
          <w:rFonts w:cstheme="majorBidi" w:hint="cs"/>
          <w:szCs w:val="32"/>
          <w:cs/>
          <w:lang w:bidi="th-TH"/>
        </w:rPr>
        <w:t>ใช้</w:t>
      </w:r>
      <w:r w:rsidR="00DE3139" w:rsidRPr="004E2E47">
        <w:rPr>
          <w:rFonts w:cstheme="majorBidi" w:hint="cs"/>
          <w:szCs w:val="32"/>
          <w:cs/>
          <w:lang w:bidi="th-TH"/>
        </w:rPr>
        <w:t>แบบจำลอง</w:t>
      </w:r>
      <w:r w:rsidR="00414F9F">
        <w:rPr>
          <w:rFonts w:cstheme="majorBidi" w:hint="cs"/>
          <w:szCs w:val="32"/>
          <w:cs/>
          <w:lang w:bidi="th-TH"/>
        </w:rPr>
        <w:t>แปลงข้อมูลเสียงให้อยู่ในรูปแบบข้อ</w:t>
      </w:r>
      <w:r w:rsidR="002E4D86">
        <w:rPr>
          <w:rFonts w:cstheme="majorBidi" w:hint="cs"/>
          <w:szCs w:val="32"/>
          <w:cs/>
          <w:lang w:bidi="th-TH"/>
        </w:rPr>
        <w:t>ความมี</w:t>
      </w:r>
      <w:r w:rsidRPr="004E2E47">
        <w:rPr>
          <w:rFonts w:cstheme="majorBidi" w:hint="cs"/>
          <w:szCs w:val="32"/>
          <w:cs/>
          <w:lang w:bidi="th-TH"/>
        </w:rPr>
        <w:t>ข้อจำกัดคือ</w:t>
      </w:r>
      <w:r w:rsidR="00DE3139">
        <w:rPr>
          <w:rFonts w:cstheme="majorBidi" w:hint="cs"/>
          <w:szCs w:val="32"/>
          <w:cs/>
          <w:lang w:bidi="th-TH"/>
        </w:rPr>
        <w:t>แบบจำลอง</w:t>
      </w:r>
      <w:r w:rsidRPr="004E2E47">
        <w:rPr>
          <w:rFonts w:cstheme="majorBidi" w:hint="cs"/>
          <w:szCs w:val="32"/>
          <w:cs/>
          <w:lang w:bidi="th-TH"/>
        </w:rPr>
        <w:t>สามารถประมวลผล</w:t>
      </w:r>
      <w:r w:rsidR="002E4D86">
        <w:rPr>
          <w:rFonts w:cstheme="majorBidi" w:hint="cs"/>
          <w:szCs w:val="32"/>
          <w:cs/>
          <w:lang w:bidi="th-TH"/>
        </w:rPr>
        <w:t>เฉพาะ</w:t>
      </w:r>
      <w:r w:rsidRPr="004E2E47">
        <w:rPr>
          <w:rFonts w:cstheme="majorBidi" w:hint="cs"/>
          <w:szCs w:val="32"/>
          <w:cs/>
          <w:lang w:bidi="th-TH"/>
        </w:rPr>
        <w:t xml:space="preserve">ข้อมูลเสียงที่เป็นประเภทไฟล์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จึงต้อง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sidR="00AB0AC6">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9]","plainTextFormattedCitation":"[19]","previouslyFormattedCitation":"[19]"},"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9]</w:t>
      </w:r>
      <w:r>
        <w:rPr>
          <w:rFonts w:cstheme="majorBidi"/>
          <w:szCs w:val="32"/>
          <w:cs/>
          <w:lang w:bidi="th-TH"/>
        </w:rPr>
        <w:fldChar w:fldCharType="end"/>
      </w:r>
      <w:r w:rsidRPr="004E2E47">
        <w:rPr>
          <w:rFonts w:cstheme="majorBidi" w:hint="cs"/>
          <w:szCs w:val="32"/>
          <w:cs/>
          <w:lang w:bidi="th-TH"/>
        </w:rPr>
        <w:t xml:space="preserve"> โดยแปลง</w:t>
      </w:r>
      <w:r w:rsidR="005151E2">
        <w:rPr>
          <w:rFonts w:cstheme="majorBidi" w:hint="cs"/>
          <w:szCs w:val="32"/>
          <w:cs/>
          <w:lang w:bidi="th-TH"/>
        </w:rPr>
        <w:t>ประเภทของไฟล์</w:t>
      </w:r>
      <w:r w:rsidRPr="004E2E47">
        <w:rPr>
          <w:rFonts w:cstheme="majorBidi" w:hint="cs"/>
          <w:szCs w:val="32"/>
          <w:cs/>
          <w:lang w:bidi="th-TH"/>
        </w:rPr>
        <w:t xml:space="preserve">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sidR="00AB0AC6">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0]","plainTextFormattedCitation":"[20]","previouslyFormattedCitation":"[20]"},"properties":{"noteIndex":0},"schema":"https://github.com/citation-style-language/schema/raw/master/csl-citation.json"}</w:instrText>
      </w:r>
      <w:r>
        <w:rPr>
          <w:rFonts w:cs="Angsana New"/>
          <w:szCs w:val="32"/>
          <w:cs/>
          <w:lang w:bidi="th-TH"/>
        </w:rPr>
        <w:fldChar w:fldCharType="separate"/>
      </w:r>
      <w:r w:rsidR="00EE509B" w:rsidRPr="00EE509B">
        <w:rPr>
          <w:rFonts w:cs="Angsana New"/>
          <w:noProof/>
          <w:szCs w:val="32"/>
          <w:lang w:bidi="th-TH"/>
        </w:rPr>
        <w:t>[20]</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a0"/>
        <w:numPr>
          <w:ilvl w:val="0"/>
          <w:numId w:val="4"/>
        </w:numPr>
        <w:spacing w:after="120" w:line="240" w:lineRule="auto"/>
        <w:outlineLvl w:val="2"/>
        <w:rPr>
          <w:rFonts w:eastAsia="Times New Roman" w:cstheme="majorBidi"/>
          <w:b/>
          <w:bCs/>
          <w:vanish/>
          <w:sz w:val="36"/>
          <w:szCs w:val="36"/>
          <w:cs/>
          <w:lang w:bidi="th-TH"/>
        </w:rPr>
      </w:pPr>
      <w:bookmarkStart w:id="87" w:name="_Toc40108626"/>
      <w:bookmarkStart w:id="88" w:name="_Toc40108857"/>
      <w:bookmarkStart w:id="89" w:name="_Toc40660517"/>
      <w:bookmarkStart w:id="90" w:name="_Toc58320704"/>
      <w:bookmarkStart w:id="91" w:name="_Toc58373083"/>
      <w:bookmarkStart w:id="92" w:name="_Toc58412980"/>
      <w:bookmarkEnd w:id="87"/>
      <w:bookmarkEnd w:id="88"/>
      <w:bookmarkEnd w:id="89"/>
      <w:bookmarkEnd w:id="90"/>
      <w:bookmarkEnd w:id="91"/>
      <w:bookmarkEnd w:id="92"/>
    </w:p>
    <w:p w14:paraId="7A8B1821" w14:textId="3DA21F57" w:rsidR="0045355E" w:rsidRPr="008F42B9" w:rsidRDefault="006E2464" w:rsidP="005340B3">
      <w:pPr>
        <w:pStyle w:val="3"/>
        <w:spacing w:after="120" w:line="240" w:lineRule="auto"/>
        <w:jc w:val="thaiDistribute"/>
        <w:rPr>
          <w:rFonts w:asciiTheme="majorBidi" w:hAnsiTheme="majorBidi" w:cstheme="majorBidi"/>
          <w:sz w:val="40"/>
          <w:szCs w:val="40"/>
        </w:rPr>
      </w:pPr>
      <w:bookmarkStart w:id="93" w:name="_Toc58412981"/>
      <w:r w:rsidRPr="008F42B9">
        <w:rPr>
          <w:rFonts w:asciiTheme="majorBidi" w:hAnsiTheme="majorBidi" w:cstheme="majorBidi"/>
          <w:cs/>
        </w:rPr>
        <w:t>การแปลงเสียงพูดให้อยู่ในรูปแบบข้อความ</w:t>
      </w:r>
      <w:bookmarkEnd w:id="93"/>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78601" cy="4578601"/>
                    </a:xfrm>
                    <a:prstGeom prst="rect">
                      <a:avLst/>
                    </a:prstGeom>
                  </pic:spPr>
                </pic:pic>
              </a:graphicData>
            </a:graphic>
          </wp:inline>
        </w:drawing>
      </w:r>
    </w:p>
    <w:p w14:paraId="0B00DB7F" w14:textId="3A72F4DE" w:rsidR="00B57DBC" w:rsidRPr="00067C17" w:rsidRDefault="00067C17" w:rsidP="00067C17">
      <w:pPr>
        <w:pStyle w:val="af"/>
        <w:rPr>
          <w:rFonts w:cstheme="majorBidi"/>
          <w:b/>
          <w:bCs/>
          <w:color w:val="auto"/>
          <w:cs/>
        </w:rPr>
      </w:pPr>
      <w:bookmarkStart w:id="94" w:name="_Toc58414008"/>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94"/>
    </w:p>
    <w:p w14:paraId="5D9A9DFA" w14:textId="110E3510"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รูปที่</w:t>
      </w:r>
      <w:r w:rsidR="00E257D7">
        <w:rPr>
          <w:rFonts w:cstheme="majorBidi" w:hint="cs"/>
          <w:szCs w:val="32"/>
          <w:cs/>
          <w:lang w:bidi="th-TH"/>
        </w:rPr>
        <w:t xml:space="preserve"> 4.</w:t>
      </w:r>
      <w:r w:rsidR="00A74620">
        <w:rPr>
          <w:rFonts w:cstheme="majorBidi"/>
          <w:szCs w:val="32"/>
          <w:lang w:bidi="th-TH"/>
        </w:rPr>
        <w:t>10</w:t>
      </w:r>
      <w:r w:rsidR="003C21D2">
        <w:rPr>
          <w:rFonts w:cstheme="majorBidi" w:hint="cs"/>
          <w:szCs w:val="32"/>
          <w:cs/>
          <w:lang w:bidi="th-TH"/>
        </w:rPr>
        <w:t xml:space="preserve"> </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3C21D2">
        <w:rPr>
          <w:rFonts w:cstheme="majorBidi" w:hint="cs"/>
          <w:szCs w:val="32"/>
          <w:cs/>
          <w:lang w:bidi="th-TH"/>
        </w:rPr>
        <w:t>เพื่อ</w:t>
      </w:r>
      <w:r w:rsidR="00F635D4">
        <w:rPr>
          <w:rFonts w:cstheme="majorBidi" w:hint="cs"/>
          <w:szCs w:val="32"/>
          <w:cs/>
          <w:lang w:bidi="th-TH"/>
        </w:rPr>
        <w:t xml:space="preserve">เก็บข้อความในบทสนทนาทั้งหมด </w:t>
      </w:r>
      <w:r w:rsidR="003C663B">
        <w:rPr>
          <w:rFonts w:cstheme="majorBidi" w:hint="cs"/>
          <w:szCs w:val="32"/>
          <w:cs/>
          <w:lang w:bidi="th-TH"/>
        </w:rPr>
        <w:t>ในส่วนของโท</w:t>
      </w:r>
      <w:proofErr w:type="spellStart"/>
      <w:r w:rsidR="003C663B">
        <w:rPr>
          <w:rFonts w:cstheme="majorBidi" w:hint="cs"/>
          <w:szCs w:val="32"/>
          <w:cs/>
          <w:lang w:bidi="th-TH"/>
        </w:rPr>
        <w:t>เค</w:t>
      </w:r>
      <w:proofErr w:type="spellEnd"/>
      <w:r w:rsidR="003C663B">
        <w:rPr>
          <w:rFonts w:cstheme="majorBidi" w:hint="cs"/>
          <w:szCs w:val="32"/>
          <w:cs/>
          <w:lang w:bidi="th-TH"/>
        </w:rPr>
        <w:t>็นคำ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21D2">
        <w:rPr>
          <w:rFonts w:cstheme="majorBidi" w:hint="cs"/>
          <w:szCs w:val="32"/>
          <w:cs/>
          <w:lang w:bidi="th-TH"/>
        </w:rPr>
        <w:t>เพื่อ</w:t>
      </w:r>
      <w:r w:rsidR="003C663B">
        <w:rPr>
          <w:rFonts w:cstheme="majorBidi" w:hint="cs"/>
          <w:szCs w:val="32"/>
          <w:cs/>
          <w:lang w:bidi="th-TH"/>
        </w:rPr>
        <w:t>เก็บค่าของเวลาที่เริ่มพูด</w:t>
      </w:r>
      <w:r w:rsidR="007C33D2">
        <w:rPr>
          <w:rFonts w:cstheme="majorBidi" w:hint="cs"/>
          <w:szCs w:val="32"/>
          <w:cs/>
          <w:lang w:bidi="th-TH"/>
        </w:rPr>
        <w:t>โท</w:t>
      </w:r>
      <w:proofErr w:type="spellStart"/>
      <w:r w:rsidR="007C33D2">
        <w:rPr>
          <w:rFonts w:cstheme="majorBidi" w:hint="cs"/>
          <w:szCs w:val="32"/>
          <w:cs/>
          <w:lang w:bidi="th-TH"/>
        </w:rPr>
        <w:t>เค</w:t>
      </w:r>
      <w:proofErr w:type="spellEnd"/>
      <w:r w:rsidR="007C33D2">
        <w:rPr>
          <w:rFonts w:cstheme="majorBidi" w:hint="cs"/>
          <w:szCs w:val="32"/>
          <w:cs/>
          <w:lang w:bidi="th-TH"/>
        </w:rPr>
        <w:t xml:space="preserve">็น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w:t>
      </w:r>
      <w:r w:rsidR="003C21D2">
        <w:rPr>
          <w:rFonts w:cstheme="majorBidi" w:hint="cs"/>
          <w:szCs w:val="32"/>
          <w:cs/>
          <w:lang w:bidi="th-TH"/>
        </w:rPr>
        <w:t>สิ้นสุด</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โท</w:t>
      </w:r>
      <w:proofErr w:type="spellStart"/>
      <w:r w:rsidR="008C2AB6">
        <w:rPr>
          <w:rFonts w:cstheme="majorBidi" w:hint="cs"/>
          <w:szCs w:val="32"/>
          <w:cs/>
          <w:lang w:bidi="th-TH"/>
        </w:rPr>
        <w:t>เค</w:t>
      </w:r>
      <w:proofErr w:type="spellEnd"/>
      <w:r w:rsidR="008C2AB6">
        <w:rPr>
          <w:rFonts w:cstheme="majorBidi" w:hint="cs"/>
          <w:szCs w:val="32"/>
          <w:cs/>
          <w:lang w:bidi="th-TH"/>
        </w:rPr>
        <w:t xml:space="preserve">็น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83830" cy="2937573"/>
                    </a:xfrm>
                    <a:prstGeom prst="rect">
                      <a:avLst/>
                    </a:prstGeom>
                  </pic:spPr>
                </pic:pic>
              </a:graphicData>
            </a:graphic>
          </wp:inline>
        </w:drawing>
      </w:r>
    </w:p>
    <w:p w14:paraId="51096D3F" w14:textId="37694649" w:rsidR="006F7F45" w:rsidRPr="00067C17" w:rsidRDefault="00067C17" w:rsidP="00067C17">
      <w:pPr>
        <w:pStyle w:val="af"/>
        <w:rPr>
          <w:rFonts w:cstheme="majorBidi"/>
          <w:b/>
          <w:bCs/>
        </w:rPr>
      </w:pPr>
      <w:bookmarkStart w:id="95" w:name="_Toc58414009"/>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rFonts w:hint="cs"/>
          <w:b/>
          <w:bCs/>
          <w:cs/>
        </w:rPr>
        <w:t xml:space="preserve"> </w:t>
      </w:r>
      <w:r>
        <w:rPr>
          <w:rFonts w:cstheme="majorBidi" w:hint="cs"/>
          <w:cs/>
        </w:rPr>
        <w:t>ข้อมูลบทสนทนาจริง</w:t>
      </w:r>
      <w:bookmarkEnd w:id="9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483467" cy="2185681"/>
                    </a:xfrm>
                    <a:prstGeom prst="rect">
                      <a:avLst/>
                    </a:prstGeom>
                  </pic:spPr>
                </pic:pic>
              </a:graphicData>
            </a:graphic>
          </wp:inline>
        </w:drawing>
      </w:r>
    </w:p>
    <w:p w14:paraId="39F703BB" w14:textId="517262EC" w:rsidR="003C6D94" w:rsidRPr="00067C17" w:rsidRDefault="00067C17" w:rsidP="00067C17">
      <w:pPr>
        <w:pStyle w:val="af"/>
        <w:rPr>
          <w:rFonts w:cstheme="majorBidi"/>
          <w:b/>
          <w:bCs/>
        </w:rPr>
      </w:pPr>
      <w:bookmarkStart w:id="96" w:name="_Toc58414010"/>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rFonts w:hint="cs"/>
          <w:b/>
          <w:bCs/>
          <w:cs/>
        </w:rPr>
        <w:t xml:space="preserve"> </w:t>
      </w:r>
      <w:r>
        <w:rPr>
          <w:rFonts w:cstheme="majorBidi" w:hint="cs"/>
          <w:cs/>
        </w:rPr>
        <w:t>บทสนทนาที่แบบจำลองทำนาย</w:t>
      </w:r>
      <w:bookmarkEnd w:id="96"/>
    </w:p>
    <w:p w14:paraId="55309A87" w14:textId="52633DFF" w:rsidR="00FB0E62" w:rsidRDefault="00FB0E62" w:rsidP="005E4318">
      <w:pPr>
        <w:pStyle w:val="af"/>
        <w:jc w:val="left"/>
        <w:rPr>
          <w:rFonts w:cstheme="majorBidi"/>
        </w:rPr>
      </w:pPr>
    </w:p>
    <w:tbl>
      <w:tblPr>
        <w:tblStyle w:val="5-3"/>
        <w:tblW w:w="0" w:type="auto"/>
        <w:tblInd w:w="985" w:type="dxa"/>
        <w:tblLook w:val="04A0" w:firstRow="1" w:lastRow="0" w:firstColumn="1" w:lastColumn="0" w:noHBand="0" w:noVBand="1"/>
      </w:tblPr>
      <w:tblGrid>
        <w:gridCol w:w="3330"/>
        <w:gridCol w:w="3240"/>
      </w:tblGrid>
      <w:tr w:rsidR="00804D57"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Default="00804D57" w:rsidP="00804D57">
            <w:pPr>
              <w:jc w:val="center"/>
              <w:rPr>
                <w:lang w:bidi="th-TH"/>
              </w:rPr>
            </w:pPr>
            <w:r>
              <w:rPr>
                <w:lang w:bidi="th-TH"/>
              </w:rPr>
              <w:lastRenderedPageBreak/>
              <w:t>Algorithm</w:t>
            </w:r>
          </w:p>
        </w:tc>
        <w:tc>
          <w:tcPr>
            <w:tcW w:w="3240" w:type="dxa"/>
          </w:tcPr>
          <w:p w14:paraId="6C5FF879" w14:textId="5B7C01E0" w:rsidR="00804D57"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804D57"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Default="00227B73" w:rsidP="00227B73">
            <w:pPr>
              <w:jc w:val="center"/>
              <w:rPr>
                <w:lang w:bidi="th-TH"/>
              </w:rPr>
            </w:pPr>
            <w:r>
              <w:rPr>
                <w:lang w:bidi="th-TH"/>
              </w:rPr>
              <w:t>Cloud Speech to Text</w:t>
            </w:r>
          </w:p>
        </w:tc>
        <w:tc>
          <w:tcPr>
            <w:tcW w:w="3240" w:type="dxa"/>
          </w:tcPr>
          <w:p w14:paraId="72C025B9" w14:textId="3F4BAA10" w:rsidR="00804D57" w:rsidRDefault="009E6A41"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57.02</w:t>
            </w:r>
          </w:p>
        </w:tc>
      </w:tr>
    </w:tbl>
    <w:p w14:paraId="48A6F625" w14:textId="074F785E" w:rsidR="00804D57" w:rsidRPr="009E6A41" w:rsidRDefault="009E6A41" w:rsidP="002426AA">
      <w:pPr>
        <w:pStyle w:val="af"/>
        <w:rPr>
          <w:rFonts w:cstheme="majorBidi"/>
          <w:cs/>
        </w:rPr>
      </w:pPr>
      <w:bookmarkStart w:id="97" w:name="_Toc58413424"/>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56265B">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56265B">
        <w:rPr>
          <w:b/>
          <w:bCs/>
          <w:noProof/>
          <w:cs/>
        </w:rPr>
        <w:t>1</w:t>
      </w:r>
      <w:r w:rsidR="002426AA">
        <w:rPr>
          <w:b/>
          <w:bCs/>
          <w:cs/>
        </w:rPr>
        <w:fldChar w:fldCharType="end"/>
      </w:r>
      <w:r>
        <w:rPr>
          <w:rFonts w:cstheme="majorBidi" w:hint="cs"/>
          <w:b/>
          <w:bCs/>
          <w:cs/>
        </w:rPr>
        <w:t xml:space="preserve"> </w:t>
      </w:r>
      <w:r>
        <w:rPr>
          <w:rFonts w:cstheme="majorBidi" w:hint="cs"/>
          <w:cs/>
        </w:rPr>
        <w:t>ตารางแสดง</w:t>
      </w:r>
      <w:r w:rsidR="005E4318">
        <w:rPr>
          <w:rFonts w:cstheme="majorBidi" w:hint="cs"/>
          <w:cs/>
        </w:rPr>
        <w:t>ค่าความแม่นยำของการ</w:t>
      </w:r>
      <w:r w:rsidR="00BA2BC8">
        <w:rPr>
          <w:rFonts w:cstheme="majorBidi" w:hint="cs"/>
          <w:cs/>
        </w:rPr>
        <w:t>แปลงเสียงพูดให้อยู่ในรูปของข้อความ</w:t>
      </w:r>
      <w:bookmarkEnd w:id="97"/>
    </w:p>
    <w:p w14:paraId="009BF8B8" w14:textId="5CC5F727"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sidR="00C54987">
        <w:rPr>
          <w:rFonts w:cstheme="majorBidi" w:hint="cs"/>
          <w:szCs w:val="32"/>
          <w:cs/>
          <w:lang w:bidi="th-TH"/>
        </w:rPr>
        <w:t>จากตารางที่ 4.1</w:t>
      </w:r>
      <w:r>
        <w:rPr>
          <w:rFonts w:cstheme="majorBidi" w:hint="cs"/>
          <w:szCs w:val="32"/>
          <w:cs/>
          <w:lang w:bidi="th-TH"/>
        </w:rPr>
        <w:t xml:space="preserve">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w:t>
      </w:r>
      <w:r w:rsidR="00A74620">
        <w:rPr>
          <w:rFonts w:cstheme="majorBidi"/>
          <w:szCs w:val="32"/>
          <w:lang w:bidi="th-TH"/>
        </w:rPr>
        <w:t>11</w:t>
      </w:r>
      <w:r w:rsidR="00473F3F">
        <w:rPr>
          <w:rFonts w:cstheme="majorBidi" w:hint="cs"/>
          <w:szCs w:val="32"/>
          <w:cs/>
          <w:lang w:bidi="th-TH"/>
        </w:rPr>
        <w:t xml:space="preserve"> และรูปที่ 4.</w:t>
      </w:r>
      <w:r w:rsidR="00A74620">
        <w:rPr>
          <w:rFonts w:cstheme="majorBidi"/>
          <w:szCs w:val="32"/>
          <w:lang w:bidi="th-TH"/>
        </w:rPr>
        <w:t>12</w:t>
      </w:r>
      <w:r w:rsidR="00473F3F">
        <w:rPr>
          <w:rFonts w:cstheme="majorBidi" w:hint="cs"/>
          <w:szCs w:val="32"/>
          <w:cs/>
          <w:lang w:bidi="th-TH"/>
        </w:rPr>
        <w:t xml:space="preserve">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w:t>
      </w:r>
      <w:r w:rsidR="009D4813">
        <w:rPr>
          <w:rFonts w:cstheme="majorBidi"/>
          <w:szCs w:val="32"/>
          <w:lang w:bidi="th-TH"/>
        </w:rPr>
        <w:t>1</w:t>
      </w:r>
      <w:r w:rsidR="009F387A">
        <w:rPr>
          <w:rFonts w:cstheme="majorBidi"/>
          <w:szCs w:val="32"/>
          <w:lang w:bidi="th-TH"/>
        </w:rPr>
        <w:t>3</w:t>
      </w:r>
      <w:r w:rsidR="00EA7491">
        <w:rPr>
          <w:rFonts w:cstheme="majorBidi" w:hint="cs"/>
          <w:szCs w:val="32"/>
          <w:cs/>
          <w:lang w:bidi="th-TH"/>
        </w:rPr>
        <w:t xml:space="preserve"> </w:t>
      </w:r>
      <w:r w:rsidR="009A33AD">
        <w:rPr>
          <w:rFonts w:cstheme="majorBidi" w:hint="cs"/>
          <w:szCs w:val="32"/>
          <w:cs/>
          <w:lang w:bidi="th-TH"/>
        </w:rPr>
        <w:t xml:space="preserve">และ </w:t>
      </w:r>
      <w:r w:rsidR="00FC1DA2">
        <w:rPr>
          <w:rFonts w:cstheme="majorBidi" w:hint="cs"/>
          <w:szCs w:val="32"/>
          <w:cs/>
          <w:lang w:bidi="th-TH"/>
        </w:rPr>
        <w:t>4</w:t>
      </w:r>
      <w:r w:rsidR="009D4813">
        <w:rPr>
          <w:rFonts w:cstheme="majorBidi"/>
          <w:szCs w:val="32"/>
          <w:lang w:bidi="th-TH"/>
        </w:rPr>
        <w:t>.1</w:t>
      </w:r>
      <w:r w:rsidR="009F387A">
        <w:rPr>
          <w:rFonts w:cstheme="majorBidi"/>
          <w:szCs w:val="32"/>
          <w:lang w:bidi="th-TH"/>
        </w:rPr>
        <w:t>4</w:t>
      </w:r>
      <w:r w:rsidR="00EA7491">
        <w:rPr>
          <w:rFonts w:cstheme="majorBidi" w:hint="cs"/>
          <w:szCs w:val="32"/>
          <w:cs/>
          <w:lang w:bidi="th-TH"/>
        </w:rPr>
        <w:t xml:space="preserve"> </w:t>
      </w:r>
      <w:r w:rsidR="009A33AD">
        <w:rPr>
          <w:rFonts w:cstheme="majorBidi" w:hint="cs"/>
          <w:szCs w:val="32"/>
          <w:cs/>
          <w:lang w:bidi="th-TH"/>
        </w:rPr>
        <w:t>และ</w:t>
      </w:r>
      <w:r w:rsidR="00EA7491">
        <w:rPr>
          <w:rFonts w:cstheme="majorBidi" w:hint="cs"/>
          <w:szCs w:val="32"/>
          <w:cs/>
          <w:lang w:bidi="th-TH"/>
        </w:rPr>
        <w:t xml:space="preserve"> ตารางที่ 4.2</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726FDEE2" w:rsidR="0050107C" w:rsidRPr="00067C17" w:rsidRDefault="00067C17" w:rsidP="00067C17">
      <w:pPr>
        <w:pStyle w:val="af"/>
        <w:rPr>
          <w:rFonts w:cstheme="majorBidi"/>
          <w:b/>
          <w:bCs/>
        </w:rPr>
      </w:pPr>
      <w:bookmarkStart w:id="98" w:name="_Toc58414011"/>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3</w:t>
      </w:r>
      <w:r w:rsidR="007A3EBD">
        <w:rPr>
          <w:b/>
          <w:bCs/>
          <w:cs/>
        </w:rPr>
        <w:fldChar w:fldCharType="end"/>
      </w:r>
      <w:r>
        <w:rPr>
          <w:rFonts w:hint="cs"/>
          <w:b/>
          <w:bCs/>
          <w:cs/>
        </w:rPr>
        <w:t xml:space="preserve"> </w:t>
      </w:r>
      <w:r>
        <w:rPr>
          <w:rFonts w:cstheme="majorBidi" w:hint="cs"/>
          <w:cs/>
        </w:rPr>
        <w:t>บทสนทนาจริงที่ผ่านการทำความสะอาด</w:t>
      </w:r>
      <w:bookmarkEnd w:id="98"/>
    </w:p>
    <w:p w14:paraId="169876B4" w14:textId="77777777" w:rsidR="00067C17" w:rsidRDefault="00A55D1B" w:rsidP="00067C17">
      <w:pPr>
        <w:keepNext/>
        <w:spacing w:after="120" w:line="240" w:lineRule="auto"/>
        <w:jc w:val="center"/>
      </w:pPr>
      <w:r>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0C711633" w:rsidR="008F582E" w:rsidRDefault="00067C17" w:rsidP="00067C17">
      <w:pPr>
        <w:pStyle w:val="af"/>
        <w:rPr>
          <w:rFonts w:cstheme="majorBidi"/>
        </w:rPr>
      </w:pPr>
      <w:bookmarkStart w:id="99" w:name="_Toc58414012"/>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4</w:t>
      </w:r>
      <w:r w:rsidR="007A3EBD">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99"/>
    </w:p>
    <w:tbl>
      <w:tblPr>
        <w:tblStyle w:val="5-3"/>
        <w:tblW w:w="0" w:type="auto"/>
        <w:tblInd w:w="895" w:type="dxa"/>
        <w:tblLook w:val="04A0" w:firstRow="1" w:lastRow="0" w:firstColumn="1" w:lastColumn="0" w:noHBand="0" w:noVBand="1"/>
      </w:tblPr>
      <w:tblGrid>
        <w:gridCol w:w="3420"/>
        <w:gridCol w:w="3330"/>
      </w:tblGrid>
      <w:tr w:rsidR="00F84EE4"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Default="00F84EE4" w:rsidP="000E07D4">
            <w:pPr>
              <w:jc w:val="center"/>
              <w:rPr>
                <w:lang w:bidi="th-TH"/>
              </w:rPr>
            </w:pPr>
            <w:r>
              <w:rPr>
                <w:lang w:bidi="th-TH"/>
              </w:rPr>
              <w:t>Algorithm</w:t>
            </w:r>
          </w:p>
        </w:tc>
        <w:tc>
          <w:tcPr>
            <w:tcW w:w="3330" w:type="dxa"/>
          </w:tcPr>
          <w:p w14:paraId="4CE90961" w14:textId="77777777" w:rsidR="00F84EE4" w:rsidRDefault="00F84EE4" w:rsidP="000E07D4">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F84EE4"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Default="00F84EE4" w:rsidP="00A127C9">
            <w:pPr>
              <w:rPr>
                <w:lang w:bidi="th-TH"/>
              </w:rPr>
            </w:pPr>
            <w:r>
              <w:rPr>
                <w:lang w:bidi="th-TH"/>
              </w:rPr>
              <w:t>Cloud Speech to Text</w:t>
            </w:r>
          </w:p>
        </w:tc>
        <w:tc>
          <w:tcPr>
            <w:tcW w:w="3330" w:type="dxa"/>
          </w:tcPr>
          <w:p w14:paraId="34DAFCF7" w14:textId="68F41E1B" w:rsidR="00F84EE4" w:rsidRDefault="00534233"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71.43</w:t>
            </w:r>
          </w:p>
        </w:tc>
      </w:tr>
    </w:tbl>
    <w:p w14:paraId="40414342" w14:textId="29FFDBAC" w:rsidR="00BA2BC8" w:rsidRPr="00F84EE4" w:rsidRDefault="00F84EE4" w:rsidP="002426AA">
      <w:pPr>
        <w:pStyle w:val="af"/>
        <w:rPr>
          <w:rFonts w:cstheme="majorBidi"/>
          <w:cs/>
        </w:rPr>
      </w:pPr>
      <w:bookmarkStart w:id="100" w:name="_Toc58413425"/>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56265B">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56265B">
        <w:rPr>
          <w:b/>
          <w:bCs/>
          <w:noProof/>
          <w:cs/>
        </w:rPr>
        <w:t>2</w:t>
      </w:r>
      <w:r w:rsidR="002426AA">
        <w:rPr>
          <w:b/>
          <w:bCs/>
          <w:cs/>
        </w:rPr>
        <w:fldChar w:fldCharType="end"/>
      </w:r>
      <w:r>
        <w:rPr>
          <w:rFonts w:hint="cs"/>
          <w:b/>
          <w:bCs/>
          <w:cs/>
        </w:rPr>
        <w:t xml:space="preserve"> </w:t>
      </w:r>
      <w:r>
        <w:rPr>
          <w:rFonts w:cstheme="majorBidi" w:hint="cs"/>
          <w:cs/>
        </w:rPr>
        <w:t>ตารางแสดงค่าความแม่นยำของการแปลงเสียงพูดให้อยู่ในรูปของข้อความ</w:t>
      </w:r>
      <w:r w:rsidR="00534233">
        <w:rPr>
          <w:rFonts w:cstheme="majorBidi"/>
        </w:rPr>
        <w:t xml:space="preserve"> </w:t>
      </w:r>
      <w:r w:rsidR="00534233">
        <w:rPr>
          <w:rFonts w:cstheme="majorBidi" w:hint="cs"/>
          <w:cs/>
        </w:rPr>
        <w:t>(ใหม่)</w:t>
      </w:r>
      <w:bookmarkEnd w:id="100"/>
    </w:p>
    <w:p w14:paraId="24E7C1C4" w14:textId="27E780DA"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1E4E64">
        <w:rPr>
          <w:rFonts w:cstheme="majorBidi" w:hint="cs"/>
          <w:szCs w:val="32"/>
          <w:cs/>
          <w:lang w:bidi="th-TH"/>
        </w:rPr>
        <w:t>ตารางที่ 4.2</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3"/>
        <w:spacing w:after="120" w:line="240" w:lineRule="auto"/>
        <w:jc w:val="thaiDistribute"/>
        <w:rPr>
          <w:rFonts w:asciiTheme="majorBidi" w:hAnsiTheme="majorBidi" w:cstheme="majorBidi"/>
          <w:b w:val="0"/>
          <w:sz w:val="40"/>
          <w:szCs w:val="40"/>
        </w:rPr>
      </w:pPr>
      <w:bookmarkStart w:id="101" w:name="_Toc58412982"/>
      <w:r w:rsidRPr="008F42B9">
        <w:rPr>
          <w:rFonts w:asciiTheme="majorBidi" w:hAnsiTheme="majorBidi" w:cstheme="majorBidi"/>
          <w:b w:val="0"/>
          <w:sz w:val="40"/>
          <w:cs/>
        </w:rPr>
        <w:t>การตรวจจับคำที่เป็นข้อมูลส่วนบุคคลจากข้อมูลรูปแบบข้อความ</w:t>
      </w:r>
      <w:bookmarkEnd w:id="101"/>
    </w:p>
    <w:p w14:paraId="7B0F81C6" w14:textId="77777777" w:rsidR="00C12E44" w:rsidRPr="00C12E44" w:rsidRDefault="00C12E44" w:rsidP="00AC638E">
      <w:pPr>
        <w:pStyle w:val="4"/>
        <w:rPr>
          <w:b w:val="0"/>
          <w:bCs w:val="0"/>
        </w:rPr>
      </w:pPr>
      <w:r w:rsidRPr="00C12E44">
        <w:rPr>
          <w:rFonts w:hint="cs"/>
          <w:cs/>
        </w:rPr>
        <w:t>การ</w:t>
      </w:r>
      <w:r w:rsidR="003D5E8A" w:rsidRPr="00C12E44">
        <w:rPr>
          <w:rFonts w:hint="cs"/>
          <w:cs/>
        </w:rPr>
        <w:t>ทดลอง</w:t>
      </w:r>
      <w:r w:rsidRPr="00C12E44">
        <w:rPr>
          <w:rFonts w:hint="cs"/>
          <w:cs/>
        </w:rPr>
        <w:t>ทำนาย</w:t>
      </w:r>
      <w:r w:rsidR="003D5E8A" w:rsidRPr="00C12E44">
        <w:rPr>
          <w:rFonts w:hint="cs"/>
          <w:cs/>
        </w:rPr>
        <w:t>คำที่เป็นนิพจน์ระบุนามของทั้ง 3 ไลบรารี</w:t>
      </w:r>
    </w:p>
    <w:p w14:paraId="3C343048" w14:textId="37B63214" w:rsidR="001D3183" w:rsidRPr="00C12E44" w:rsidRDefault="00F06CDA" w:rsidP="00C12E44">
      <w:pPr>
        <w:ind w:firstLine="720"/>
        <w:jc w:val="both"/>
        <w:rPr>
          <w:rFonts w:cstheme="majorBidi"/>
          <w:szCs w:val="32"/>
        </w:rPr>
      </w:pPr>
      <w:r w:rsidRPr="00C12E44">
        <w:rPr>
          <w:rFonts w:cstheme="majorBidi"/>
          <w:szCs w:val="32"/>
          <w:cs/>
        </w:rPr>
        <w:t>ผู้จัดทำได้ทดลอง</w:t>
      </w:r>
      <w:r w:rsidR="007D6EE0" w:rsidRPr="00C12E44">
        <w:rPr>
          <w:rFonts w:cstheme="majorBidi"/>
          <w:szCs w:val="32"/>
          <w:cs/>
        </w:rPr>
        <w:t>นำข้อมูลในรูปแบบข้อความที่</w:t>
      </w:r>
      <w:r w:rsidR="00C12E44">
        <w:rPr>
          <w:rFonts w:cstheme="majorBidi" w:hint="cs"/>
          <w:szCs w:val="32"/>
          <w:cs/>
          <w:lang w:bidi="th-TH"/>
        </w:rPr>
        <w:t>เป็นผลลัพธ์</w:t>
      </w:r>
      <w:r w:rsidR="007D6EE0" w:rsidRPr="00C12E44">
        <w:rPr>
          <w:rFonts w:cstheme="majorBidi"/>
          <w:szCs w:val="32"/>
          <w:cs/>
        </w:rPr>
        <w:t>จาก</w:t>
      </w:r>
      <w:r w:rsidR="007B5E9E">
        <w:rPr>
          <w:rFonts w:cstheme="majorBidi" w:hint="cs"/>
          <w:szCs w:val="32"/>
          <w:cs/>
          <w:lang w:bidi="th-TH"/>
        </w:rPr>
        <w:t>การทำ</w:t>
      </w:r>
      <w:r w:rsidR="007D6EE0" w:rsidRPr="00C12E44">
        <w:rPr>
          <w:rFonts w:cstheme="majorBidi"/>
          <w:szCs w:val="32"/>
          <w:cs/>
        </w:rPr>
        <w:t xml:space="preserve"> </w:t>
      </w:r>
      <w:r w:rsidR="009F5F80" w:rsidRPr="00C12E44">
        <w:rPr>
          <w:rFonts w:cstheme="majorBidi"/>
          <w:szCs w:val="32"/>
        </w:rPr>
        <w:t>Cloud Speech to Text</w:t>
      </w:r>
      <w:r w:rsidR="007D6EE0" w:rsidRPr="00C12E44">
        <w:rPr>
          <w:rFonts w:cstheme="majorBidi"/>
          <w:szCs w:val="32"/>
        </w:rPr>
        <w:t xml:space="preserve"> </w:t>
      </w:r>
      <w:r w:rsidR="002219D8" w:rsidRPr="00C12E44">
        <w:rPr>
          <w:rFonts w:cstheme="majorBidi"/>
          <w:szCs w:val="32"/>
          <w:cs/>
        </w:rPr>
        <w:t>เข้า</w:t>
      </w:r>
      <w:r w:rsidR="00B26719" w:rsidRPr="00C12E44">
        <w:rPr>
          <w:rFonts w:cstheme="majorBidi"/>
          <w:szCs w:val="32"/>
          <w:cs/>
        </w:rPr>
        <w:t>สู่</w:t>
      </w:r>
      <w:r w:rsidRPr="00C12E44">
        <w:rPr>
          <w:rFonts w:cstheme="majorBidi"/>
          <w:szCs w:val="32"/>
          <w:cs/>
        </w:rPr>
        <w:t>กระบวนการ</w:t>
      </w:r>
      <w:r w:rsidR="00FF4E3B" w:rsidRPr="00C12E44">
        <w:rPr>
          <w:rFonts w:cstheme="majorBidi"/>
          <w:szCs w:val="32"/>
          <w:cs/>
        </w:rPr>
        <w:t xml:space="preserve">ตรวจจับนิพจน์ระบุนามทั้ง 3 </w:t>
      </w:r>
      <w:r w:rsidR="002219D8" w:rsidRPr="00C12E44">
        <w:rPr>
          <w:rFonts w:cstheme="majorBidi"/>
          <w:szCs w:val="32"/>
          <w:cs/>
        </w:rPr>
        <w:t>ฟังก์ชัน ของ</w:t>
      </w:r>
      <w:r w:rsidR="000B6E7F" w:rsidRPr="00C12E44">
        <w:rPr>
          <w:rFonts w:cstheme="majorBidi"/>
          <w:szCs w:val="32"/>
          <w:cs/>
        </w:rPr>
        <w:t>ไลบรารี</w:t>
      </w:r>
      <w:r w:rsidR="002219D8" w:rsidRPr="00C12E44">
        <w:rPr>
          <w:rFonts w:cstheme="majorBidi"/>
          <w:szCs w:val="32"/>
          <w:cs/>
        </w:rPr>
        <w:t xml:space="preserve"> </w:t>
      </w:r>
      <w:r w:rsidR="002219D8" w:rsidRPr="00C12E44">
        <w:rPr>
          <w:rFonts w:cstheme="majorBidi"/>
          <w:szCs w:val="32"/>
        </w:rPr>
        <w:t xml:space="preserve">Stanford NER, NLTK </w:t>
      </w:r>
      <w:r w:rsidR="002219D8" w:rsidRPr="00C12E44">
        <w:rPr>
          <w:rFonts w:cstheme="majorBidi"/>
          <w:szCs w:val="32"/>
          <w:cs/>
        </w:rPr>
        <w:t xml:space="preserve">และ </w:t>
      </w:r>
      <w:r w:rsidR="002219D8" w:rsidRPr="00C12E44">
        <w:rPr>
          <w:rFonts w:cstheme="majorBidi"/>
          <w:szCs w:val="32"/>
        </w:rPr>
        <w:t>spaCy</w:t>
      </w:r>
      <w:r w:rsidR="00D958B5" w:rsidRPr="00C12E44">
        <w:rPr>
          <w:rFonts w:cstheme="majorBidi"/>
          <w:szCs w:val="32"/>
          <w:cs/>
        </w:rPr>
        <w:t xml:space="preserve"> จากนั้นแสดงผลลัพธ์ในรูปแบบตาราง</w:t>
      </w:r>
      <w:r w:rsidR="001032DF" w:rsidRPr="00C12E44">
        <w:rPr>
          <w:rFonts w:cstheme="majorBidi"/>
          <w:szCs w:val="32"/>
          <w:cs/>
        </w:rPr>
        <w:t xml:space="preserve"> ดังรูปที่ 4.</w:t>
      </w:r>
      <w:r w:rsidR="001032DF" w:rsidRPr="00C12E44">
        <w:rPr>
          <w:rFonts w:cstheme="majorBidi"/>
          <w:szCs w:val="32"/>
        </w:rPr>
        <w:t>15</w:t>
      </w:r>
    </w:p>
    <w:p w14:paraId="5C2260EB" w14:textId="4B4ACB82" w:rsidR="00067C17" w:rsidRDefault="00527B05" w:rsidP="00067C17">
      <w:pPr>
        <w:keepNext/>
        <w:spacing w:after="120" w:line="240" w:lineRule="auto"/>
        <w:jc w:val="center"/>
      </w:pPr>
      <w:r w:rsidRPr="00527B05">
        <w:rPr>
          <w:noProof/>
        </w:rPr>
        <w:lastRenderedPageBreak/>
        <w:drawing>
          <wp:inline distT="0" distB="0" distL="0" distR="0" wp14:anchorId="0F6E0A07" wp14:editId="577B1313">
            <wp:extent cx="2987040" cy="4093351"/>
            <wp:effectExtent l="0" t="0" r="3810" b="2540"/>
            <wp:docPr id="33" name="รูปภาพ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998885" cy="4109584"/>
                    </a:xfrm>
                    <a:prstGeom prst="rect">
                      <a:avLst/>
                    </a:prstGeom>
                  </pic:spPr>
                </pic:pic>
              </a:graphicData>
            </a:graphic>
          </wp:inline>
        </w:drawing>
      </w:r>
    </w:p>
    <w:p w14:paraId="3B07452D" w14:textId="37044116" w:rsidR="00051C6E" w:rsidRDefault="00067C17" w:rsidP="00067C17">
      <w:pPr>
        <w:pStyle w:val="af"/>
        <w:rPr>
          <w:cs/>
        </w:rPr>
      </w:pPr>
      <w:bookmarkStart w:id="102" w:name="_Toc58414013"/>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5</w:t>
      </w:r>
      <w:r w:rsidR="007A3EBD">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102"/>
      <w:r w:rsidR="00527B05">
        <w:rPr>
          <w:rFonts w:cstheme="majorBidi" w:hint="cs"/>
          <w:cs/>
        </w:rPr>
        <w:t>ของ 3 ไลบรารี</w:t>
      </w:r>
    </w:p>
    <w:p w14:paraId="0888DA6B" w14:textId="61970DA3"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A74620">
        <w:rPr>
          <w:rFonts w:cstheme="majorBidi"/>
          <w:szCs w:val="32"/>
          <w:lang w:bidi="th-TH"/>
        </w:rPr>
        <w:t>1</w:t>
      </w:r>
      <w:r w:rsidR="009F387A">
        <w:rPr>
          <w:rFonts w:cstheme="majorBidi"/>
          <w:szCs w:val="32"/>
          <w:lang w:bidi="th-TH"/>
        </w:rPr>
        <w:t>5</w:t>
      </w:r>
      <w:r w:rsidR="00F848AC">
        <w:rPr>
          <w:rFonts w:cstheme="majorBidi" w:hint="cs"/>
          <w:szCs w:val="32"/>
          <w:cs/>
          <w:lang w:bidi="th-TH"/>
        </w:rPr>
        <w:t xml:space="preserve"> เก็บค่าการทำนายของโท</w:t>
      </w:r>
      <w:proofErr w:type="spellStart"/>
      <w:r w:rsidR="00F848AC">
        <w:rPr>
          <w:rFonts w:cstheme="majorBidi" w:hint="cs"/>
          <w:szCs w:val="32"/>
          <w:cs/>
          <w:lang w:bidi="th-TH"/>
        </w:rPr>
        <w:t>เค</w:t>
      </w:r>
      <w:proofErr w:type="spellEnd"/>
      <w:r w:rsidR="00F848AC">
        <w:rPr>
          <w:rFonts w:cstheme="majorBidi" w:hint="cs"/>
          <w:szCs w:val="32"/>
          <w:cs/>
          <w:lang w:bidi="th-TH"/>
        </w:rPr>
        <w:t>็นทุก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AB1AEB">
        <w:rPr>
          <w:rFonts w:cstheme="majorBidi" w:hint="cs"/>
          <w:szCs w:val="32"/>
          <w:cs/>
          <w:lang w:bidi="th-TH"/>
        </w:rPr>
        <w:t>หมายความว่าโท</w:t>
      </w:r>
      <w:proofErr w:type="spellStart"/>
      <w:r w:rsidR="00AB1AEB">
        <w:rPr>
          <w:rFonts w:cstheme="majorBidi" w:hint="cs"/>
          <w:szCs w:val="32"/>
          <w:cs/>
          <w:lang w:bidi="th-TH"/>
        </w:rPr>
        <w:t>เค</w:t>
      </w:r>
      <w:proofErr w:type="spellEnd"/>
      <w:r w:rsidR="00AB1AEB">
        <w:rPr>
          <w:rFonts w:cstheme="majorBidi" w:hint="cs"/>
          <w:szCs w:val="32"/>
          <w:cs/>
          <w:lang w:bidi="th-TH"/>
        </w:rPr>
        <w:t xml:space="preserve">็นนั้นไม่ได้เป็นนิพจน์ระบุนาม </w:t>
      </w:r>
      <w:r w:rsidR="00BE6FA0">
        <w:rPr>
          <w:rFonts w:cstheme="majorBidi" w:hint="cs"/>
          <w:szCs w:val="32"/>
          <w:cs/>
          <w:lang w:bidi="th-TH"/>
        </w:rPr>
        <w:t xml:space="preserve">ซึ่งมีการเก็บค่าการทำนายทั้งหมด </w:t>
      </w:r>
      <w:r w:rsidR="00275F3D">
        <w:rPr>
          <w:rFonts w:cstheme="majorBidi" w:hint="cs"/>
          <w:szCs w:val="32"/>
          <w:cs/>
          <w:lang w:bidi="th-TH"/>
        </w:rPr>
        <w:t>3</w:t>
      </w:r>
      <w:r w:rsidR="00BE6FA0">
        <w:rPr>
          <w:rFonts w:cstheme="majorBidi" w:hint="cs"/>
          <w:szCs w:val="32"/>
          <w:cs/>
          <w:lang w:bidi="th-TH"/>
        </w:rPr>
        <w:t xml:space="preserve"> คอลัมน์ </w:t>
      </w:r>
      <w:r w:rsidR="00501F70">
        <w:rPr>
          <w:rFonts w:cstheme="majorBidi" w:hint="cs"/>
          <w:szCs w:val="32"/>
          <w:cs/>
          <w:lang w:bidi="th-TH"/>
        </w:rPr>
        <w:t xml:space="preserve">ได้แก่ </w:t>
      </w:r>
      <w:proofErr w:type="spellStart"/>
      <w:r w:rsidR="00501F70">
        <w:rPr>
          <w:rFonts w:cstheme="majorBidi"/>
          <w:szCs w:val="32"/>
          <w:lang w:bidi="th-TH"/>
        </w:rPr>
        <w:t>stanford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proofErr w:type="spellStart"/>
      <w:r w:rsidR="00501F70">
        <w:rPr>
          <w:rFonts w:cstheme="majorBidi"/>
          <w:szCs w:val="32"/>
          <w:lang w:bidi="th-TH"/>
        </w:rPr>
        <w:t>nltk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ทำนาย</w:t>
      </w:r>
      <w:r w:rsidR="00275F3D">
        <w:rPr>
          <w:rFonts w:cstheme="majorBidi" w:hint="cs"/>
          <w:szCs w:val="32"/>
          <w:cs/>
          <w:lang w:bidi="th-TH"/>
        </w:rPr>
        <w:t xml:space="preserve"> และ</w:t>
      </w:r>
      <w:r w:rsidR="00501F70">
        <w:rPr>
          <w:rFonts w:cstheme="majorBidi" w:hint="cs"/>
          <w:szCs w:val="32"/>
          <w:cs/>
          <w:lang w:bidi="th-TH"/>
        </w:rPr>
        <w:t xml:space="preserve"> </w:t>
      </w:r>
      <w:proofErr w:type="spellStart"/>
      <w:r w:rsidR="00501F70">
        <w:rPr>
          <w:rFonts w:cstheme="majorBidi"/>
          <w:szCs w:val="32"/>
          <w:lang w:bidi="th-TH"/>
        </w:rPr>
        <w:t>spacy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paCy </w:t>
      </w:r>
      <w:r w:rsidR="00501F70">
        <w:rPr>
          <w:rFonts w:cstheme="majorBidi" w:hint="cs"/>
          <w:szCs w:val="32"/>
          <w:cs/>
          <w:lang w:bidi="th-TH"/>
        </w:rPr>
        <w:t>ทำนาย</w:t>
      </w:r>
    </w:p>
    <w:p w14:paraId="56F042DD" w14:textId="40E33F62" w:rsidR="00A95ABA" w:rsidRDefault="00A95ABA" w:rsidP="00A95ABA">
      <w:pPr>
        <w:ind w:firstLine="720"/>
        <w:jc w:val="both"/>
        <w:rPr>
          <w:rFonts w:cstheme="majorBidi"/>
          <w:szCs w:val="32"/>
          <w:lang w:bidi="th-TH"/>
        </w:rPr>
      </w:pPr>
      <w:r>
        <w:rPr>
          <w:rFonts w:cstheme="majorBidi" w:hint="cs"/>
          <w:szCs w:val="32"/>
          <w:cs/>
          <w:lang w:bidi="th-TH"/>
        </w:rPr>
        <w:t>นอกจากนี้ ผู้จัดทำได้</w:t>
      </w:r>
      <w:r w:rsidR="00473097" w:rsidRPr="00473097">
        <w:rPr>
          <w:rFonts w:cs="Angsana New"/>
          <w:szCs w:val="32"/>
          <w:cs/>
          <w:lang w:bidi="th-TH"/>
        </w:rPr>
        <w:t>มีการประเมินผลการทำนายนิพจน์ระบุนามแต่ละประเภท เพื่อใช้ในการ</w:t>
      </w:r>
      <w:r w:rsidR="00473097">
        <w:rPr>
          <w:rFonts w:cs="Angsana New" w:hint="cs"/>
          <w:szCs w:val="32"/>
          <w:cs/>
          <w:lang w:bidi="th-TH"/>
        </w:rPr>
        <w:t>พิจารณา</w:t>
      </w:r>
      <w:r w:rsidR="00473097" w:rsidRPr="00473097">
        <w:rPr>
          <w:rFonts w:cs="Angsana New"/>
          <w:szCs w:val="32"/>
          <w:cs/>
          <w:lang w:bidi="th-TH"/>
        </w:rPr>
        <w:t xml:space="preserve">วิธีเลือกค่าทำนายจริง </w:t>
      </w:r>
      <w:r w:rsidR="00505961">
        <w:rPr>
          <w:rFonts w:cs="Angsana New" w:hint="cs"/>
          <w:szCs w:val="32"/>
          <w:cs/>
          <w:lang w:bidi="th-TH"/>
        </w:rPr>
        <w:t>โดย</w:t>
      </w:r>
      <w:r w:rsidR="00473097" w:rsidRPr="00473097">
        <w:rPr>
          <w:rFonts w:cs="Angsana New"/>
          <w:szCs w:val="32"/>
          <w:cs/>
          <w:lang w:bidi="th-TH"/>
        </w:rPr>
        <w:t xml:space="preserve">มีการพิจารณาจากค่า </w:t>
      </w:r>
      <w:r w:rsidR="00473097" w:rsidRPr="00473097">
        <w:rPr>
          <w:rFonts w:cstheme="majorBidi"/>
          <w:szCs w:val="32"/>
        </w:rPr>
        <w:t xml:space="preserve">Recall </w:t>
      </w:r>
      <w:r w:rsidR="00473097" w:rsidRPr="00473097">
        <w:rPr>
          <w:rFonts w:cs="Angsana New"/>
          <w:szCs w:val="32"/>
          <w:cs/>
          <w:lang w:bidi="th-TH"/>
        </w:rPr>
        <w:t>เท่านั้น แบ่งตามนิพจน์ระบุนาม 5 ประเภท ดังตารางต่อไปนี้</w:t>
      </w:r>
    </w:p>
    <w:p w14:paraId="59DC1E11" w14:textId="1102499D" w:rsidR="00FB143B" w:rsidRDefault="00FB143B" w:rsidP="00A95ABA">
      <w:pPr>
        <w:ind w:firstLine="720"/>
        <w:jc w:val="both"/>
        <w:rPr>
          <w:rFonts w:cstheme="majorBidi"/>
          <w:szCs w:val="32"/>
          <w:lang w:bidi="th-TH"/>
        </w:rPr>
      </w:pPr>
    </w:p>
    <w:p w14:paraId="1FCEBC24" w14:textId="59147C15" w:rsidR="00FB143B" w:rsidRDefault="00FB143B" w:rsidP="00A95ABA">
      <w:pPr>
        <w:ind w:firstLine="720"/>
        <w:jc w:val="both"/>
        <w:rPr>
          <w:rFonts w:cstheme="majorBidi"/>
          <w:szCs w:val="32"/>
          <w:lang w:bidi="th-TH"/>
        </w:rPr>
      </w:pPr>
    </w:p>
    <w:p w14:paraId="7E35D138" w14:textId="08DA2E87" w:rsidR="00BD4269" w:rsidRPr="000D645E" w:rsidRDefault="00BD4269" w:rsidP="000D645E">
      <w:pPr>
        <w:keepNext/>
        <w:spacing w:after="120" w:line="240" w:lineRule="auto"/>
        <w:jc w:val="thaiDistribute"/>
        <w:rPr>
          <w:rFonts w:cstheme="majorBidi" w:hint="cs"/>
          <w:szCs w:val="32"/>
          <w:lang w:bidi="th-TH"/>
        </w:rPr>
      </w:pPr>
    </w:p>
    <w:tbl>
      <w:tblPr>
        <w:tblStyle w:val="5-3"/>
        <w:tblW w:w="0" w:type="auto"/>
        <w:tblLook w:val="04A0" w:firstRow="1" w:lastRow="0" w:firstColumn="1" w:lastColumn="0" w:noHBand="0" w:noVBand="1"/>
      </w:tblPr>
      <w:tblGrid>
        <w:gridCol w:w="1726"/>
        <w:gridCol w:w="1726"/>
        <w:gridCol w:w="1726"/>
        <w:gridCol w:w="1726"/>
        <w:gridCol w:w="1726"/>
      </w:tblGrid>
      <w:tr w:rsidR="00C809BA" w14:paraId="3C3E6314" w14:textId="77777777" w:rsidTr="00C809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BDB3F08" w14:textId="393E503C" w:rsidR="00C809BA" w:rsidRDefault="00C809BA" w:rsidP="00C91709">
            <w:pPr>
              <w:spacing w:after="120"/>
              <w:jc w:val="center"/>
              <w:rPr>
                <w:rFonts w:cstheme="majorBidi"/>
                <w:szCs w:val="32"/>
              </w:rPr>
            </w:pPr>
            <w:r>
              <w:rPr>
                <w:rFonts w:cstheme="majorBidi"/>
                <w:szCs w:val="32"/>
              </w:rPr>
              <w:t>Library</w:t>
            </w:r>
          </w:p>
        </w:tc>
        <w:tc>
          <w:tcPr>
            <w:tcW w:w="1726" w:type="dxa"/>
          </w:tcPr>
          <w:p w14:paraId="050DEBC7" w14:textId="6BF2AAEB" w:rsidR="00C809BA" w:rsidRDefault="00C91709" w:rsidP="00C91709">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Precision</w:t>
            </w:r>
            <w:r w:rsidR="00DE50B1">
              <w:rPr>
                <w:rFonts w:cstheme="majorBidi"/>
                <w:szCs w:val="32"/>
              </w:rPr>
              <w:t xml:space="preserve"> (%)</w:t>
            </w:r>
          </w:p>
        </w:tc>
        <w:tc>
          <w:tcPr>
            <w:tcW w:w="1726" w:type="dxa"/>
          </w:tcPr>
          <w:p w14:paraId="021AEAEB" w14:textId="13D7A7C2" w:rsidR="00C809BA" w:rsidRDefault="00C91709" w:rsidP="00C91709">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Recall</w:t>
            </w:r>
            <w:r w:rsidR="00DE50B1">
              <w:rPr>
                <w:rFonts w:cstheme="majorBidi"/>
                <w:szCs w:val="32"/>
              </w:rPr>
              <w:t xml:space="preserve"> </w:t>
            </w:r>
            <w:r w:rsidR="00DE50B1">
              <w:rPr>
                <w:rFonts w:cstheme="majorBidi"/>
                <w:szCs w:val="32"/>
              </w:rPr>
              <w:t>(%)</w:t>
            </w:r>
          </w:p>
        </w:tc>
        <w:tc>
          <w:tcPr>
            <w:tcW w:w="1726" w:type="dxa"/>
          </w:tcPr>
          <w:p w14:paraId="5DB2E0A2" w14:textId="11868350" w:rsidR="00C809BA" w:rsidRDefault="00C91709" w:rsidP="00C91709">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F1-score</w:t>
            </w:r>
            <w:r w:rsidR="00DE50B1">
              <w:rPr>
                <w:rFonts w:cstheme="majorBidi"/>
                <w:szCs w:val="32"/>
              </w:rPr>
              <w:t xml:space="preserve"> </w:t>
            </w:r>
            <w:r w:rsidR="00DE50B1">
              <w:rPr>
                <w:rFonts w:cstheme="majorBidi"/>
                <w:szCs w:val="32"/>
              </w:rPr>
              <w:t>(%)</w:t>
            </w:r>
          </w:p>
        </w:tc>
        <w:tc>
          <w:tcPr>
            <w:tcW w:w="1726" w:type="dxa"/>
          </w:tcPr>
          <w:p w14:paraId="32608796" w14:textId="6E9567E2" w:rsidR="00C809BA" w:rsidRDefault="00DE50B1" w:rsidP="00DE50B1">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 xml:space="preserve">Accuracy </w:t>
            </w:r>
            <w:r>
              <w:rPr>
                <w:rFonts w:cstheme="majorBidi"/>
                <w:szCs w:val="32"/>
              </w:rPr>
              <w:t>(%)</w:t>
            </w:r>
          </w:p>
        </w:tc>
      </w:tr>
      <w:tr w:rsidR="00C809BA" w14:paraId="0C086792" w14:textId="77777777" w:rsidTr="00C809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406BCB16" w14:textId="601EE487" w:rsidR="00C809BA" w:rsidRDefault="0024765E" w:rsidP="005340B3">
            <w:pPr>
              <w:spacing w:after="120"/>
              <w:jc w:val="thaiDistribute"/>
              <w:rPr>
                <w:rFonts w:cstheme="majorBidi"/>
                <w:szCs w:val="32"/>
              </w:rPr>
            </w:pPr>
            <w:r>
              <w:rPr>
                <w:rFonts w:cstheme="majorBidi"/>
                <w:szCs w:val="32"/>
              </w:rPr>
              <w:t>Stanford NER</w:t>
            </w:r>
          </w:p>
        </w:tc>
        <w:tc>
          <w:tcPr>
            <w:tcW w:w="1726" w:type="dxa"/>
          </w:tcPr>
          <w:p w14:paraId="025AD626" w14:textId="0F21FA60" w:rsidR="00C809BA" w:rsidRDefault="00327D13" w:rsidP="00327D1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Pr>
                <w:rFonts w:cstheme="majorBidi"/>
                <w:szCs w:val="32"/>
              </w:rPr>
              <w:t>100</w:t>
            </w:r>
          </w:p>
        </w:tc>
        <w:tc>
          <w:tcPr>
            <w:tcW w:w="1726" w:type="dxa"/>
          </w:tcPr>
          <w:p w14:paraId="71D62A65" w14:textId="703DB5A9" w:rsidR="00C809BA" w:rsidRDefault="00CF6A4F" w:rsidP="00CF6A4F">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Pr>
                <w:rFonts w:cstheme="majorBidi"/>
                <w:szCs w:val="32"/>
              </w:rPr>
              <w:t>76.7</w:t>
            </w:r>
          </w:p>
        </w:tc>
        <w:tc>
          <w:tcPr>
            <w:tcW w:w="1726" w:type="dxa"/>
          </w:tcPr>
          <w:p w14:paraId="4025668B" w14:textId="22217960" w:rsidR="00C809BA" w:rsidRDefault="00CF6A4F" w:rsidP="00CF6A4F">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Pr>
                <w:rFonts w:cstheme="majorBidi"/>
                <w:szCs w:val="32"/>
              </w:rPr>
              <w:t>86.8</w:t>
            </w:r>
          </w:p>
        </w:tc>
        <w:tc>
          <w:tcPr>
            <w:tcW w:w="1726" w:type="dxa"/>
          </w:tcPr>
          <w:p w14:paraId="75DBCB05" w14:textId="31F16C65" w:rsidR="00C809BA" w:rsidRDefault="00CF6A4F" w:rsidP="00CF6A4F">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Pr>
                <w:rFonts w:cstheme="majorBidi"/>
                <w:szCs w:val="32"/>
              </w:rPr>
              <w:t>99.2</w:t>
            </w:r>
          </w:p>
        </w:tc>
      </w:tr>
      <w:tr w:rsidR="00C809BA" w14:paraId="4DE21533" w14:textId="77777777" w:rsidTr="00C809BA">
        <w:tc>
          <w:tcPr>
            <w:cnfStyle w:val="001000000000" w:firstRow="0" w:lastRow="0" w:firstColumn="1" w:lastColumn="0" w:oddVBand="0" w:evenVBand="0" w:oddHBand="0" w:evenHBand="0" w:firstRowFirstColumn="0" w:firstRowLastColumn="0" w:lastRowFirstColumn="0" w:lastRowLastColumn="0"/>
            <w:tcW w:w="1726" w:type="dxa"/>
          </w:tcPr>
          <w:p w14:paraId="3979FD1E" w14:textId="16DDA290" w:rsidR="00C809BA" w:rsidRDefault="0024765E" w:rsidP="005340B3">
            <w:pPr>
              <w:spacing w:after="120"/>
              <w:jc w:val="thaiDistribute"/>
              <w:rPr>
                <w:rFonts w:cstheme="majorBidi"/>
                <w:szCs w:val="32"/>
              </w:rPr>
            </w:pPr>
            <w:r>
              <w:rPr>
                <w:rFonts w:cstheme="majorBidi"/>
                <w:szCs w:val="32"/>
              </w:rPr>
              <w:t>NLTK</w:t>
            </w:r>
          </w:p>
        </w:tc>
        <w:tc>
          <w:tcPr>
            <w:tcW w:w="1726" w:type="dxa"/>
          </w:tcPr>
          <w:p w14:paraId="17F040C4" w14:textId="70F6DAC1" w:rsidR="00C809BA" w:rsidRDefault="00CF6A4F" w:rsidP="00CF6A4F">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Pr>
                <w:rFonts w:cstheme="majorBidi"/>
                <w:szCs w:val="32"/>
              </w:rPr>
              <w:t>33.3</w:t>
            </w:r>
          </w:p>
        </w:tc>
        <w:tc>
          <w:tcPr>
            <w:tcW w:w="1726" w:type="dxa"/>
          </w:tcPr>
          <w:p w14:paraId="76F16303" w14:textId="038E30CA" w:rsidR="00C809BA" w:rsidRDefault="00F95DD9" w:rsidP="00F95DD9">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Pr>
                <w:rFonts w:cstheme="majorBidi"/>
                <w:szCs w:val="32"/>
              </w:rPr>
              <w:t>60</w:t>
            </w:r>
          </w:p>
        </w:tc>
        <w:tc>
          <w:tcPr>
            <w:tcW w:w="1726" w:type="dxa"/>
          </w:tcPr>
          <w:p w14:paraId="257052B1" w14:textId="491F211D" w:rsidR="00C809BA" w:rsidRDefault="00F95DD9" w:rsidP="00CF6A4F">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Pr>
                <w:rFonts w:cstheme="majorBidi"/>
                <w:szCs w:val="32"/>
              </w:rPr>
              <w:t>42.9</w:t>
            </w:r>
          </w:p>
        </w:tc>
        <w:tc>
          <w:tcPr>
            <w:tcW w:w="1726" w:type="dxa"/>
          </w:tcPr>
          <w:p w14:paraId="612119A7" w14:textId="5328E0CD" w:rsidR="00C809BA" w:rsidRDefault="00CF6A4F" w:rsidP="00CF6A4F">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Pr>
                <w:rFonts w:cstheme="majorBidi"/>
                <w:szCs w:val="32"/>
              </w:rPr>
              <w:t>98.7</w:t>
            </w:r>
          </w:p>
        </w:tc>
      </w:tr>
      <w:tr w:rsidR="00C809BA" w14:paraId="62312346" w14:textId="77777777" w:rsidTr="00C809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5543731" w14:textId="0D6077EB" w:rsidR="00C809BA" w:rsidRDefault="0024765E" w:rsidP="005340B3">
            <w:pPr>
              <w:spacing w:after="120"/>
              <w:jc w:val="thaiDistribute"/>
              <w:rPr>
                <w:rFonts w:cstheme="majorBidi"/>
                <w:szCs w:val="32"/>
              </w:rPr>
            </w:pPr>
            <w:r>
              <w:rPr>
                <w:rFonts w:cstheme="majorBidi"/>
                <w:szCs w:val="32"/>
              </w:rPr>
              <w:t>spaCy</w:t>
            </w:r>
          </w:p>
        </w:tc>
        <w:tc>
          <w:tcPr>
            <w:tcW w:w="1726" w:type="dxa"/>
          </w:tcPr>
          <w:p w14:paraId="3AD641B2" w14:textId="04AE5C08" w:rsidR="00C809BA" w:rsidRDefault="00F95DD9" w:rsidP="00F95DD9">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cs/>
                <w:lang w:bidi="th-TH"/>
              </w:rPr>
            </w:pPr>
            <w:r>
              <w:rPr>
                <w:rFonts w:cstheme="majorBidi"/>
                <w:szCs w:val="32"/>
              </w:rPr>
              <w:t>93.8</w:t>
            </w:r>
          </w:p>
        </w:tc>
        <w:tc>
          <w:tcPr>
            <w:tcW w:w="1726" w:type="dxa"/>
          </w:tcPr>
          <w:p w14:paraId="48A31CE9" w14:textId="339A1BA6" w:rsidR="00C809BA" w:rsidRDefault="00F95DD9" w:rsidP="00F95DD9">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Pr>
                <w:rFonts w:cstheme="majorBidi"/>
                <w:szCs w:val="32"/>
              </w:rPr>
              <w:t>100</w:t>
            </w:r>
          </w:p>
        </w:tc>
        <w:tc>
          <w:tcPr>
            <w:tcW w:w="1726" w:type="dxa"/>
          </w:tcPr>
          <w:p w14:paraId="3498E8EB" w14:textId="41236E7C" w:rsidR="00C809BA" w:rsidRDefault="00F95DD9" w:rsidP="00F95DD9">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Pr>
                <w:rFonts w:cstheme="majorBidi"/>
                <w:szCs w:val="32"/>
              </w:rPr>
              <w:t>96.8</w:t>
            </w:r>
          </w:p>
        </w:tc>
        <w:tc>
          <w:tcPr>
            <w:tcW w:w="1726" w:type="dxa"/>
          </w:tcPr>
          <w:p w14:paraId="692C43C7" w14:textId="4F7F1A17" w:rsidR="00C809BA" w:rsidRDefault="00F95DD9" w:rsidP="00F95DD9">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Pr>
                <w:rFonts w:cstheme="majorBidi"/>
                <w:szCs w:val="32"/>
              </w:rPr>
              <w:t>100</w:t>
            </w:r>
          </w:p>
        </w:tc>
      </w:tr>
    </w:tbl>
    <w:p w14:paraId="7AF30645" w14:textId="2C1E106E" w:rsidR="00A95ABA" w:rsidRDefault="00770679" w:rsidP="00770679">
      <w:pPr>
        <w:spacing w:after="120" w:line="240" w:lineRule="auto"/>
        <w:jc w:val="center"/>
        <w:rPr>
          <w:rFonts w:cstheme="majorBidi"/>
          <w:szCs w:val="32"/>
        </w:rPr>
      </w:pPr>
      <w:r>
        <w:rPr>
          <w:rFonts w:cstheme="majorBidi" w:hint="cs"/>
          <w:b/>
          <w:bCs/>
          <w:szCs w:val="32"/>
          <w:cs/>
          <w:lang w:bidi="th-TH"/>
        </w:rPr>
        <w:t xml:space="preserve">ตารางที่ </w:t>
      </w:r>
      <w:r w:rsidRPr="00894080">
        <w:rPr>
          <w:rFonts w:cstheme="majorBidi" w:hint="cs"/>
          <w:b/>
          <w:bCs/>
          <w:szCs w:val="32"/>
          <w:highlight w:val="yellow"/>
          <w:cs/>
          <w:lang w:bidi="th-TH"/>
        </w:rPr>
        <w:t>..</w:t>
      </w:r>
      <w:r>
        <w:rPr>
          <w:rFonts w:cstheme="majorBidi" w:hint="cs"/>
          <w:b/>
          <w:bCs/>
          <w:szCs w:val="32"/>
          <w:cs/>
          <w:lang w:bidi="th-TH"/>
        </w:rPr>
        <w:t xml:space="preserve"> </w:t>
      </w:r>
      <w:r w:rsidRPr="00770679">
        <w:rPr>
          <w:rFonts w:cs="Angsana New"/>
          <w:szCs w:val="32"/>
          <w:cs/>
          <w:lang w:bidi="th-TH"/>
        </w:rPr>
        <w:t>ตารางการแสดงค่าความแม่นยำของการติดแท็กคำว่า “</w:t>
      </w:r>
      <w:r w:rsidRPr="00770679">
        <w:rPr>
          <w:rFonts w:cstheme="majorBidi"/>
          <w:szCs w:val="32"/>
        </w:rPr>
        <w:t>PERSON”</w:t>
      </w:r>
    </w:p>
    <w:p w14:paraId="5058A30D" w14:textId="547D33A6" w:rsidR="00BF7107" w:rsidRPr="000D645E" w:rsidRDefault="00894080" w:rsidP="000D645E">
      <w:pPr>
        <w:spacing w:after="120" w:line="240" w:lineRule="auto"/>
        <w:rPr>
          <w:rFonts w:cstheme="majorBidi" w:hint="cs"/>
          <w:szCs w:val="32"/>
          <w:lang w:bidi="th-TH"/>
        </w:rPr>
      </w:pPr>
      <w:r>
        <w:rPr>
          <w:rFonts w:cstheme="majorBidi"/>
          <w:szCs w:val="32"/>
          <w:cs/>
        </w:rPr>
        <w:tab/>
      </w:r>
      <w:r>
        <w:rPr>
          <w:rFonts w:cstheme="majorBidi" w:hint="cs"/>
          <w:szCs w:val="32"/>
          <w:cs/>
          <w:lang w:bidi="th-TH"/>
        </w:rPr>
        <w:t>จากตารางที่ 4.1</w:t>
      </w:r>
      <w:r w:rsidR="0090679E">
        <w:rPr>
          <w:rFonts w:cstheme="majorBidi" w:hint="cs"/>
          <w:szCs w:val="32"/>
          <w:cs/>
          <w:lang w:bidi="th-TH"/>
        </w:rPr>
        <w:t xml:space="preserve"> </w:t>
      </w:r>
      <w:r w:rsidR="00937798">
        <w:rPr>
          <w:rFonts w:cstheme="majorBidi"/>
          <w:szCs w:val="32"/>
          <w:lang w:bidi="th-TH"/>
        </w:rPr>
        <w:t xml:space="preserve">spaCy </w:t>
      </w:r>
      <w:r w:rsidR="00937798">
        <w:rPr>
          <w:rFonts w:cstheme="majorBidi" w:hint="cs"/>
          <w:szCs w:val="32"/>
          <w:cs/>
          <w:lang w:bidi="th-TH"/>
        </w:rPr>
        <w:t xml:space="preserve">มีค่า </w:t>
      </w:r>
      <w:r w:rsidR="00937798">
        <w:rPr>
          <w:rFonts w:cstheme="majorBidi"/>
          <w:szCs w:val="32"/>
          <w:lang w:bidi="th-TH"/>
        </w:rPr>
        <w:t xml:space="preserve">Recall </w:t>
      </w:r>
      <w:r w:rsidR="00937798">
        <w:rPr>
          <w:rFonts w:cstheme="majorBidi" w:hint="cs"/>
          <w:szCs w:val="32"/>
          <w:cs/>
          <w:lang w:bidi="th-TH"/>
        </w:rPr>
        <w:t>สูงที่สุด</w:t>
      </w:r>
      <w:r w:rsidR="00F56988">
        <w:rPr>
          <w:rFonts w:cstheme="majorBidi" w:hint="cs"/>
          <w:szCs w:val="32"/>
          <w:cs/>
          <w:lang w:bidi="th-TH"/>
        </w:rPr>
        <w:t xml:space="preserve"> คิดเป็นร้อยละ 100</w:t>
      </w:r>
      <w:r w:rsidR="00937798">
        <w:rPr>
          <w:rFonts w:cstheme="majorBidi" w:hint="cs"/>
          <w:szCs w:val="32"/>
          <w:cs/>
          <w:lang w:bidi="th-TH"/>
        </w:rPr>
        <w:t xml:space="preserve"> หมายความว่าไลบรารีนี้สามารถทำนายนิพจน์ระบุนามประเภท</w:t>
      </w:r>
      <w:r w:rsidR="00801B15">
        <w:rPr>
          <w:rFonts w:cstheme="majorBidi" w:hint="cs"/>
          <w:szCs w:val="32"/>
          <w:cs/>
          <w:lang w:bidi="th-TH"/>
        </w:rPr>
        <w:t xml:space="preserve"> </w:t>
      </w:r>
      <w:r w:rsidR="00801B15">
        <w:rPr>
          <w:rFonts w:cstheme="majorBidi"/>
          <w:szCs w:val="32"/>
          <w:lang w:bidi="th-TH"/>
        </w:rPr>
        <w:t xml:space="preserve">PERSON </w:t>
      </w:r>
      <w:r w:rsidR="00801B15">
        <w:rPr>
          <w:rFonts w:cstheme="majorBidi" w:hint="cs"/>
          <w:szCs w:val="32"/>
          <w:cs/>
          <w:lang w:bidi="th-TH"/>
        </w:rPr>
        <w:t>ได้ดีที่สุด</w:t>
      </w:r>
      <w:r w:rsidR="00F56988">
        <w:rPr>
          <w:rFonts w:cstheme="majorBidi" w:hint="cs"/>
          <w:szCs w:val="32"/>
          <w:cs/>
          <w:lang w:bidi="th-TH"/>
        </w:rPr>
        <w:t xml:space="preserve"> รองลงมาคือ </w:t>
      </w:r>
      <w:r w:rsidR="00F56988">
        <w:rPr>
          <w:rFonts w:cstheme="majorBidi"/>
          <w:szCs w:val="32"/>
          <w:lang w:bidi="th-TH"/>
        </w:rPr>
        <w:t>Stanford NER</w:t>
      </w:r>
      <w:r w:rsidR="0090679E">
        <w:rPr>
          <w:rFonts w:cstheme="majorBidi"/>
          <w:szCs w:val="32"/>
          <w:lang w:bidi="th-TH"/>
        </w:rPr>
        <w:t xml:space="preserve"> </w:t>
      </w:r>
      <w:r w:rsidR="00F56988">
        <w:rPr>
          <w:rFonts w:cstheme="majorBidi" w:hint="cs"/>
          <w:szCs w:val="32"/>
          <w:cs/>
          <w:lang w:bidi="th-TH"/>
        </w:rPr>
        <w:t xml:space="preserve">มีค่า </w:t>
      </w:r>
      <w:r w:rsidR="00F56988">
        <w:rPr>
          <w:rFonts w:cstheme="majorBidi"/>
          <w:szCs w:val="32"/>
          <w:lang w:bidi="th-TH"/>
        </w:rPr>
        <w:t xml:space="preserve">Recall </w:t>
      </w:r>
      <w:r w:rsidR="00F56988">
        <w:rPr>
          <w:rFonts w:cstheme="majorBidi" w:hint="cs"/>
          <w:szCs w:val="32"/>
          <w:cs/>
          <w:lang w:bidi="th-TH"/>
        </w:rPr>
        <w:t xml:space="preserve">คิดเป็นร้อยละ 76.7 และสุดท้ายคือ </w:t>
      </w:r>
      <w:r w:rsidR="00F56988">
        <w:rPr>
          <w:rFonts w:cstheme="majorBidi"/>
          <w:szCs w:val="32"/>
          <w:lang w:bidi="th-TH"/>
        </w:rPr>
        <w:t xml:space="preserve">NLTK </w:t>
      </w:r>
      <w:r w:rsidR="00F56988">
        <w:rPr>
          <w:rFonts w:cstheme="majorBidi" w:hint="cs"/>
          <w:szCs w:val="32"/>
          <w:cs/>
          <w:lang w:bidi="th-TH"/>
        </w:rPr>
        <w:t xml:space="preserve">มีค่า </w:t>
      </w:r>
      <w:r w:rsidR="00F56988">
        <w:rPr>
          <w:rFonts w:cstheme="majorBidi"/>
          <w:szCs w:val="32"/>
          <w:lang w:bidi="th-TH"/>
        </w:rPr>
        <w:t xml:space="preserve">Recall </w:t>
      </w:r>
      <w:r w:rsidR="00F56988">
        <w:rPr>
          <w:rFonts w:cstheme="majorBidi" w:hint="cs"/>
          <w:szCs w:val="32"/>
          <w:cs/>
          <w:lang w:bidi="th-TH"/>
        </w:rPr>
        <w:t xml:space="preserve">คิดเป็นร้อยละ </w:t>
      </w:r>
      <w:r w:rsidR="00904267">
        <w:rPr>
          <w:rFonts w:cstheme="majorBidi" w:hint="cs"/>
          <w:szCs w:val="32"/>
          <w:cs/>
          <w:lang w:bidi="th-TH"/>
        </w:rPr>
        <w:t>60</w:t>
      </w:r>
    </w:p>
    <w:tbl>
      <w:tblPr>
        <w:tblStyle w:val="5-3"/>
        <w:tblW w:w="0" w:type="auto"/>
        <w:tblLook w:val="04A0" w:firstRow="1" w:lastRow="0" w:firstColumn="1" w:lastColumn="0" w:noHBand="0" w:noVBand="1"/>
      </w:tblPr>
      <w:tblGrid>
        <w:gridCol w:w="1726"/>
        <w:gridCol w:w="1726"/>
        <w:gridCol w:w="1726"/>
        <w:gridCol w:w="1726"/>
        <w:gridCol w:w="1726"/>
      </w:tblGrid>
      <w:tr w:rsidR="00BF7107" w14:paraId="5223E3AB"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374134B" w14:textId="77777777" w:rsidR="00BF7107" w:rsidRDefault="00BF7107" w:rsidP="009360F3">
            <w:pPr>
              <w:spacing w:after="120"/>
              <w:jc w:val="center"/>
              <w:rPr>
                <w:rFonts w:cstheme="majorBidi"/>
                <w:szCs w:val="32"/>
              </w:rPr>
            </w:pPr>
            <w:r>
              <w:rPr>
                <w:rFonts w:cstheme="majorBidi"/>
                <w:szCs w:val="32"/>
              </w:rPr>
              <w:t>Library</w:t>
            </w:r>
          </w:p>
        </w:tc>
        <w:tc>
          <w:tcPr>
            <w:tcW w:w="1726" w:type="dxa"/>
          </w:tcPr>
          <w:p w14:paraId="471521D3" w14:textId="77777777" w:rsidR="00BF7107" w:rsidRDefault="00BF710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Precision (%)</w:t>
            </w:r>
          </w:p>
        </w:tc>
        <w:tc>
          <w:tcPr>
            <w:tcW w:w="1726" w:type="dxa"/>
          </w:tcPr>
          <w:p w14:paraId="10BF85FB" w14:textId="77777777" w:rsidR="00BF7107" w:rsidRDefault="00BF710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Recall (%)</w:t>
            </w:r>
          </w:p>
        </w:tc>
        <w:tc>
          <w:tcPr>
            <w:tcW w:w="1726" w:type="dxa"/>
          </w:tcPr>
          <w:p w14:paraId="1E8397FF" w14:textId="77777777" w:rsidR="00BF7107" w:rsidRDefault="00BF710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F1-score (%)</w:t>
            </w:r>
          </w:p>
        </w:tc>
        <w:tc>
          <w:tcPr>
            <w:tcW w:w="1726" w:type="dxa"/>
          </w:tcPr>
          <w:p w14:paraId="396AD2C0" w14:textId="77777777" w:rsidR="00BF7107" w:rsidRDefault="00BF710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Accuracy (%)</w:t>
            </w:r>
          </w:p>
        </w:tc>
      </w:tr>
      <w:tr w:rsidR="00BF7107" w14:paraId="132B3BCB"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45E201BE" w14:textId="77777777" w:rsidR="00BF7107" w:rsidRDefault="00BF7107" w:rsidP="009360F3">
            <w:pPr>
              <w:spacing w:after="120"/>
              <w:jc w:val="thaiDistribute"/>
              <w:rPr>
                <w:rFonts w:cstheme="majorBidi"/>
                <w:szCs w:val="32"/>
              </w:rPr>
            </w:pPr>
            <w:r>
              <w:rPr>
                <w:rFonts w:cstheme="majorBidi"/>
                <w:szCs w:val="32"/>
              </w:rPr>
              <w:t>Stanford NER</w:t>
            </w:r>
          </w:p>
        </w:tc>
        <w:tc>
          <w:tcPr>
            <w:tcW w:w="1726" w:type="dxa"/>
          </w:tcPr>
          <w:p w14:paraId="0A69C213" w14:textId="620D055D" w:rsidR="00BF7107" w:rsidRDefault="00BF710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28.6</w:t>
            </w:r>
          </w:p>
        </w:tc>
        <w:tc>
          <w:tcPr>
            <w:tcW w:w="1726" w:type="dxa"/>
          </w:tcPr>
          <w:p w14:paraId="16470389" w14:textId="45B6FD93" w:rsidR="00BF7107" w:rsidRDefault="00BF710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100</w:t>
            </w:r>
          </w:p>
        </w:tc>
        <w:tc>
          <w:tcPr>
            <w:tcW w:w="1726" w:type="dxa"/>
          </w:tcPr>
          <w:p w14:paraId="3D5F4DD3" w14:textId="307E386D" w:rsidR="00BF7107" w:rsidRDefault="00BF710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44.4</w:t>
            </w:r>
          </w:p>
        </w:tc>
        <w:tc>
          <w:tcPr>
            <w:tcW w:w="1726" w:type="dxa"/>
          </w:tcPr>
          <w:p w14:paraId="0C397431" w14:textId="57C18FCB" w:rsidR="00BF7107" w:rsidRDefault="00BF710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100</w:t>
            </w:r>
          </w:p>
        </w:tc>
      </w:tr>
      <w:tr w:rsidR="00BF7107" w14:paraId="0FE0AFFA"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7CA192DD" w14:textId="77777777" w:rsidR="00BF7107" w:rsidRDefault="00BF7107" w:rsidP="009360F3">
            <w:pPr>
              <w:spacing w:after="120"/>
              <w:jc w:val="thaiDistribute"/>
              <w:rPr>
                <w:rFonts w:cstheme="majorBidi"/>
                <w:szCs w:val="32"/>
              </w:rPr>
            </w:pPr>
            <w:r>
              <w:rPr>
                <w:rFonts w:cstheme="majorBidi"/>
                <w:szCs w:val="32"/>
              </w:rPr>
              <w:t>NLTK</w:t>
            </w:r>
          </w:p>
        </w:tc>
        <w:tc>
          <w:tcPr>
            <w:tcW w:w="1726" w:type="dxa"/>
          </w:tcPr>
          <w:p w14:paraId="5D8C2A5C" w14:textId="568B1AF6" w:rsidR="00BF7107" w:rsidRDefault="00E07121"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6541F1D9" w14:textId="69B91AAF" w:rsidR="00BF7107" w:rsidRDefault="00BF710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Pr>
                <w:rFonts w:cstheme="majorBidi"/>
                <w:szCs w:val="32"/>
              </w:rPr>
              <w:t>0</w:t>
            </w:r>
          </w:p>
        </w:tc>
        <w:tc>
          <w:tcPr>
            <w:tcW w:w="1726" w:type="dxa"/>
          </w:tcPr>
          <w:p w14:paraId="2DE7F749" w14:textId="57797638" w:rsidR="00BF7107" w:rsidRDefault="00E07121"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3706831D" w14:textId="14B7E906" w:rsidR="00BF7107" w:rsidRDefault="00E07121"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99.8</w:t>
            </w:r>
          </w:p>
        </w:tc>
      </w:tr>
      <w:tr w:rsidR="00BF7107" w14:paraId="7ECA3E42"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39CBC564" w14:textId="77777777" w:rsidR="00BF7107" w:rsidRDefault="00BF7107" w:rsidP="009360F3">
            <w:pPr>
              <w:spacing w:after="120"/>
              <w:jc w:val="thaiDistribute"/>
              <w:rPr>
                <w:rFonts w:cstheme="majorBidi"/>
                <w:szCs w:val="32"/>
              </w:rPr>
            </w:pPr>
            <w:r>
              <w:rPr>
                <w:rFonts w:cstheme="majorBidi"/>
                <w:szCs w:val="32"/>
              </w:rPr>
              <w:t>spaCy</w:t>
            </w:r>
          </w:p>
        </w:tc>
        <w:tc>
          <w:tcPr>
            <w:tcW w:w="1726" w:type="dxa"/>
          </w:tcPr>
          <w:p w14:paraId="59605050" w14:textId="6DBC3309" w:rsidR="00BF7107" w:rsidRDefault="00E0712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33.3</w:t>
            </w:r>
          </w:p>
        </w:tc>
        <w:tc>
          <w:tcPr>
            <w:tcW w:w="1726" w:type="dxa"/>
          </w:tcPr>
          <w:p w14:paraId="5EF5F5BC" w14:textId="77777777" w:rsidR="00BF7107" w:rsidRDefault="00BF710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Pr>
                <w:rFonts w:cstheme="majorBidi"/>
                <w:szCs w:val="32"/>
              </w:rPr>
              <w:t>100</w:t>
            </w:r>
          </w:p>
        </w:tc>
        <w:tc>
          <w:tcPr>
            <w:tcW w:w="1726" w:type="dxa"/>
          </w:tcPr>
          <w:p w14:paraId="1CE123FC" w14:textId="05E8E728" w:rsidR="00BF7107" w:rsidRDefault="00E0712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50</w:t>
            </w:r>
          </w:p>
        </w:tc>
        <w:tc>
          <w:tcPr>
            <w:tcW w:w="1726" w:type="dxa"/>
          </w:tcPr>
          <w:p w14:paraId="042E499A" w14:textId="77777777" w:rsidR="00BF7107" w:rsidRDefault="00BF710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Pr>
                <w:rFonts w:cstheme="majorBidi"/>
                <w:szCs w:val="32"/>
              </w:rPr>
              <w:t>100</w:t>
            </w:r>
          </w:p>
        </w:tc>
      </w:tr>
    </w:tbl>
    <w:p w14:paraId="2FC3555A" w14:textId="3F461B19" w:rsidR="00BF7107" w:rsidRDefault="00BF7107" w:rsidP="00BF7107">
      <w:pPr>
        <w:spacing w:after="120" w:line="240" w:lineRule="auto"/>
        <w:jc w:val="center"/>
        <w:rPr>
          <w:rFonts w:cstheme="majorBidi"/>
          <w:szCs w:val="32"/>
        </w:rPr>
      </w:pPr>
      <w:r>
        <w:rPr>
          <w:rFonts w:cstheme="majorBidi" w:hint="cs"/>
          <w:b/>
          <w:bCs/>
          <w:szCs w:val="32"/>
          <w:cs/>
          <w:lang w:bidi="th-TH"/>
        </w:rPr>
        <w:t xml:space="preserve">ตารางที่ </w:t>
      </w:r>
      <w:r w:rsidRPr="00894080">
        <w:rPr>
          <w:rFonts w:cstheme="majorBidi" w:hint="cs"/>
          <w:b/>
          <w:bCs/>
          <w:szCs w:val="32"/>
          <w:highlight w:val="yellow"/>
          <w:cs/>
          <w:lang w:bidi="th-TH"/>
        </w:rPr>
        <w:t>..</w:t>
      </w:r>
      <w:r>
        <w:rPr>
          <w:rFonts w:cstheme="majorBidi" w:hint="cs"/>
          <w:b/>
          <w:bCs/>
          <w:szCs w:val="32"/>
          <w:cs/>
          <w:lang w:bidi="th-TH"/>
        </w:rPr>
        <w:t xml:space="preserve"> </w:t>
      </w:r>
      <w:r w:rsidRPr="00770679">
        <w:rPr>
          <w:rFonts w:cs="Angsana New"/>
          <w:szCs w:val="32"/>
          <w:cs/>
          <w:lang w:bidi="th-TH"/>
        </w:rPr>
        <w:t>ตารางการแสดงค่าความแม่นยำของการติดแท็กคำว่า “</w:t>
      </w:r>
      <w:r w:rsidR="003E2993" w:rsidRPr="00BF7107">
        <w:rPr>
          <w:rFonts w:cstheme="majorBidi"/>
          <w:szCs w:val="32"/>
          <w:lang w:bidi="th-TH"/>
        </w:rPr>
        <w:t>ORGANIZATION</w:t>
      </w:r>
      <w:r w:rsidRPr="00770679">
        <w:rPr>
          <w:rFonts w:cstheme="majorBidi"/>
          <w:szCs w:val="32"/>
        </w:rPr>
        <w:t>”</w:t>
      </w:r>
    </w:p>
    <w:p w14:paraId="76388C3F" w14:textId="3B066387" w:rsidR="00BF092B" w:rsidRPr="000D645E" w:rsidRDefault="00BF7107" w:rsidP="000D645E">
      <w:pPr>
        <w:spacing w:after="120" w:line="240" w:lineRule="auto"/>
        <w:rPr>
          <w:rFonts w:cstheme="majorBidi" w:hint="cs"/>
          <w:szCs w:val="32"/>
          <w:lang w:bidi="th-TH"/>
        </w:rPr>
      </w:pPr>
      <w:r>
        <w:rPr>
          <w:rFonts w:cstheme="majorBidi"/>
          <w:szCs w:val="32"/>
          <w:cs/>
        </w:rPr>
        <w:tab/>
      </w:r>
      <w:r>
        <w:rPr>
          <w:rFonts w:cstheme="majorBidi" w:hint="cs"/>
          <w:szCs w:val="32"/>
          <w:cs/>
          <w:lang w:bidi="th-TH"/>
        </w:rPr>
        <w:t>จากตารางที่ 4.</w:t>
      </w:r>
      <w:r w:rsidR="002B6F59">
        <w:rPr>
          <w:rFonts w:cstheme="majorBidi" w:hint="cs"/>
          <w:szCs w:val="32"/>
          <w:cs/>
          <w:lang w:bidi="th-TH"/>
        </w:rPr>
        <w:t>2</w:t>
      </w:r>
      <w:r>
        <w:rPr>
          <w:rFonts w:cstheme="majorBidi" w:hint="cs"/>
          <w:szCs w:val="32"/>
          <w:cs/>
          <w:lang w:bidi="th-TH"/>
        </w:rPr>
        <w:t xml:space="preserve"> </w:t>
      </w:r>
      <w:r w:rsidR="002E0454">
        <w:rPr>
          <w:rFonts w:cstheme="majorBidi"/>
          <w:szCs w:val="32"/>
          <w:lang w:bidi="th-TH"/>
        </w:rPr>
        <w:t xml:space="preserve">Stanford NER </w:t>
      </w:r>
      <w:r w:rsidR="002E0454">
        <w:rPr>
          <w:rFonts w:cstheme="majorBidi" w:hint="cs"/>
          <w:szCs w:val="32"/>
          <w:cs/>
          <w:lang w:bidi="th-TH"/>
        </w:rPr>
        <w:t xml:space="preserve">และ </w:t>
      </w:r>
      <w:r w:rsidR="002E0454">
        <w:rPr>
          <w:rFonts w:cstheme="majorBidi"/>
          <w:szCs w:val="32"/>
          <w:lang w:bidi="th-TH"/>
        </w:rPr>
        <w:t>spaCy</w:t>
      </w:r>
      <w:r>
        <w:rPr>
          <w:rFonts w:cstheme="majorBidi"/>
          <w:szCs w:val="32"/>
          <w:lang w:bidi="th-TH"/>
        </w:rPr>
        <w:t xml:space="preserve"> </w:t>
      </w:r>
      <w:r>
        <w:rPr>
          <w:rFonts w:cstheme="majorBidi" w:hint="cs"/>
          <w:szCs w:val="32"/>
          <w:cs/>
          <w:lang w:bidi="th-TH"/>
        </w:rPr>
        <w:t xml:space="preserve">มีค่า </w:t>
      </w:r>
      <w:r>
        <w:rPr>
          <w:rFonts w:cstheme="majorBidi"/>
          <w:szCs w:val="32"/>
          <w:lang w:bidi="th-TH"/>
        </w:rPr>
        <w:t xml:space="preserve">Recall </w:t>
      </w:r>
      <w:r>
        <w:rPr>
          <w:rFonts w:cstheme="majorBidi" w:hint="cs"/>
          <w:szCs w:val="32"/>
          <w:cs/>
          <w:lang w:bidi="th-TH"/>
        </w:rPr>
        <w:t xml:space="preserve">สูงที่สุด คิดเป็นร้อยละ 100 หมายความว่าไลบรารีนี้สามารถทำนายนิพจน์ระบุนามประเภท </w:t>
      </w:r>
      <w:r w:rsidR="00F2321E" w:rsidRPr="00BF7107">
        <w:rPr>
          <w:rFonts w:cstheme="majorBidi"/>
          <w:szCs w:val="32"/>
          <w:lang w:bidi="th-TH"/>
        </w:rPr>
        <w:t>ORGANIZATION</w:t>
      </w:r>
      <w:r>
        <w:rPr>
          <w:rFonts w:cstheme="majorBidi"/>
          <w:szCs w:val="32"/>
          <w:lang w:bidi="th-TH"/>
        </w:rPr>
        <w:t xml:space="preserve"> </w:t>
      </w:r>
      <w:r>
        <w:rPr>
          <w:rFonts w:cstheme="majorBidi" w:hint="cs"/>
          <w:szCs w:val="32"/>
          <w:cs/>
          <w:lang w:bidi="th-TH"/>
        </w:rPr>
        <w:t xml:space="preserve">ได้ดีที่สุด </w:t>
      </w:r>
      <w:r w:rsidR="002E0454">
        <w:rPr>
          <w:rFonts w:cstheme="majorBidi" w:hint="cs"/>
          <w:szCs w:val="32"/>
          <w:cs/>
          <w:lang w:bidi="th-TH"/>
        </w:rPr>
        <w:t>แต่</w:t>
      </w:r>
      <w:r w:rsidR="00F2321E">
        <w:rPr>
          <w:rFonts w:cstheme="majorBidi" w:hint="cs"/>
          <w:szCs w:val="32"/>
          <w:cs/>
          <w:lang w:bidi="th-TH"/>
        </w:rPr>
        <w:t xml:space="preserve"> </w:t>
      </w:r>
      <w:r w:rsidR="00F2321E">
        <w:rPr>
          <w:rFonts w:cstheme="majorBidi"/>
          <w:szCs w:val="32"/>
          <w:lang w:bidi="th-TH"/>
        </w:rPr>
        <w:t xml:space="preserve">NLTK </w:t>
      </w:r>
      <w:r w:rsidR="00F2321E">
        <w:rPr>
          <w:rFonts w:cstheme="majorBidi" w:hint="cs"/>
          <w:szCs w:val="32"/>
          <w:cs/>
          <w:lang w:bidi="th-TH"/>
        </w:rPr>
        <w:t>ไม่สามารถทำนายนิพจน์ระบุนามประเภทนี้ได้เลย</w:t>
      </w:r>
    </w:p>
    <w:tbl>
      <w:tblPr>
        <w:tblStyle w:val="5-3"/>
        <w:tblW w:w="0" w:type="auto"/>
        <w:tblLook w:val="04A0" w:firstRow="1" w:lastRow="0" w:firstColumn="1" w:lastColumn="0" w:noHBand="0" w:noVBand="1"/>
      </w:tblPr>
      <w:tblGrid>
        <w:gridCol w:w="1726"/>
        <w:gridCol w:w="1726"/>
        <w:gridCol w:w="1726"/>
        <w:gridCol w:w="1726"/>
        <w:gridCol w:w="1726"/>
      </w:tblGrid>
      <w:tr w:rsidR="00BF092B" w14:paraId="1789A83B"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269387B" w14:textId="77777777" w:rsidR="00BF092B" w:rsidRDefault="00BF092B" w:rsidP="009360F3">
            <w:pPr>
              <w:spacing w:after="120"/>
              <w:jc w:val="center"/>
              <w:rPr>
                <w:rFonts w:cstheme="majorBidi"/>
                <w:szCs w:val="32"/>
              </w:rPr>
            </w:pPr>
            <w:r>
              <w:rPr>
                <w:rFonts w:cstheme="majorBidi"/>
                <w:szCs w:val="32"/>
              </w:rPr>
              <w:t>Library</w:t>
            </w:r>
          </w:p>
        </w:tc>
        <w:tc>
          <w:tcPr>
            <w:tcW w:w="1726" w:type="dxa"/>
          </w:tcPr>
          <w:p w14:paraId="49A8C097" w14:textId="77777777" w:rsidR="00BF092B" w:rsidRDefault="00BF092B"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Precision (%)</w:t>
            </w:r>
          </w:p>
        </w:tc>
        <w:tc>
          <w:tcPr>
            <w:tcW w:w="1726" w:type="dxa"/>
          </w:tcPr>
          <w:p w14:paraId="69F14F13" w14:textId="77777777" w:rsidR="00BF092B" w:rsidRDefault="00BF092B"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Recall (%)</w:t>
            </w:r>
          </w:p>
        </w:tc>
        <w:tc>
          <w:tcPr>
            <w:tcW w:w="1726" w:type="dxa"/>
          </w:tcPr>
          <w:p w14:paraId="69736D28" w14:textId="77777777" w:rsidR="00BF092B" w:rsidRDefault="00BF092B"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F1-score (%)</w:t>
            </w:r>
          </w:p>
        </w:tc>
        <w:tc>
          <w:tcPr>
            <w:tcW w:w="1726" w:type="dxa"/>
          </w:tcPr>
          <w:p w14:paraId="0C2F8EE5" w14:textId="77777777" w:rsidR="00BF092B" w:rsidRDefault="00BF092B"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Accuracy (%)</w:t>
            </w:r>
          </w:p>
        </w:tc>
      </w:tr>
      <w:tr w:rsidR="00BF092B" w14:paraId="6A70EEE6"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1707AC63" w14:textId="77777777" w:rsidR="00BF092B" w:rsidRDefault="00BF092B" w:rsidP="009360F3">
            <w:pPr>
              <w:spacing w:after="120"/>
              <w:jc w:val="thaiDistribute"/>
              <w:rPr>
                <w:rFonts w:cstheme="majorBidi"/>
                <w:szCs w:val="32"/>
              </w:rPr>
            </w:pPr>
            <w:r>
              <w:rPr>
                <w:rFonts w:cstheme="majorBidi"/>
                <w:szCs w:val="32"/>
              </w:rPr>
              <w:t>Stanford NER</w:t>
            </w:r>
          </w:p>
        </w:tc>
        <w:tc>
          <w:tcPr>
            <w:tcW w:w="1726" w:type="dxa"/>
          </w:tcPr>
          <w:p w14:paraId="1C6D1A59" w14:textId="1FEBAC09" w:rsidR="00BF092B" w:rsidRDefault="00856E0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40</w:t>
            </w:r>
          </w:p>
        </w:tc>
        <w:tc>
          <w:tcPr>
            <w:tcW w:w="1726" w:type="dxa"/>
          </w:tcPr>
          <w:p w14:paraId="20988DA5" w14:textId="37CF4B61" w:rsidR="00BF092B" w:rsidRDefault="00856E0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33.3</w:t>
            </w:r>
          </w:p>
        </w:tc>
        <w:tc>
          <w:tcPr>
            <w:tcW w:w="1726" w:type="dxa"/>
          </w:tcPr>
          <w:p w14:paraId="177EA718" w14:textId="03CF44DE" w:rsidR="00BF092B" w:rsidRDefault="00856E0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36.4</w:t>
            </w:r>
          </w:p>
        </w:tc>
        <w:tc>
          <w:tcPr>
            <w:tcW w:w="1726" w:type="dxa"/>
          </w:tcPr>
          <w:p w14:paraId="70DD0760" w14:textId="2B11A13A" w:rsidR="00BF092B" w:rsidRDefault="00856E0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99.6</w:t>
            </w:r>
          </w:p>
        </w:tc>
      </w:tr>
      <w:tr w:rsidR="00BF092B" w14:paraId="4D5F4FC9"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0989E5AB" w14:textId="77777777" w:rsidR="00BF092B" w:rsidRDefault="00BF092B" w:rsidP="009360F3">
            <w:pPr>
              <w:spacing w:after="120"/>
              <w:jc w:val="thaiDistribute"/>
              <w:rPr>
                <w:rFonts w:cstheme="majorBidi"/>
                <w:szCs w:val="32"/>
              </w:rPr>
            </w:pPr>
            <w:r>
              <w:rPr>
                <w:rFonts w:cstheme="majorBidi"/>
                <w:szCs w:val="32"/>
              </w:rPr>
              <w:t>NLTK</w:t>
            </w:r>
          </w:p>
        </w:tc>
        <w:tc>
          <w:tcPr>
            <w:tcW w:w="1726" w:type="dxa"/>
          </w:tcPr>
          <w:p w14:paraId="0A3C8B1F" w14:textId="77630AE3" w:rsidR="00BF092B" w:rsidRDefault="00856E01"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20</w:t>
            </w:r>
          </w:p>
        </w:tc>
        <w:tc>
          <w:tcPr>
            <w:tcW w:w="1726" w:type="dxa"/>
          </w:tcPr>
          <w:p w14:paraId="4FB1C800" w14:textId="0EE4CE0E" w:rsidR="00BF092B" w:rsidRDefault="00856E01"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33</w:t>
            </w:r>
          </w:p>
        </w:tc>
        <w:tc>
          <w:tcPr>
            <w:tcW w:w="1726" w:type="dxa"/>
          </w:tcPr>
          <w:p w14:paraId="72529A7D" w14:textId="2135AA05" w:rsidR="00BF092B" w:rsidRDefault="00856E01"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25</w:t>
            </w:r>
          </w:p>
        </w:tc>
        <w:tc>
          <w:tcPr>
            <w:tcW w:w="1726" w:type="dxa"/>
          </w:tcPr>
          <w:p w14:paraId="65FD9C3A" w14:textId="7857B165" w:rsidR="00BF092B" w:rsidRDefault="00BF092B"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99.</w:t>
            </w:r>
            <w:r w:rsidR="00856E01">
              <w:rPr>
                <w:rFonts w:cstheme="majorBidi" w:hint="cs"/>
                <w:szCs w:val="32"/>
                <w:cs/>
                <w:lang w:bidi="th-TH"/>
              </w:rPr>
              <w:t>6</w:t>
            </w:r>
          </w:p>
        </w:tc>
      </w:tr>
      <w:tr w:rsidR="00BF092B" w14:paraId="68B2E847"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C84AF61" w14:textId="77777777" w:rsidR="00BF092B" w:rsidRDefault="00BF092B" w:rsidP="009360F3">
            <w:pPr>
              <w:spacing w:after="120"/>
              <w:jc w:val="thaiDistribute"/>
              <w:rPr>
                <w:rFonts w:cstheme="majorBidi"/>
                <w:szCs w:val="32"/>
              </w:rPr>
            </w:pPr>
            <w:r>
              <w:rPr>
                <w:rFonts w:cstheme="majorBidi"/>
                <w:szCs w:val="32"/>
              </w:rPr>
              <w:t>spaCy</w:t>
            </w:r>
          </w:p>
        </w:tc>
        <w:tc>
          <w:tcPr>
            <w:tcW w:w="1726" w:type="dxa"/>
          </w:tcPr>
          <w:p w14:paraId="69490283" w14:textId="482E31E7" w:rsidR="00BF092B" w:rsidRDefault="00856E0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30F25978" w14:textId="5A0854BA" w:rsidR="00BF092B" w:rsidRDefault="00856E0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5C5F306D" w14:textId="0CA7595C" w:rsidR="00BF092B" w:rsidRDefault="00BF092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4AD1ABA6" w14:textId="48A66750" w:rsidR="00BF092B" w:rsidRDefault="00856E0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99.3</w:t>
            </w:r>
          </w:p>
        </w:tc>
      </w:tr>
    </w:tbl>
    <w:p w14:paraId="3285D7FE" w14:textId="39A2B3F1" w:rsidR="00BF092B" w:rsidRDefault="00BF092B" w:rsidP="00BF092B">
      <w:pPr>
        <w:spacing w:after="120" w:line="240" w:lineRule="auto"/>
        <w:jc w:val="center"/>
        <w:rPr>
          <w:rFonts w:cstheme="majorBidi"/>
          <w:szCs w:val="32"/>
        </w:rPr>
      </w:pPr>
      <w:r>
        <w:rPr>
          <w:rFonts w:cstheme="majorBidi" w:hint="cs"/>
          <w:b/>
          <w:bCs/>
          <w:szCs w:val="32"/>
          <w:cs/>
          <w:lang w:bidi="th-TH"/>
        </w:rPr>
        <w:t xml:space="preserve">ตารางที่ </w:t>
      </w:r>
      <w:r w:rsidRPr="00894080">
        <w:rPr>
          <w:rFonts w:cstheme="majorBidi" w:hint="cs"/>
          <w:b/>
          <w:bCs/>
          <w:szCs w:val="32"/>
          <w:highlight w:val="yellow"/>
          <w:cs/>
          <w:lang w:bidi="th-TH"/>
        </w:rPr>
        <w:t>..</w:t>
      </w:r>
      <w:r>
        <w:rPr>
          <w:rFonts w:cstheme="majorBidi" w:hint="cs"/>
          <w:b/>
          <w:bCs/>
          <w:szCs w:val="32"/>
          <w:cs/>
          <w:lang w:bidi="th-TH"/>
        </w:rPr>
        <w:t xml:space="preserve"> </w:t>
      </w:r>
      <w:r w:rsidRPr="00770679">
        <w:rPr>
          <w:rFonts w:cs="Angsana New"/>
          <w:szCs w:val="32"/>
          <w:cs/>
          <w:lang w:bidi="th-TH"/>
        </w:rPr>
        <w:t>ตารางการแสดงค่าความแม่นยำของการติดแท็กคำว่า “</w:t>
      </w:r>
      <w:r w:rsidR="00E87AF4" w:rsidRPr="00E87AF4">
        <w:rPr>
          <w:rFonts w:cstheme="majorBidi"/>
          <w:szCs w:val="32"/>
          <w:lang w:bidi="th-TH"/>
        </w:rPr>
        <w:t>LOCATION</w:t>
      </w:r>
      <w:r w:rsidRPr="00770679">
        <w:rPr>
          <w:rFonts w:cstheme="majorBidi"/>
          <w:szCs w:val="32"/>
        </w:rPr>
        <w:t>”</w:t>
      </w:r>
    </w:p>
    <w:p w14:paraId="2DE934D9" w14:textId="35235256" w:rsidR="000F2031" w:rsidRPr="000D645E" w:rsidRDefault="00BF092B" w:rsidP="000D645E">
      <w:pPr>
        <w:spacing w:after="120" w:line="240" w:lineRule="auto"/>
        <w:rPr>
          <w:rFonts w:cstheme="majorBidi" w:hint="cs"/>
          <w:szCs w:val="32"/>
          <w:lang w:bidi="th-TH"/>
        </w:rPr>
      </w:pPr>
      <w:r>
        <w:rPr>
          <w:rFonts w:cstheme="majorBidi"/>
          <w:szCs w:val="32"/>
          <w:cs/>
        </w:rPr>
        <w:lastRenderedPageBreak/>
        <w:tab/>
      </w:r>
      <w:r>
        <w:rPr>
          <w:rFonts w:cstheme="majorBidi" w:hint="cs"/>
          <w:szCs w:val="32"/>
          <w:cs/>
          <w:lang w:bidi="th-TH"/>
        </w:rPr>
        <w:t>จากตารางที่ 4.</w:t>
      </w:r>
      <w:r w:rsidR="00E87AF4">
        <w:rPr>
          <w:rFonts w:cstheme="majorBidi" w:hint="cs"/>
          <w:szCs w:val="32"/>
          <w:cs/>
          <w:lang w:bidi="th-TH"/>
        </w:rPr>
        <w:t>3</w:t>
      </w:r>
      <w:r>
        <w:rPr>
          <w:rFonts w:cstheme="majorBidi" w:hint="cs"/>
          <w:szCs w:val="32"/>
          <w:cs/>
          <w:lang w:bidi="th-TH"/>
        </w:rPr>
        <w:t xml:space="preserve"> </w:t>
      </w:r>
      <w:r w:rsidR="0083010D">
        <w:rPr>
          <w:rFonts w:cstheme="majorBidi" w:hint="cs"/>
          <w:szCs w:val="32"/>
          <w:cs/>
          <w:lang w:bidi="th-TH"/>
        </w:rPr>
        <w:t xml:space="preserve">ทั้ง 3 ไลบรารีนี้ยังไม่สามารถทำนายนิพจน์ระบุนามประเภท </w:t>
      </w:r>
      <w:r w:rsidR="0083010D">
        <w:rPr>
          <w:rFonts w:cstheme="majorBidi"/>
          <w:szCs w:val="32"/>
          <w:lang w:bidi="th-TH"/>
        </w:rPr>
        <w:t xml:space="preserve">LOCATION </w:t>
      </w:r>
      <w:r w:rsidR="0083010D">
        <w:rPr>
          <w:rFonts w:cstheme="majorBidi" w:hint="cs"/>
          <w:szCs w:val="32"/>
          <w:cs/>
          <w:lang w:bidi="th-TH"/>
        </w:rPr>
        <w:t xml:space="preserve">ได้อย่างแม่นยำ </w:t>
      </w:r>
      <w:r w:rsidR="003210EB">
        <w:rPr>
          <w:rFonts w:cstheme="majorBidi" w:hint="cs"/>
          <w:szCs w:val="32"/>
          <w:cs/>
          <w:lang w:bidi="th-TH"/>
        </w:rPr>
        <w:t>แต่เมื่อเรียงลำดับค</w:t>
      </w:r>
      <w:r w:rsidR="00341FA6">
        <w:rPr>
          <w:rFonts w:cstheme="majorBidi" w:hint="cs"/>
          <w:szCs w:val="32"/>
          <w:cs/>
          <w:lang w:bidi="th-TH"/>
        </w:rPr>
        <w:t xml:space="preserve">่า </w:t>
      </w:r>
      <w:r w:rsidR="00341FA6">
        <w:rPr>
          <w:rFonts w:cstheme="majorBidi"/>
          <w:szCs w:val="32"/>
          <w:lang w:bidi="th-TH"/>
        </w:rPr>
        <w:t xml:space="preserve">Recall </w:t>
      </w:r>
      <w:r w:rsidR="00341FA6">
        <w:rPr>
          <w:rFonts w:cstheme="majorBidi" w:hint="cs"/>
          <w:szCs w:val="32"/>
          <w:cs/>
          <w:lang w:bidi="th-TH"/>
        </w:rPr>
        <w:t xml:space="preserve">ของแต่ละไลบรารี สรุปได้ว่า </w:t>
      </w:r>
      <w:r>
        <w:rPr>
          <w:rFonts w:cstheme="majorBidi"/>
          <w:szCs w:val="32"/>
          <w:lang w:bidi="th-TH"/>
        </w:rPr>
        <w:t xml:space="preserve">Stanford NER </w:t>
      </w:r>
      <w:r>
        <w:rPr>
          <w:rFonts w:cstheme="majorBidi" w:hint="cs"/>
          <w:szCs w:val="32"/>
          <w:cs/>
          <w:lang w:bidi="th-TH"/>
        </w:rPr>
        <w:t xml:space="preserve">มีค่า </w:t>
      </w:r>
      <w:r>
        <w:rPr>
          <w:rFonts w:cstheme="majorBidi"/>
          <w:szCs w:val="32"/>
          <w:lang w:bidi="th-TH"/>
        </w:rPr>
        <w:t xml:space="preserve">Recall </w:t>
      </w:r>
      <w:r>
        <w:rPr>
          <w:rFonts w:cstheme="majorBidi" w:hint="cs"/>
          <w:szCs w:val="32"/>
          <w:cs/>
          <w:lang w:bidi="th-TH"/>
        </w:rPr>
        <w:t xml:space="preserve">สูงที่สุด คิดเป็นร้อยละ </w:t>
      </w:r>
      <w:r w:rsidR="00A97431">
        <w:rPr>
          <w:rFonts w:cstheme="majorBidi" w:hint="cs"/>
          <w:szCs w:val="32"/>
          <w:cs/>
          <w:lang w:bidi="th-TH"/>
        </w:rPr>
        <w:t xml:space="preserve">33.3 รองลงมาคือ </w:t>
      </w:r>
      <w:r w:rsidR="00A97431">
        <w:rPr>
          <w:rFonts w:cstheme="majorBidi"/>
          <w:szCs w:val="32"/>
          <w:lang w:bidi="th-TH"/>
        </w:rPr>
        <w:t xml:space="preserve">NLTK </w:t>
      </w:r>
      <w:r w:rsidR="00A97431">
        <w:rPr>
          <w:rFonts w:cstheme="majorBidi" w:hint="cs"/>
          <w:szCs w:val="32"/>
          <w:cs/>
          <w:lang w:bidi="th-TH"/>
        </w:rPr>
        <w:t xml:space="preserve">มีค่า </w:t>
      </w:r>
      <w:r w:rsidR="00A97431">
        <w:rPr>
          <w:rFonts w:cstheme="majorBidi"/>
          <w:szCs w:val="32"/>
          <w:lang w:bidi="th-TH"/>
        </w:rPr>
        <w:t xml:space="preserve">Recall </w:t>
      </w:r>
      <w:r w:rsidR="00A97431">
        <w:rPr>
          <w:rFonts w:cstheme="majorBidi" w:hint="cs"/>
          <w:szCs w:val="32"/>
          <w:cs/>
          <w:lang w:bidi="th-TH"/>
        </w:rPr>
        <w:t>คิดเป็นร้อยละ 33</w:t>
      </w:r>
      <w:r>
        <w:rPr>
          <w:rFonts w:cstheme="majorBidi" w:hint="cs"/>
          <w:szCs w:val="32"/>
          <w:cs/>
          <w:lang w:bidi="th-TH"/>
        </w:rPr>
        <w:t xml:space="preserve"> แต่ </w:t>
      </w:r>
      <w:r w:rsidR="00A97431">
        <w:rPr>
          <w:rFonts w:cstheme="majorBidi"/>
          <w:szCs w:val="32"/>
          <w:lang w:bidi="th-TH"/>
        </w:rPr>
        <w:t>spaCy</w:t>
      </w:r>
      <w:r>
        <w:rPr>
          <w:rFonts w:cstheme="majorBidi"/>
          <w:szCs w:val="32"/>
          <w:lang w:bidi="th-TH"/>
        </w:rPr>
        <w:t xml:space="preserve"> </w:t>
      </w:r>
      <w:r>
        <w:rPr>
          <w:rFonts w:cstheme="majorBidi" w:hint="cs"/>
          <w:szCs w:val="32"/>
          <w:cs/>
          <w:lang w:bidi="th-TH"/>
        </w:rPr>
        <w:t>ไม่สามารถทำนายนิพจน์ระบุนามประเภทนี้ได้เลย</w:t>
      </w:r>
    </w:p>
    <w:tbl>
      <w:tblPr>
        <w:tblStyle w:val="5-3"/>
        <w:tblW w:w="0" w:type="auto"/>
        <w:tblLook w:val="04A0" w:firstRow="1" w:lastRow="0" w:firstColumn="1" w:lastColumn="0" w:noHBand="0" w:noVBand="1"/>
      </w:tblPr>
      <w:tblGrid>
        <w:gridCol w:w="1726"/>
        <w:gridCol w:w="1726"/>
        <w:gridCol w:w="1726"/>
        <w:gridCol w:w="1726"/>
        <w:gridCol w:w="1726"/>
      </w:tblGrid>
      <w:tr w:rsidR="000F2031" w14:paraId="7F6EB691"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669D24C6" w14:textId="77777777" w:rsidR="000F2031" w:rsidRDefault="000F2031" w:rsidP="009360F3">
            <w:pPr>
              <w:spacing w:after="120"/>
              <w:jc w:val="center"/>
              <w:rPr>
                <w:rFonts w:cstheme="majorBidi"/>
                <w:szCs w:val="32"/>
              </w:rPr>
            </w:pPr>
            <w:r>
              <w:rPr>
                <w:rFonts w:cstheme="majorBidi"/>
                <w:szCs w:val="32"/>
              </w:rPr>
              <w:t>Library</w:t>
            </w:r>
          </w:p>
        </w:tc>
        <w:tc>
          <w:tcPr>
            <w:tcW w:w="1726" w:type="dxa"/>
          </w:tcPr>
          <w:p w14:paraId="3598A5C2" w14:textId="77777777" w:rsidR="000F2031" w:rsidRDefault="000F2031"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Precision (%)</w:t>
            </w:r>
          </w:p>
        </w:tc>
        <w:tc>
          <w:tcPr>
            <w:tcW w:w="1726" w:type="dxa"/>
          </w:tcPr>
          <w:p w14:paraId="3C1BD78C" w14:textId="77777777" w:rsidR="000F2031" w:rsidRDefault="000F2031"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Recall (%)</w:t>
            </w:r>
          </w:p>
        </w:tc>
        <w:tc>
          <w:tcPr>
            <w:tcW w:w="1726" w:type="dxa"/>
          </w:tcPr>
          <w:p w14:paraId="1328E80F" w14:textId="77777777" w:rsidR="000F2031" w:rsidRDefault="000F2031"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F1-score (%)</w:t>
            </w:r>
          </w:p>
        </w:tc>
        <w:tc>
          <w:tcPr>
            <w:tcW w:w="1726" w:type="dxa"/>
          </w:tcPr>
          <w:p w14:paraId="235B44E4" w14:textId="77777777" w:rsidR="000F2031" w:rsidRDefault="000F2031"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Accuracy (%)</w:t>
            </w:r>
          </w:p>
        </w:tc>
      </w:tr>
      <w:tr w:rsidR="000F2031" w14:paraId="5F81AB5B"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55ECD6A" w14:textId="77777777" w:rsidR="000F2031" w:rsidRDefault="000F2031" w:rsidP="009360F3">
            <w:pPr>
              <w:spacing w:after="120"/>
              <w:jc w:val="thaiDistribute"/>
              <w:rPr>
                <w:rFonts w:cstheme="majorBidi"/>
                <w:szCs w:val="32"/>
              </w:rPr>
            </w:pPr>
            <w:r>
              <w:rPr>
                <w:rFonts w:cstheme="majorBidi"/>
                <w:szCs w:val="32"/>
              </w:rPr>
              <w:t>Stanford NER</w:t>
            </w:r>
          </w:p>
        </w:tc>
        <w:tc>
          <w:tcPr>
            <w:tcW w:w="1726" w:type="dxa"/>
          </w:tcPr>
          <w:p w14:paraId="30FB3559" w14:textId="1E0D31F1" w:rsidR="000F2031" w:rsidRDefault="000F203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4</w:t>
            </w:r>
            <w:r w:rsidR="004A28DB">
              <w:rPr>
                <w:rFonts w:cstheme="majorBidi" w:hint="cs"/>
                <w:szCs w:val="32"/>
                <w:cs/>
                <w:lang w:bidi="th-TH"/>
              </w:rPr>
              <w:t>7.1</w:t>
            </w:r>
          </w:p>
        </w:tc>
        <w:tc>
          <w:tcPr>
            <w:tcW w:w="1726" w:type="dxa"/>
          </w:tcPr>
          <w:p w14:paraId="303A6901" w14:textId="7B2F72F6" w:rsidR="000F2031" w:rsidRDefault="004A28D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88.9</w:t>
            </w:r>
          </w:p>
        </w:tc>
        <w:tc>
          <w:tcPr>
            <w:tcW w:w="1726" w:type="dxa"/>
          </w:tcPr>
          <w:p w14:paraId="4BDB24C1" w14:textId="51E0C7C6" w:rsidR="000F2031" w:rsidRDefault="004A28D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61.5</w:t>
            </w:r>
          </w:p>
        </w:tc>
        <w:tc>
          <w:tcPr>
            <w:tcW w:w="1726" w:type="dxa"/>
          </w:tcPr>
          <w:p w14:paraId="311DCE57" w14:textId="2D30E647" w:rsidR="000F2031" w:rsidRDefault="000F2031"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99.</w:t>
            </w:r>
            <w:r w:rsidR="004A28DB">
              <w:rPr>
                <w:rFonts w:cstheme="majorBidi" w:hint="cs"/>
                <w:szCs w:val="32"/>
                <w:cs/>
                <w:lang w:bidi="th-TH"/>
              </w:rPr>
              <w:t>9</w:t>
            </w:r>
          </w:p>
        </w:tc>
      </w:tr>
      <w:tr w:rsidR="000F2031" w14:paraId="3327A757"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0C97B467" w14:textId="77777777" w:rsidR="000F2031" w:rsidRDefault="000F2031" w:rsidP="009360F3">
            <w:pPr>
              <w:spacing w:after="120"/>
              <w:jc w:val="thaiDistribute"/>
              <w:rPr>
                <w:rFonts w:cstheme="majorBidi"/>
                <w:szCs w:val="32"/>
              </w:rPr>
            </w:pPr>
            <w:r>
              <w:rPr>
                <w:rFonts w:cstheme="majorBidi"/>
                <w:szCs w:val="32"/>
              </w:rPr>
              <w:t>NLTK</w:t>
            </w:r>
          </w:p>
        </w:tc>
        <w:tc>
          <w:tcPr>
            <w:tcW w:w="1726" w:type="dxa"/>
          </w:tcPr>
          <w:p w14:paraId="32F08DF0" w14:textId="471A4FF9" w:rsidR="000F2031" w:rsidRDefault="004A28DB"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518204B5" w14:textId="3155D3C1" w:rsidR="000F2031" w:rsidRDefault="004A28DB"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03FB6967" w14:textId="7FECD9C9" w:rsidR="000F2031" w:rsidRDefault="004A28DB"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5F073922" w14:textId="1A0D09F7" w:rsidR="000F2031" w:rsidRDefault="000F2031"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99</w:t>
            </w:r>
          </w:p>
        </w:tc>
      </w:tr>
      <w:tr w:rsidR="000F2031" w14:paraId="412B8C49"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134B9438" w14:textId="77777777" w:rsidR="000F2031" w:rsidRDefault="000F2031" w:rsidP="009360F3">
            <w:pPr>
              <w:spacing w:after="120"/>
              <w:jc w:val="thaiDistribute"/>
              <w:rPr>
                <w:rFonts w:cstheme="majorBidi"/>
                <w:szCs w:val="32"/>
              </w:rPr>
            </w:pPr>
            <w:r>
              <w:rPr>
                <w:rFonts w:cstheme="majorBidi"/>
                <w:szCs w:val="32"/>
              </w:rPr>
              <w:t>spaCy</w:t>
            </w:r>
          </w:p>
        </w:tc>
        <w:tc>
          <w:tcPr>
            <w:tcW w:w="1726" w:type="dxa"/>
          </w:tcPr>
          <w:p w14:paraId="5581D320" w14:textId="17B0DA87" w:rsidR="000F2031" w:rsidRDefault="004A28D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52.9</w:t>
            </w:r>
          </w:p>
        </w:tc>
        <w:tc>
          <w:tcPr>
            <w:tcW w:w="1726" w:type="dxa"/>
          </w:tcPr>
          <w:p w14:paraId="708D67F6" w14:textId="4EFD68B7" w:rsidR="000F2031" w:rsidRDefault="004A28D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100</w:t>
            </w:r>
          </w:p>
        </w:tc>
        <w:tc>
          <w:tcPr>
            <w:tcW w:w="1726" w:type="dxa"/>
          </w:tcPr>
          <w:p w14:paraId="7BDA3370" w14:textId="7396DBBF" w:rsidR="000F2031" w:rsidRDefault="004A28D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69.2</w:t>
            </w:r>
          </w:p>
        </w:tc>
        <w:tc>
          <w:tcPr>
            <w:tcW w:w="1726" w:type="dxa"/>
          </w:tcPr>
          <w:p w14:paraId="7CF43F41" w14:textId="0F56CFF9" w:rsidR="000F2031" w:rsidRDefault="004A28D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100</w:t>
            </w:r>
          </w:p>
        </w:tc>
      </w:tr>
    </w:tbl>
    <w:p w14:paraId="3EB1A71C" w14:textId="23F9B22B" w:rsidR="000F2031" w:rsidRDefault="000F2031" w:rsidP="000F2031">
      <w:pPr>
        <w:spacing w:after="120" w:line="240" w:lineRule="auto"/>
        <w:jc w:val="center"/>
        <w:rPr>
          <w:rFonts w:cstheme="majorBidi"/>
          <w:szCs w:val="32"/>
        </w:rPr>
      </w:pPr>
      <w:r>
        <w:rPr>
          <w:rFonts w:cstheme="majorBidi" w:hint="cs"/>
          <w:b/>
          <w:bCs/>
          <w:szCs w:val="32"/>
          <w:cs/>
          <w:lang w:bidi="th-TH"/>
        </w:rPr>
        <w:t xml:space="preserve">ตารางที่ </w:t>
      </w:r>
      <w:r w:rsidRPr="00894080">
        <w:rPr>
          <w:rFonts w:cstheme="majorBidi" w:hint="cs"/>
          <w:b/>
          <w:bCs/>
          <w:szCs w:val="32"/>
          <w:highlight w:val="yellow"/>
          <w:cs/>
          <w:lang w:bidi="th-TH"/>
        </w:rPr>
        <w:t>..</w:t>
      </w:r>
      <w:r>
        <w:rPr>
          <w:rFonts w:cstheme="majorBidi" w:hint="cs"/>
          <w:b/>
          <w:bCs/>
          <w:szCs w:val="32"/>
          <w:cs/>
          <w:lang w:bidi="th-TH"/>
        </w:rPr>
        <w:t xml:space="preserve"> </w:t>
      </w:r>
      <w:r w:rsidRPr="00770679">
        <w:rPr>
          <w:rFonts w:cs="Angsana New"/>
          <w:szCs w:val="32"/>
          <w:cs/>
          <w:lang w:bidi="th-TH"/>
        </w:rPr>
        <w:t>ตารางการแสดงค่าความแม่นยำของการติดแท็กคำว่า “</w:t>
      </w:r>
      <w:r>
        <w:rPr>
          <w:rFonts w:cstheme="majorBidi"/>
          <w:szCs w:val="32"/>
          <w:lang w:bidi="th-TH"/>
        </w:rPr>
        <w:t>DATE</w:t>
      </w:r>
      <w:r w:rsidRPr="00770679">
        <w:rPr>
          <w:rFonts w:cstheme="majorBidi"/>
          <w:szCs w:val="32"/>
        </w:rPr>
        <w:t>”</w:t>
      </w:r>
    </w:p>
    <w:p w14:paraId="490803D4" w14:textId="55BAA8C3" w:rsidR="004C49FC" w:rsidRPr="000D645E" w:rsidRDefault="000F2031" w:rsidP="000D645E">
      <w:pPr>
        <w:spacing w:after="120" w:line="240" w:lineRule="auto"/>
        <w:rPr>
          <w:rFonts w:cstheme="majorBidi" w:hint="cs"/>
          <w:szCs w:val="32"/>
          <w:lang w:bidi="th-TH"/>
        </w:rPr>
      </w:pPr>
      <w:r>
        <w:rPr>
          <w:rFonts w:cstheme="majorBidi"/>
          <w:szCs w:val="32"/>
          <w:cs/>
        </w:rPr>
        <w:tab/>
      </w:r>
      <w:r>
        <w:rPr>
          <w:rFonts w:cstheme="majorBidi" w:hint="cs"/>
          <w:szCs w:val="32"/>
          <w:cs/>
          <w:lang w:bidi="th-TH"/>
        </w:rPr>
        <w:t>จากตารางที่ 4.</w:t>
      </w:r>
      <w:r w:rsidR="00213465">
        <w:rPr>
          <w:rFonts w:cstheme="majorBidi" w:hint="cs"/>
          <w:szCs w:val="32"/>
          <w:cs/>
          <w:lang w:bidi="th-TH"/>
        </w:rPr>
        <w:t>4</w:t>
      </w:r>
      <w:r>
        <w:rPr>
          <w:rFonts w:cstheme="majorBidi" w:hint="cs"/>
          <w:szCs w:val="32"/>
          <w:cs/>
          <w:lang w:bidi="th-TH"/>
        </w:rPr>
        <w:t xml:space="preserve"> </w:t>
      </w:r>
      <w:r w:rsidR="00213465">
        <w:rPr>
          <w:rFonts w:cstheme="majorBidi"/>
          <w:szCs w:val="32"/>
          <w:lang w:bidi="th-TH"/>
        </w:rPr>
        <w:t xml:space="preserve">spaCy </w:t>
      </w:r>
      <w:r w:rsidR="000B65D6">
        <w:rPr>
          <w:rFonts w:cstheme="majorBidi" w:hint="cs"/>
          <w:szCs w:val="32"/>
          <w:cs/>
          <w:lang w:bidi="th-TH"/>
        </w:rPr>
        <w:t xml:space="preserve">มีค่า </w:t>
      </w:r>
      <w:r w:rsidR="000B65D6">
        <w:rPr>
          <w:rFonts w:cstheme="majorBidi"/>
          <w:szCs w:val="32"/>
          <w:lang w:bidi="th-TH"/>
        </w:rPr>
        <w:t xml:space="preserve">Recall </w:t>
      </w:r>
      <w:r w:rsidR="000B65D6">
        <w:rPr>
          <w:rFonts w:cstheme="majorBidi" w:hint="cs"/>
          <w:szCs w:val="32"/>
          <w:cs/>
          <w:lang w:bidi="th-TH"/>
        </w:rPr>
        <w:t xml:space="preserve">สูงที่สุด คิดเป็นร้อยละ 100 </w:t>
      </w:r>
      <w:r>
        <w:rPr>
          <w:rFonts w:cstheme="majorBidi" w:hint="cs"/>
          <w:szCs w:val="32"/>
          <w:cs/>
          <w:lang w:bidi="th-TH"/>
        </w:rPr>
        <w:t xml:space="preserve">รองลงมาคือ </w:t>
      </w:r>
      <w:r w:rsidR="000B65D6">
        <w:rPr>
          <w:rFonts w:cstheme="majorBidi"/>
          <w:szCs w:val="32"/>
          <w:lang w:bidi="th-TH"/>
        </w:rPr>
        <w:t>Stanford NER</w:t>
      </w:r>
      <w:r>
        <w:rPr>
          <w:rFonts w:cstheme="majorBidi"/>
          <w:szCs w:val="32"/>
          <w:lang w:bidi="th-TH"/>
        </w:rPr>
        <w:t xml:space="preserve"> </w:t>
      </w:r>
      <w:r>
        <w:rPr>
          <w:rFonts w:cstheme="majorBidi" w:hint="cs"/>
          <w:szCs w:val="32"/>
          <w:cs/>
          <w:lang w:bidi="th-TH"/>
        </w:rPr>
        <w:t xml:space="preserve">มีค่า </w:t>
      </w:r>
      <w:r>
        <w:rPr>
          <w:rFonts w:cstheme="majorBidi"/>
          <w:szCs w:val="32"/>
          <w:lang w:bidi="th-TH"/>
        </w:rPr>
        <w:t xml:space="preserve">Recall </w:t>
      </w:r>
      <w:r>
        <w:rPr>
          <w:rFonts w:cstheme="majorBidi" w:hint="cs"/>
          <w:szCs w:val="32"/>
          <w:cs/>
          <w:lang w:bidi="th-TH"/>
        </w:rPr>
        <w:t xml:space="preserve">คิดเป็นร้อยละ </w:t>
      </w:r>
      <w:r w:rsidR="000B65D6">
        <w:rPr>
          <w:rFonts w:cstheme="majorBidi" w:hint="cs"/>
          <w:szCs w:val="32"/>
          <w:cs/>
          <w:lang w:bidi="th-TH"/>
        </w:rPr>
        <w:t>88.9</w:t>
      </w:r>
      <w:r>
        <w:rPr>
          <w:rFonts w:cstheme="majorBidi" w:hint="cs"/>
          <w:szCs w:val="32"/>
          <w:cs/>
          <w:lang w:bidi="th-TH"/>
        </w:rPr>
        <w:t xml:space="preserve"> แต่ </w:t>
      </w:r>
      <w:r w:rsidR="000B65D6">
        <w:rPr>
          <w:rFonts w:cstheme="majorBidi"/>
          <w:szCs w:val="32"/>
          <w:lang w:bidi="th-TH"/>
        </w:rPr>
        <w:t>NLTK</w:t>
      </w:r>
      <w:r>
        <w:rPr>
          <w:rFonts w:cstheme="majorBidi"/>
          <w:szCs w:val="32"/>
          <w:lang w:bidi="th-TH"/>
        </w:rPr>
        <w:t xml:space="preserve"> </w:t>
      </w:r>
      <w:r>
        <w:rPr>
          <w:rFonts w:cstheme="majorBidi" w:hint="cs"/>
          <w:szCs w:val="32"/>
          <w:cs/>
          <w:lang w:bidi="th-TH"/>
        </w:rPr>
        <w:t>ไม่สามารถทำนายนิพจน์ระบุนามประเภทนี้ได้เลย</w:t>
      </w:r>
    </w:p>
    <w:tbl>
      <w:tblPr>
        <w:tblStyle w:val="5-3"/>
        <w:tblW w:w="0" w:type="auto"/>
        <w:tblLook w:val="04A0" w:firstRow="1" w:lastRow="0" w:firstColumn="1" w:lastColumn="0" w:noHBand="0" w:noVBand="1"/>
      </w:tblPr>
      <w:tblGrid>
        <w:gridCol w:w="1726"/>
        <w:gridCol w:w="1726"/>
        <w:gridCol w:w="1726"/>
        <w:gridCol w:w="1726"/>
        <w:gridCol w:w="1726"/>
      </w:tblGrid>
      <w:tr w:rsidR="004C49FC" w14:paraId="7144DE4B"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387C7D6" w14:textId="77777777" w:rsidR="004C49FC" w:rsidRDefault="004C49FC" w:rsidP="009360F3">
            <w:pPr>
              <w:spacing w:after="120"/>
              <w:jc w:val="center"/>
              <w:rPr>
                <w:rFonts w:cstheme="majorBidi"/>
                <w:szCs w:val="32"/>
              </w:rPr>
            </w:pPr>
            <w:r>
              <w:rPr>
                <w:rFonts w:cstheme="majorBidi"/>
                <w:szCs w:val="32"/>
              </w:rPr>
              <w:t>Library</w:t>
            </w:r>
          </w:p>
        </w:tc>
        <w:tc>
          <w:tcPr>
            <w:tcW w:w="1726" w:type="dxa"/>
          </w:tcPr>
          <w:p w14:paraId="1B0A4532" w14:textId="77777777" w:rsidR="004C49FC" w:rsidRDefault="004C49F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Precision (%)</w:t>
            </w:r>
          </w:p>
        </w:tc>
        <w:tc>
          <w:tcPr>
            <w:tcW w:w="1726" w:type="dxa"/>
          </w:tcPr>
          <w:p w14:paraId="740D4A94" w14:textId="77777777" w:rsidR="004C49FC" w:rsidRDefault="004C49F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Recall (%)</w:t>
            </w:r>
          </w:p>
        </w:tc>
        <w:tc>
          <w:tcPr>
            <w:tcW w:w="1726" w:type="dxa"/>
          </w:tcPr>
          <w:p w14:paraId="3CF3118B" w14:textId="77777777" w:rsidR="004C49FC" w:rsidRDefault="004C49F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F1-score (%)</w:t>
            </w:r>
          </w:p>
        </w:tc>
        <w:tc>
          <w:tcPr>
            <w:tcW w:w="1726" w:type="dxa"/>
          </w:tcPr>
          <w:p w14:paraId="53F4CC0D" w14:textId="77777777" w:rsidR="004C49FC" w:rsidRDefault="004C49F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Accuracy (%)</w:t>
            </w:r>
          </w:p>
        </w:tc>
      </w:tr>
      <w:tr w:rsidR="004C49FC" w14:paraId="656B7A9C"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A10DFB3" w14:textId="77777777" w:rsidR="004C49FC" w:rsidRDefault="004C49FC" w:rsidP="009360F3">
            <w:pPr>
              <w:spacing w:after="120"/>
              <w:jc w:val="thaiDistribute"/>
              <w:rPr>
                <w:rFonts w:cstheme="majorBidi"/>
                <w:szCs w:val="32"/>
              </w:rPr>
            </w:pPr>
            <w:r>
              <w:rPr>
                <w:rFonts w:cstheme="majorBidi"/>
                <w:szCs w:val="32"/>
              </w:rPr>
              <w:t>Stanford NER</w:t>
            </w:r>
          </w:p>
        </w:tc>
        <w:tc>
          <w:tcPr>
            <w:tcW w:w="1726" w:type="dxa"/>
          </w:tcPr>
          <w:p w14:paraId="7462CAFD" w14:textId="7EBC7ECE" w:rsidR="004C49FC" w:rsidRDefault="00567630"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szCs w:val="32"/>
                <w:lang w:bidi="th-TH"/>
              </w:rPr>
              <w:t>100</w:t>
            </w:r>
          </w:p>
        </w:tc>
        <w:tc>
          <w:tcPr>
            <w:tcW w:w="1726" w:type="dxa"/>
          </w:tcPr>
          <w:p w14:paraId="0D123A95" w14:textId="0502E0DD" w:rsidR="004C49FC" w:rsidRDefault="00567630"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szCs w:val="32"/>
                <w:lang w:bidi="th-TH"/>
              </w:rPr>
              <w:t>100</w:t>
            </w:r>
          </w:p>
        </w:tc>
        <w:tc>
          <w:tcPr>
            <w:tcW w:w="1726" w:type="dxa"/>
          </w:tcPr>
          <w:p w14:paraId="0F5E248C" w14:textId="0176E4C3" w:rsidR="004C49FC" w:rsidRDefault="00567630"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szCs w:val="32"/>
                <w:lang w:bidi="th-TH"/>
              </w:rPr>
              <w:t>100</w:t>
            </w:r>
          </w:p>
        </w:tc>
        <w:tc>
          <w:tcPr>
            <w:tcW w:w="1726" w:type="dxa"/>
          </w:tcPr>
          <w:p w14:paraId="29ACCE1A" w14:textId="3DB350F5" w:rsidR="004C49FC" w:rsidRDefault="00567630"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szCs w:val="32"/>
                <w:lang w:bidi="th-TH"/>
              </w:rPr>
              <w:t>100</w:t>
            </w:r>
          </w:p>
        </w:tc>
      </w:tr>
      <w:tr w:rsidR="004C49FC" w14:paraId="0EB1B564"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674B913B" w14:textId="77777777" w:rsidR="004C49FC" w:rsidRDefault="004C49FC" w:rsidP="009360F3">
            <w:pPr>
              <w:spacing w:after="120"/>
              <w:jc w:val="thaiDistribute"/>
              <w:rPr>
                <w:rFonts w:cstheme="majorBidi"/>
                <w:szCs w:val="32"/>
              </w:rPr>
            </w:pPr>
            <w:r>
              <w:rPr>
                <w:rFonts w:cstheme="majorBidi"/>
                <w:szCs w:val="32"/>
              </w:rPr>
              <w:t>NLTK</w:t>
            </w:r>
          </w:p>
        </w:tc>
        <w:tc>
          <w:tcPr>
            <w:tcW w:w="1726" w:type="dxa"/>
          </w:tcPr>
          <w:p w14:paraId="590F671D" w14:textId="77777777" w:rsidR="004C49FC" w:rsidRDefault="004C49FC"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3EF3A5D7" w14:textId="77777777" w:rsidR="004C49FC" w:rsidRDefault="004C49FC"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242E0EEF" w14:textId="77777777" w:rsidR="004C49FC" w:rsidRDefault="004C49FC"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0</w:t>
            </w:r>
          </w:p>
        </w:tc>
        <w:tc>
          <w:tcPr>
            <w:tcW w:w="1726" w:type="dxa"/>
          </w:tcPr>
          <w:p w14:paraId="15FFBAE6" w14:textId="57E7787D" w:rsidR="004C49FC" w:rsidRDefault="004C49FC"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99</w:t>
            </w:r>
            <w:r w:rsidR="00567630">
              <w:rPr>
                <w:rFonts w:cstheme="majorBidi"/>
                <w:szCs w:val="32"/>
                <w:lang w:bidi="th-TH"/>
              </w:rPr>
              <w:t>.6</w:t>
            </w:r>
          </w:p>
        </w:tc>
      </w:tr>
      <w:tr w:rsidR="004C49FC" w14:paraId="0FA86E47"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2887AC5" w14:textId="77777777" w:rsidR="004C49FC" w:rsidRDefault="004C49FC" w:rsidP="009360F3">
            <w:pPr>
              <w:spacing w:after="120"/>
              <w:jc w:val="thaiDistribute"/>
              <w:rPr>
                <w:rFonts w:cstheme="majorBidi"/>
                <w:szCs w:val="32"/>
              </w:rPr>
            </w:pPr>
            <w:r>
              <w:rPr>
                <w:rFonts w:cstheme="majorBidi"/>
                <w:szCs w:val="32"/>
              </w:rPr>
              <w:t>spaCy</w:t>
            </w:r>
          </w:p>
        </w:tc>
        <w:tc>
          <w:tcPr>
            <w:tcW w:w="1726" w:type="dxa"/>
          </w:tcPr>
          <w:p w14:paraId="58DAAF4E" w14:textId="3744094D" w:rsidR="004C49FC" w:rsidRDefault="00C0187D"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szCs w:val="32"/>
                <w:lang w:bidi="th-TH"/>
              </w:rPr>
              <w:t>100</w:t>
            </w:r>
          </w:p>
        </w:tc>
        <w:tc>
          <w:tcPr>
            <w:tcW w:w="1726" w:type="dxa"/>
          </w:tcPr>
          <w:p w14:paraId="58843813" w14:textId="77777777" w:rsidR="004C49FC" w:rsidRDefault="004C49F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100</w:t>
            </w:r>
          </w:p>
        </w:tc>
        <w:tc>
          <w:tcPr>
            <w:tcW w:w="1726" w:type="dxa"/>
          </w:tcPr>
          <w:p w14:paraId="63680A97" w14:textId="161517E3" w:rsidR="004C49FC" w:rsidRDefault="00C0187D"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szCs w:val="32"/>
                <w:lang w:bidi="th-TH"/>
              </w:rPr>
              <w:t>100</w:t>
            </w:r>
          </w:p>
        </w:tc>
        <w:tc>
          <w:tcPr>
            <w:tcW w:w="1726" w:type="dxa"/>
          </w:tcPr>
          <w:p w14:paraId="296B2CF5" w14:textId="77777777" w:rsidR="004C49FC" w:rsidRDefault="004C49F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100</w:t>
            </w:r>
          </w:p>
        </w:tc>
      </w:tr>
    </w:tbl>
    <w:p w14:paraId="4B9B40E8" w14:textId="622B18D7" w:rsidR="004C49FC" w:rsidRDefault="004C49FC" w:rsidP="004C49FC">
      <w:pPr>
        <w:spacing w:after="120" w:line="240" w:lineRule="auto"/>
        <w:jc w:val="center"/>
        <w:rPr>
          <w:rFonts w:cstheme="majorBidi"/>
          <w:szCs w:val="32"/>
        </w:rPr>
      </w:pPr>
      <w:r>
        <w:rPr>
          <w:rFonts w:cstheme="majorBidi" w:hint="cs"/>
          <w:b/>
          <w:bCs/>
          <w:szCs w:val="32"/>
          <w:cs/>
          <w:lang w:bidi="th-TH"/>
        </w:rPr>
        <w:t xml:space="preserve">ตารางที่ </w:t>
      </w:r>
      <w:r w:rsidRPr="00894080">
        <w:rPr>
          <w:rFonts w:cstheme="majorBidi" w:hint="cs"/>
          <w:b/>
          <w:bCs/>
          <w:szCs w:val="32"/>
          <w:highlight w:val="yellow"/>
          <w:cs/>
          <w:lang w:bidi="th-TH"/>
        </w:rPr>
        <w:t>..</w:t>
      </w:r>
      <w:r>
        <w:rPr>
          <w:rFonts w:cstheme="majorBidi" w:hint="cs"/>
          <w:b/>
          <w:bCs/>
          <w:szCs w:val="32"/>
          <w:cs/>
          <w:lang w:bidi="th-TH"/>
        </w:rPr>
        <w:t xml:space="preserve"> </w:t>
      </w:r>
      <w:r w:rsidRPr="00770679">
        <w:rPr>
          <w:rFonts w:cs="Angsana New"/>
          <w:szCs w:val="32"/>
          <w:cs/>
          <w:lang w:bidi="th-TH"/>
        </w:rPr>
        <w:t>ตารางการแสดงค่าความแม่นยำของการติดแท็กคำว่า “</w:t>
      </w:r>
      <w:r>
        <w:rPr>
          <w:rFonts w:cstheme="majorBidi"/>
          <w:szCs w:val="32"/>
          <w:lang w:bidi="th-TH"/>
        </w:rPr>
        <w:t>MONEY</w:t>
      </w:r>
      <w:r w:rsidRPr="00770679">
        <w:rPr>
          <w:rFonts w:cstheme="majorBidi"/>
          <w:szCs w:val="32"/>
        </w:rPr>
        <w:t>”</w:t>
      </w:r>
    </w:p>
    <w:p w14:paraId="4E14B8D8" w14:textId="6A100411" w:rsidR="000F2031" w:rsidRDefault="008314A3" w:rsidP="000D645E">
      <w:pPr>
        <w:spacing w:after="120" w:line="240" w:lineRule="auto"/>
        <w:ind w:firstLine="720"/>
        <w:rPr>
          <w:rFonts w:cstheme="majorBidi" w:hint="cs"/>
          <w:szCs w:val="32"/>
        </w:rPr>
      </w:pPr>
      <w:r>
        <w:rPr>
          <w:rFonts w:cstheme="majorBidi" w:hint="cs"/>
          <w:szCs w:val="32"/>
          <w:cs/>
          <w:lang w:bidi="th-TH"/>
        </w:rPr>
        <w:t>จากตารางที่ 4.</w:t>
      </w:r>
      <w:r>
        <w:rPr>
          <w:rFonts w:cstheme="majorBidi"/>
          <w:szCs w:val="32"/>
          <w:lang w:bidi="th-TH"/>
        </w:rPr>
        <w:t>5</w:t>
      </w:r>
      <w:r>
        <w:rPr>
          <w:rFonts w:cstheme="majorBidi" w:hint="cs"/>
          <w:szCs w:val="32"/>
          <w:cs/>
          <w:lang w:bidi="th-TH"/>
        </w:rPr>
        <w:t xml:space="preserve"> </w:t>
      </w:r>
      <w:r w:rsidR="00343AF0">
        <w:rPr>
          <w:rFonts w:cstheme="majorBidi"/>
          <w:szCs w:val="32"/>
          <w:lang w:bidi="th-TH"/>
        </w:rPr>
        <w:t xml:space="preserve">Stanford NER </w:t>
      </w:r>
      <w:r w:rsidR="00343AF0">
        <w:rPr>
          <w:rFonts w:cstheme="majorBidi" w:hint="cs"/>
          <w:szCs w:val="32"/>
          <w:cs/>
          <w:lang w:bidi="th-TH"/>
        </w:rPr>
        <w:t xml:space="preserve">และ </w:t>
      </w:r>
      <w:r>
        <w:rPr>
          <w:rFonts w:cstheme="majorBidi"/>
          <w:szCs w:val="32"/>
          <w:lang w:bidi="th-TH"/>
        </w:rPr>
        <w:t>spaCy</w:t>
      </w:r>
      <w:r w:rsidR="00343AF0">
        <w:rPr>
          <w:rFonts w:cstheme="majorBidi"/>
          <w:szCs w:val="32"/>
          <w:lang w:bidi="th-TH"/>
        </w:rPr>
        <w:t xml:space="preserve"> </w:t>
      </w:r>
      <w:r>
        <w:rPr>
          <w:rFonts w:cstheme="majorBidi" w:hint="cs"/>
          <w:szCs w:val="32"/>
          <w:cs/>
          <w:lang w:bidi="th-TH"/>
        </w:rPr>
        <w:t xml:space="preserve">มีค่า </w:t>
      </w:r>
      <w:r>
        <w:rPr>
          <w:rFonts w:cstheme="majorBidi"/>
          <w:szCs w:val="32"/>
          <w:lang w:bidi="th-TH"/>
        </w:rPr>
        <w:t xml:space="preserve">Recall </w:t>
      </w:r>
      <w:r>
        <w:rPr>
          <w:rFonts w:cstheme="majorBidi" w:hint="cs"/>
          <w:szCs w:val="32"/>
          <w:cs/>
          <w:lang w:bidi="th-TH"/>
        </w:rPr>
        <w:t xml:space="preserve">สูงที่สุด คิดเป็นร้อยละ 100 แต่ </w:t>
      </w:r>
      <w:r>
        <w:rPr>
          <w:rFonts w:cstheme="majorBidi"/>
          <w:szCs w:val="32"/>
          <w:lang w:bidi="th-TH"/>
        </w:rPr>
        <w:t xml:space="preserve">NLTK </w:t>
      </w:r>
      <w:r>
        <w:rPr>
          <w:rFonts w:cstheme="majorBidi" w:hint="cs"/>
          <w:szCs w:val="32"/>
          <w:cs/>
          <w:lang w:bidi="th-TH"/>
        </w:rPr>
        <w:t>ไม่สามารถทำนายนิพจน์ระบุนามประเภทนี้ได้เลย</w:t>
      </w:r>
    </w:p>
    <w:p w14:paraId="4EFE19BB" w14:textId="50B2FA2B" w:rsidR="00BF092B" w:rsidRDefault="00262738" w:rsidP="00BF7107">
      <w:pPr>
        <w:spacing w:after="120" w:line="240" w:lineRule="auto"/>
        <w:rPr>
          <w:rFonts w:cstheme="majorBidi"/>
          <w:szCs w:val="32"/>
          <w:lang w:bidi="th-TH"/>
        </w:rPr>
      </w:pPr>
      <w:r>
        <w:rPr>
          <w:rFonts w:cstheme="majorBidi"/>
          <w:szCs w:val="32"/>
          <w:cs/>
          <w:lang w:bidi="th-TH"/>
        </w:rPr>
        <w:tab/>
      </w:r>
      <w:r>
        <w:rPr>
          <w:rFonts w:cstheme="majorBidi" w:hint="cs"/>
          <w:szCs w:val="32"/>
          <w:cs/>
          <w:lang w:bidi="th-TH"/>
        </w:rPr>
        <w:t>จากตารางทั้งหมดที่ได้นำเสนอ พบว่า</w:t>
      </w:r>
      <w:r w:rsidR="00096D0B">
        <w:rPr>
          <w:rFonts w:cstheme="majorBidi" w:hint="cs"/>
          <w:szCs w:val="32"/>
          <w:cs/>
          <w:lang w:bidi="th-TH"/>
        </w:rPr>
        <w:t>แต่ละไลบรารีมีประสิทธิภาพในการทำนายนิพจน์ระบุนาม</w:t>
      </w:r>
      <w:r w:rsidR="00981102">
        <w:rPr>
          <w:rFonts w:cstheme="majorBidi" w:hint="cs"/>
          <w:szCs w:val="32"/>
          <w:cs/>
          <w:lang w:bidi="th-TH"/>
        </w:rPr>
        <w:t>ต่ำ และสูงแตกต่างกัน</w:t>
      </w:r>
      <w:r w:rsidR="00C301FF">
        <w:rPr>
          <w:rFonts w:cstheme="majorBidi" w:hint="cs"/>
          <w:szCs w:val="32"/>
          <w:cs/>
          <w:lang w:bidi="th-TH"/>
        </w:rPr>
        <w:t xml:space="preserve"> </w:t>
      </w:r>
      <w:r w:rsidR="002E0843">
        <w:rPr>
          <w:rFonts w:cstheme="majorBidi" w:hint="cs"/>
          <w:szCs w:val="32"/>
          <w:cs/>
          <w:lang w:bidi="th-TH"/>
        </w:rPr>
        <w:t>สังเกตได้ว่า</w:t>
      </w:r>
      <w:r w:rsidR="00A727A7">
        <w:rPr>
          <w:rFonts w:cstheme="majorBidi" w:hint="cs"/>
          <w:szCs w:val="32"/>
          <w:cs/>
          <w:lang w:bidi="th-TH"/>
        </w:rPr>
        <w:t xml:space="preserve">ในการทำนายนิพจน์ระบุนามแต่ละประเภท </w:t>
      </w:r>
      <w:r w:rsidR="00AB54EB">
        <w:rPr>
          <w:rFonts w:cstheme="majorBidi" w:hint="cs"/>
          <w:szCs w:val="32"/>
          <w:cs/>
          <w:lang w:bidi="th-TH"/>
        </w:rPr>
        <w:t xml:space="preserve">ค่า </w:t>
      </w:r>
      <w:r w:rsidR="00AB54EB">
        <w:rPr>
          <w:rFonts w:cstheme="majorBidi"/>
          <w:szCs w:val="32"/>
          <w:lang w:bidi="th-TH"/>
        </w:rPr>
        <w:t xml:space="preserve">Recall </w:t>
      </w:r>
      <w:r w:rsidR="00AB54EB">
        <w:rPr>
          <w:rFonts w:cstheme="majorBidi" w:hint="cs"/>
          <w:szCs w:val="32"/>
          <w:cs/>
          <w:lang w:bidi="th-TH"/>
        </w:rPr>
        <w:t>ที่ได้จากการทำนายนั้นมักจะมีค่า</w:t>
      </w:r>
      <w:r w:rsidR="00531CC4">
        <w:rPr>
          <w:rFonts w:cstheme="majorBidi" w:hint="cs"/>
          <w:szCs w:val="32"/>
          <w:cs/>
          <w:lang w:bidi="th-TH"/>
        </w:rPr>
        <w:t xml:space="preserve">ในระดับที่เท่า ๆ กันประมาณ 2 ไลบรารีเสมอ ดังนั้น </w:t>
      </w:r>
      <w:r w:rsidR="00981102">
        <w:rPr>
          <w:rFonts w:cstheme="majorBidi" w:hint="cs"/>
          <w:szCs w:val="32"/>
          <w:cs/>
          <w:lang w:bidi="th-TH"/>
        </w:rPr>
        <w:t>ผู้จัดทำจึง</w:t>
      </w:r>
      <w:r w:rsidR="00BE1C78">
        <w:rPr>
          <w:rFonts w:cstheme="majorBidi" w:hint="cs"/>
          <w:szCs w:val="32"/>
          <w:cs/>
          <w:lang w:bidi="th-TH"/>
        </w:rPr>
        <w:t>ทดลอง</w:t>
      </w:r>
      <w:r w:rsidR="00981102">
        <w:rPr>
          <w:rFonts w:cstheme="majorBidi" w:hint="cs"/>
          <w:szCs w:val="32"/>
          <w:cs/>
          <w:lang w:bidi="th-TH"/>
        </w:rPr>
        <w:t>พัฒนา</w:t>
      </w:r>
      <w:r w:rsidR="00301920">
        <w:rPr>
          <w:rFonts w:cstheme="majorBidi" w:hint="cs"/>
          <w:szCs w:val="32"/>
          <w:cs/>
          <w:lang w:bidi="th-TH"/>
        </w:rPr>
        <w:t xml:space="preserve">ประสิทธิภาพของการทำนายประเภทของนิพจน์ระบุนามโดยใช้แนวคิดของ </w:t>
      </w:r>
      <w:r w:rsidR="00301920">
        <w:rPr>
          <w:rFonts w:cstheme="majorBidi"/>
          <w:szCs w:val="32"/>
          <w:lang w:bidi="th-TH"/>
        </w:rPr>
        <w:t xml:space="preserve">Majority Voting </w:t>
      </w:r>
      <w:r w:rsidR="00301920">
        <w:rPr>
          <w:rFonts w:cstheme="majorBidi" w:hint="cs"/>
          <w:szCs w:val="32"/>
          <w:cs/>
          <w:lang w:bidi="th-TH"/>
        </w:rPr>
        <w:t xml:space="preserve">คือ </w:t>
      </w:r>
      <w:r w:rsidR="00531CC4">
        <w:rPr>
          <w:rFonts w:cstheme="majorBidi" w:hint="cs"/>
          <w:szCs w:val="32"/>
          <w:cs/>
          <w:lang w:bidi="th-TH"/>
        </w:rPr>
        <w:t>เมื่อมี</w:t>
      </w:r>
      <w:r w:rsidR="002E3012">
        <w:rPr>
          <w:rFonts w:cstheme="majorBidi" w:hint="cs"/>
          <w:szCs w:val="32"/>
          <w:cs/>
          <w:lang w:bidi="th-TH"/>
        </w:rPr>
        <w:t>ผลการทำนายของแต่ไลบรารีที่เหมือนกัน</w:t>
      </w:r>
      <w:r w:rsidR="00563D9F">
        <w:rPr>
          <w:rFonts w:cstheme="majorBidi" w:hint="cs"/>
          <w:szCs w:val="32"/>
          <w:cs/>
          <w:lang w:bidi="th-TH"/>
        </w:rPr>
        <w:t>ตั้งแต่ 2 ไลบรารีขึ้นไป</w:t>
      </w:r>
      <w:r w:rsidR="00BD7D56">
        <w:rPr>
          <w:rFonts w:cstheme="majorBidi" w:hint="cs"/>
          <w:szCs w:val="32"/>
          <w:cs/>
          <w:lang w:bidi="th-TH"/>
        </w:rPr>
        <w:t>นับว่า</w:t>
      </w:r>
      <w:r w:rsidR="002E3012">
        <w:rPr>
          <w:rFonts w:cstheme="majorBidi" w:hint="cs"/>
          <w:szCs w:val="32"/>
          <w:cs/>
          <w:lang w:bidi="th-TH"/>
        </w:rPr>
        <w:t>เป็นค่าทำนายจริง</w:t>
      </w:r>
      <w:r w:rsidR="00407954">
        <w:rPr>
          <w:rFonts w:cstheme="majorBidi"/>
          <w:szCs w:val="32"/>
          <w:lang w:bidi="th-TH"/>
        </w:rPr>
        <w:t xml:space="preserve"> (</w:t>
      </w:r>
      <w:r w:rsidR="00407954">
        <w:rPr>
          <w:rFonts w:cstheme="majorBidi" w:hint="cs"/>
          <w:szCs w:val="32"/>
          <w:cs/>
          <w:lang w:bidi="th-TH"/>
        </w:rPr>
        <w:t>แต่ในการทดลองนี้ยังไม่ได้</w:t>
      </w:r>
      <w:r w:rsidR="001D4D85">
        <w:rPr>
          <w:rFonts w:cstheme="majorBidi" w:hint="cs"/>
          <w:szCs w:val="32"/>
          <w:cs/>
          <w:lang w:bidi="th-TH"/>
        </w:rPr>
        <w:t>นำประเภทของเลขที่เป็นข้อมูลส่วนบุคคลมา</w:t>
      </w:r>
      <w:r w:rsidR="006208C1">
        <w:rPr>
          <w:rFonts w:cstheme="majorBidi" w:hint="cs"/>
          <w:szCs w:val="32"/>
          <w:cs/>
          <w:lang w:bidi="th-TH"/>
        </w:rPr>
        <w:t>ใส่ในค่าทำนายจริง เนื่องจากต้องการ</w:t>
      </w:r>
      <w:r w:rsidR="006208C1">
        <w:rPr>
          <w:rFonts w:cstheme="majorBidi" w:hint="cs"/>
          <w:szCs w:val="32"/>
          <w:cs/>
          <w:lang w:bidi="th-TH"/>
        </w:rPr>
        <w:lastRenderedPageBreak/>
        <w:t xml:space="preserve">ทดลองให้การทำนายนิพจน์ระบุนามทั้ง 5 ประเภทแรกนั้นมีค่า </w:t>
      </w:r>
      <w:r w:rsidR="006208C1">
        <w:rPr>
          <w:rFonts w:cstheme="majorBidi"/>
          <w:szCs w:val="32"/>
          <w:lang w:bidi="th-TH"/>
        </w:rPr>
        <w:t xml:space="preserve">Recall </w:t>
      </w:r>
      <w:r w:rsidR="006208C1">
        <w:rPr>
          <w:rFonts w:cstheme="majorBidi" w:hint="cs"/>
          <w:szCs w:val="32"/>
          <w:cs/>
          <w:lang w:bidi="th-TH"/>
        </w:rPr>
        <w:t>ที่สูงขึ้นก่อน จากนั้นจึง</w:t>
      </w:r>
      <w:r w:rsidR="00B139AE">
        <w:rPr>
          <w:rFonts w:cstheme="majorBidi" w:hint="cs"/>
          <w:szCs w:val="32"/>
          <w:cs/>
          <w:lang w:bidi="th-TH"/>
        </w:rPr>
        <w:t>นำค่าทำนายจริงที่ดีที่สุดรวมกับค่าของเลขที่เป็นข้อมูลส่วนบุคคล</w:t>
      </w:r>
      <w:r w:rsidR="00407954">
        <w:rPr>
          <w:rFonts w:cstheme="majorBidi"/>
          <w:szCs w:val="32"/>
          <w:lang w:bidi="th-TH"/>
        </w:rPr>
        <w:t>)</w:t>
      </w:r>
      <w:r w:rsidR="00EE1033">
        <w:rPr>
          <w:rFonts w:cstheme="majorBidi" w:hint="cs"/>
          <w:szCs w:val="32"/>
          <w:cs/>
          <w:lang w:bidi="th-TH"/>
        </w:rPr>
        <w:t xml:space="preserve"> </w:t>
      </w:r>
      <w:r w:rsidR="00A210E8">
        <w:rPr>
          <w:rFonts w:cstheme="majorBidi" w:hint="cs"/>
          <w:szCs w:val="32"/>
          <w:cs/>
          <w:lang w:bidi="th-TH"/>
        </w:rPr>
        <w:t>ดังการทดลองที่ 1</w:t>
      </w:r>
    </w:p>
    <w:p w14:paraId="4917CF75" w14:textId="77777777" w:rsidR="00371351" w:rsidRDefault="00953E60" w:rsidP="00890988">
      <w:pPr>
        <w:pStyle w:val="a0"/>
        <w:numPr>
          <w:ilvl w:val="0"/>
          <w:numId w:val="26"/>
        </w:numPr>
        <w:spacing w:after="120" w:line="240" w:lineRule="auto"/>
        <w:rPr>
          <w:rFonts w:cstheme="majorBidi"/>
          <w:b/>
          <w:bCs/>
          <w:szCs w:val="32"/>
          <w:lang w:bidi="th-TH"/>
        </w:rPr>
      </w:pPr>
      <w:r>
        <w:rPr>
          <w:rFonts w:cstheme="majorBidi" w:hint="cs"/>
          <w:b/>
          <w:bCs/>
          <w:szCs w:val="32"/>
          <w:cs/>
          <w:lang w:bidi="th-TH"/>
        </w:rPr>
        <w:t>การทดลองที่ 1</w:t>
      </w:r>
    </w:p>
    <w:p w14:paraId="6907B7A0" w14:textId="51E69986" w:rsidR="00890988" w:rsidRPr="00371351" w:rsidRDefault="00371351" w:rsidP="00371351">
      <w:pPr>
        <w:spacing w:after="120" w:line="240" w:lineRule="auto"/>
        <w:ind w:left="720" w:firstLine="720"/>
        <w:rPr>
          <w:rFonts w:cstheme="majorBidi" w:hint="cs"/>
          <w:szCs w:val="32"/>
          <w:lang w:bidi="th-TH"/>
        </w:rPr>
      </w:pPr>
      <w:r w:rsidRPr="00371351">
        <w:rPr>
          <w:rFonts w:cstheme="majorBidi" w:hint="cs"/>
          <w:szCs w:val="32"/>
          <w:cs/>
          <w:lang w:bidi="th-TH"/>
        </w:rPr>
        <w:t xml:space="preserve">การทดลองที่ 1 คือ </w:t>
      </w:r>
      <w:r w:rsidR="00890988" w:rsidRPr="00371351">
        <w:rPr>
          <w:rFonts w:cstheme="majorBidi" w:hint="cs"/>
          <w:szCs w:val="32"/>
          <w:cs/>
          <w:lang w:bidi="th-TH"/>
        </w:rPr>
        <w:t>การ</w:t>
      </w:r>
      <w:r w:rsidR="006E2DFE" w:rsidRPr="00371351">
        <w:rPr>
          <w:rFonts w:cstheme="majorBidi" w:hint="cs"/>
          <w:szCs w:val="32"/>
          <w:cs/>
          <w:lang w:bidi="th-TH"/>
        </w:rPr>
        <w:t xml:space="preserve">ทดลองการเลือกค่าทำนายจริงจากการใช้แนวคิด </w:t>
      </w:r>
      <w:r w:rsidR="006E2DFE" w:rsidRPr="00371351">
        <w:rPr>
          <w:rFonts w:cstheme="majorBidi"/>
          <w:szCs w:val="32"/>
          <w:lang w:bidi="th-TH"/>
        </w:rPr>
        <w:t>Majority Voting</w:t>
      </w:r>
      <w:r w:rsidR="00953E60" w:rsidRPr="00371351">
        <w:rPr>
          <w:rFonts w:cstheme="majorBidi"/>
          <w:szCs w:val="32"/>
          <w:lang w:bidi="th-TH"/>
        </w:rPr>
        <w:t>)</w:t>
      </w:r>
      <w:r>
        <w:rPr>
          <w:rFonts w:cstheme="majorBidi" w:hint="cs"/>
          <w:szCs w:val="32"/>
          <w:cs/>
          <w:lang w:bidi="th-TH"/>
        </w:rPr>
        <w:t xml:space="preserve"> ได้ผลลัพธ์ดังตารางที่ 4.6</w:t>
      </w:r>
    </w:p>
    <w:tbl>
      <w:tblPr>
        <w:tblStyle w:val="5-3"/>
        <w:tblW w:w="0" w:type="auto"/>
        <w:tblLook w:val="04A0" w:firstRow="1" w:lastRow="0" w:firstColumn="1" w:lastColumn="0" w:noHBand="0" w:noVBand="1"/>
      </w:tblPr>
      <w:tblGrid>
        <w:gridCol w:w="1726"/>
        <w:gridCol w:w="1726"/>
        <w:gridCol w:w="1726"/>
        <w:gridCol w:w="1726"/>
        <w:gridCol w:w="1726"/>
      </w:tblGrid>
      <w:tr w:rsidR="00B0103F" w14:paraId="44CE2281"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6C5C8918" w14:textId="77777777" w:rsidR="00B0103F" w:rsidRDefault="00B0103F" w:rsidP="009360F3">
            <w:pPr>
              <w:spacing w:after="120"/>
              <w:jc w:val="center"/>
              <w:rPr>
                <w:rFonts w:cstheme="majorBidi"/>
                <w:szCs w:val="32"/>
              </w:rPr>
            </w:pPr>
            <w:r>
              <w:rPr>
                <w:rFonts w:cstheme="majorBidi"/>
                <w:szCs w:val="32"/>
              </w:rPr>
              <w:t>Library</w:t>
            </w:r>
          </w:p>
        </w:tc>
        <w:tc>
          <w:tcPr>
            <w:tcW w:w="1726" w:type="dxa"/>
          </w:tcPr>
          <w:p w14:paraId="35043D67" w14:textId="77777777" w:rsidR="00B0103F" w:rsidRDefault="00B0103F"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Precision (%)</w:t>
            </w:r>
          </w:p>
        </w:tc>
        <w:tc>
          <w:tcPr>
            <w:tcW w:w="1726" w:type="dxa"/>
          </w:tcPr>
          <w:p w14:paraId="7EB4709B" w14:textId="77777777" w:rsidR="00B0103F" w:rsidRDefault="00B0103F"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Recall (%)</w:t>
            </w:r>
          </w:p>
        </w:tc>
        <w:tc>
          <w:tcPr>
            <w:tcW w:w="1726" w:type="dxa"/>
          </w:tcPr>
          <w:p w14:paraId="6B50E27E" w14:textId="77777777" w:rsidR="00B0103F" w:rsidRDefault="00B0103F"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F1-score (%)</w:t>
            </w:r>
          </w:p>
        </w:tc>
        <w:tc>
          <w:tcPr>
            <w:tcW w:w="1726" w:type="dxa"/>
          </w:tcPr>
          <w:p w14:paraId="190DE31A" w14:textId="77777777" w:rsidR="00B0103F" w:rsidRDefault="00B0103F"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Accuracy (%)</w:t>
            </w:r>
          </w:p>
        </w:tc>
      </w:tr>
      <w:tr w:rsidR="00B0103F" w14:paraId="62987C99"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330E8256" w14:textId="77777777" w:rsidR="00B0103F" w:rsidRDefault="00B0103F" w:rsidP="009360F3">
            <w:pPr>
              <w:spacing w:after="120"/>
              <w:jc w:val="thaiDistribute"/>
              <w:rPr>
                <w:rFonts w:cstheme="majorBidi"/>
                <w:szCs w:val="32"/>
              </w:rPr>
            </w:pPr>
            <w:r>
              <w:rPr>
                <w:rFonts w:cstheme="majorBidi"/>
                <w:szCs w:val="32"/>
              </w:rPr>
              <w:t>Stanford NER</w:t>
            </w:r>
          </w:p>
        </w:tc>
        <w:tc>
          <w:tcPr>
            <w:tcW w:w="1726" w:type="dxa"/>
          </w:tcPr>
          <w:p w14:paraId="4EAADE0E" w14:textId="18152F69" w:rsidR="00B0103F" w:rsidRDefault="00636A95"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78</w:t>
            </w:r>
          </w:p>
        </w:tc>
        <w:tc>
          <w:tcPr>
            <w:tcW w:w="1726" w:type="dxa"/>
          </w:tcPr>
          <w:p w14:paraId="0C159D80" w14:textId="021A5E1F" w:rsidR="00B0103F" w:rsidRDefault="00636A95"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52</w:t>
            </w:r>
          </w:p>
        </w:tc>
        <w:tc>
          <w:tcPr>
            <w:tcW w:w="1726" w:type="dxa"/>
          </w:tcPr>
          <w:p w14:paraId="3447E5E2" w14:textId="5AFA6675" w:rsidR="00B0103F" w:rsidRDefault="00636A95"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62.4</w:t>
            </w:r>
          </w:p>
        </w:tc>
        <w:tc>
          <w:tcPr>
            <w:tcW w:w="1726" w:type="dxa"/>
          </w:tcPr>
          <w:p w14:paraId="454AD349" w14:textId="0A9CB899" w:rsidR="00B0103F" w:rsidRDefault="00636A95"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94.7</w:t>
            </w:r>
          </w:p>
        </w:tc>
      </w:tr>
      <w:tr w:rsidR="00B0103F" w14:paraId="7BC57165"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0EF0D4B3" w14:textId="77777777" w:rsidR="00B0103F" w:rsidRDefault="00B0103F" w:rsidP="009360F3">
            <w:pPr>
              <w:spacing w:after="120"/>
              <w:jc w:val="thaiDistribute"/>
              <w:rPr>
                <w:rFonts w:cstheme="majorBidi"/>
                <w:szCs w:val="32"/>
              </w:rPr>
            </w:pPr>
            <w:r>
              <w:rPr>
                <w:rFonts w:cstheme="majorBidi"/>
                <w:szCs w:val="32"/>
              </w:rPr>
              <w:t>NLTK</w:t>
            </w:r>
          </w:p>
        </w:tc>
        <w:tc>
          <w:tcPr>
            <w:tcW w:w="1726" w:type="dxa"/>
          </w:tcPr>
          <w:p w14:paraId="481C85B5" w14:textId="08A9F81A" w:rsidR="00B0103F" w:rsidRDefault="00636A95"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31.2</w:t>
            </w:r>
          </w:p>
        </w:tc>
        <w:tc>
          <w:tcPr>
            <w:tcW w:w="1726" w:type="dxa"/>
          </w:tcPr>
          <w:p w14:paraId="094250D1" w14:textId="4DAE5A9F" w:rsidR="00B0103F" w:rsidRDefault="00636A95"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26.7</w:t>
            </w:r>
          </w:p>
        </w:tc>
        <w:tc>
          <w:tcPr>
            <w:tcW w:w="1726" w:type="dxa"/>
          </w:tcPr>
          <w:p w14:paraId="50231028" w14:textId="73CE6ED3" w:rsidR="00B0103F" w:rsidRDefault="00636A95"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28.8</w:t>
            </w:r>
          </w:p>
        </w:tc>
        <w:tc>
          <w:tcPr>
            <w:tcW w:w="1726" w:type="dxa"/>
          </w:tcPr>
          <w:p w14:paraId="6C2FAB24" w14:textId="49D08203" w:rsidR="00B0103F" w:rsidRDefault="00636A95"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88.9</w:t>
            </w:r>
          </w:p>
        </w:tc>
      </w:tr>
      <w:tr w:rsidR="00B0103F" w14:paraId="7D9966A0"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609C307E" w14:textId="77777777" w:rsidR="00B0103F" w:rsidRDefault="00B0103F" w:rsidP="009360F3">
            <w:pPr>
              <w:spacing w:after="120"/>
              <w:jc w:val="thaiDistribute"/>
              <w:rPr>
                <w:rFonts w:cstheme="majorBidi"/>
                <w:szCs w:val="32"/>
              </w:rPr>
            </w:pPr>
            <w:r>
              <w:rPr>
                <w:rFonts w:cstheme="majorBidi"/>
                <w:szCs w:val="32"/>
              </w:rPr>
              <w:t>spaCy</w:t>
            </w:r>
          </w:p>
        </w:tc>
        <w:tc>
          <w:tcPr>
            <w:tcW w:w="1726" w:type="dxa"/>
          </w:tcPr>
          <w:p w14:paraId="62FD34E7" w14:textId="243DA0FF" w:rsidR="00B0103F" w:rsidRDefault="00636A95"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81</w:t>
            </w:r>
            <w:r w:rsidR="00237B3B">
              <w:rPr>
                <w:rFonts w:cstheme="majorBidi" w:hint="cs"/>
                <w:szCs w:val="32"/>
                <w:cs/>
                <w:lang w:bidi="th-TH"/>
              </w:rPr>
              <w:t>.8</w:t>
            </w:r>
          </w:p>
        </w:tc>
        <w:tc>
          <w:tcPr>
            <w:tcW w:w="1726" w:type="dxa"/>
          </w:tcPr>
          <w:p w14:paraId="26E367AC" w14:textId="5F2F6320" w:rsidR="00B0103F" w:rsidRPr="00CD3646" w:rsidRDefault="00237B3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b/>
                <w:bCs/>
                <w:szCs w:val="32"/>
                <w:lang w:bidi="th-TH"/>
              </w:rPr>
            </w:pPr>
            <w:r w:rsidRPr="00CD3646">
              <w:rPr>
                <w:rFonts w:cstheme="majorBidi" w:hint="cs"/>
                <w:b/>
                <w:bCs/>
                <w:szCs w:val="32"/>
                <w:cs/>
                <w:lang w:bidi="th-TH"/>
              </w:rPr>
              <w:t>60</w:t>
            </w:r>
          </w:p>
        </w:tc>
        <w:tc>
          <w:tcPr>
            <w:tcW w:w="1726" w:type="dxa"/>
          </w:tcPr>
          <w:p w14:paraId="7D0CFE95" w14:textId="758CE49F" w:rsidR="00B0103F" w:rsidRDefault="00237B3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69.2</w:t>
            </w:r>
          </w:p>
        </w:tc>
        <w:tc>
          <w:tcPr>
            <w:tcW w:w="1726" w:type="dxa"/>
          </w:tcPr>
          <w:p w14:paraId="768F96CE" w14:textId="71D769D6" w:rsidR="00B0103F" w:rsidRDefault="00237B3B"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95.5</w:t>
            </w:r>
          </w:p>
        </w:tc>
      </w:tr>
      <w:tr w:rsidR="00407954" w14:paraId="20F0F068"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7BFB26C4" w14:textId="468F7368" w:rsidR="00407954" w:rsidRDefault="00407954" w:rsidP="009360F3">
            <w:pPr>
              <w:spacing w:after="120"/>
              <w:jc w:val="thaiDistribute"/>
              <w:rPr>
                <w:rFonts w:cstheme="majorBidi"/>
                <w:szCs w:val="32"/>
                <w:lang w:bidi="th-TH"/>
              </w:rPr>
            </w:pPr>
            <w:r>
              <w:rPr>
                <w:rFonts w:cstheme="majorBidi"/>
                <w:szCs w:val="32"/>
                <w:lang w:bidi="th-TH"/>
              </w:rPr>
              <w:t>Combined</w:t>
            </w:r>
          </w:p>
        </w:tc>
        <w:tc>
          <w:tcPr>
            <w:tcW w:w="1726" w:type="dxa"/>
          </w:tcPr>
          <w:p w14:paraId="6D0B15F3" w14:textId="2C80162C" w:rsidR="00407954" w:rsidRDefault="00B65C7C"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9</w:t>
            </w:r>
            <w:r w:rsidR="00237B3B">
              <w:rPr>
                <w:rFonts w:cstheme="majorBidi" w:hint="cs"/>
                <w:szCs w:val="32"/>
                <w:cs/>
                <w:lang w:bidi="th-TH"/>
              </w:rPr>
              <w:t>5</w:t>
            </w:r>
            <w:r>
              <w:rPr>
                <w:rFonts w:cstheme="majorBidi" w:hint="cs"/>
                <w:szCs w:val="32"/>
                <w:cs/>
                <w:lang w:bidi="th-TH"/>
              </w:rPr>
              <w:t>.</w:t>
            </w:r>
            <w:r w:rsidR="00237B3B">
              <w:rPr>
                <w:rFonts w:cstheme="majorBidi" w:hint="cs"/>
                <w:szCs w:val="32"/>
                <w:cs/>
                <w:lang w:bidi="th-TH"/>
              </w:rPr>
              <w:t>7</w:t>
            </w:r>
          </w:p>
        </w:tc>
        <w:tc>
          <w:tcPr>
            <w:tcW w:w="1726" w:type="dxa"/>
          </w:tcPr>
          <w:p w14:paraId="5D560915" w14:textId="21467B3D" w:rsidR="00407954" w:rsidRPr="00CD3646" w:rsidRDefault="00237B3B"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b/>
                <w:bCs/>
                <w:szCs w:val="32"/>
                <w:cs/>
                <w:lang w:bidi="th-TH"/>
              </w:rPr>
            </w:pPr>
            <w:r w:rsidRPr="00CD3646">
              <w:rPr>
                <w:rFonts w:cstheme="majorBidi" w:hint="cs"/>
                <w:b/>
                <w:bCs/>
                <w:szCs w:val="32"/>
                <w:cs/>
                <w:lang w:bidi="th-TH"/>
              </w:rPr>
              <w:t>58.7</w:t>
            </w:r>
          </w:p>
        </w:tc>
        <w:tc>
          <w:tcPr>
            <w:tcW w:w="1726" w:type="dxa"/>
          </w:tcPr>
          <w:p w14:paraId="48A74392" w14:textId="52F57E7F" w:rsidR="00407954" w:rsidRDefault="00237B3B"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Pr>
                <w:rFonts w:cstheme="majorBidi" w:hint="cs"/>
                <w:szCs w:val="32"/>
                <w:cs/>
                <w:lang w:bidi="th-TH"/>
              </w:rPr>
              <w:t>72.7</w:t>
            </w:r>
          </w:p>
        </w:tc>
        <w:tc>
          <w:tcPr>
            <w:tcW w:w="1726" w:type="dxa"/>
          </w:tcPr>
          <w:p w14:paraId="53D802D1" w14:textId="5FB3CC94" w:rsidR="00407954" w:rsidRDefault="00692C1F"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cs/>
                <w:lang w:bidi="th-TH"/>
              </w:rPr>
            </w:pPr>
            <w:r>
              <w:rPr>
                <w:rFonts w:cstheme="majorBidi" w:hint="cs"/>
                <w:szCs w:val="32"/>
                <w:cs/>
                <w:lang w:bidi="th-TH"/>
              </w:rPr>
              <w:t>96.3</w:t>
            </w:r>
          </w:p>
        </w:tc>
      </w:tr>
    </w:tbl>
    <w:p w14:paraId="7CFD4D52" w14:textId="5354EB21" w:rsidR="00D513A9" w:rsidRDefault="00B0103F" w:rsidP="00D513A9">
      <w:pPr>
        <w:spacing w:after="120" w:line="240" w:lineRule="auto"/>
        <w:rPr>
          <w:rFonts w:cs="Angsana New"/>
          <w:szCs w:val="32"/>
          <w:lang w:bidi="th-TH"/>
        </w:rPr>
      </w:pPr>
      <w:r>
        <w:rPr>
          <w:rFonts w:cstheme="majorBidi" w:hint="cs"/>
          <w:b/>
          <w:bCs/>
          <w:szCs w:val="32"/>
          <w:cs/>
          <w:lang w:bidi="th-TH"/>
        </w:rPr>
        <w:t xml:space="preserve">ตารางที่ </w:t>
      </w:r>
      <w:r w:rsidRPr="00894080">
        <w:rPr>
          <w:rFonts w:cstheme="majorBidi" w:hint="cs"/>
          <w:b/>
          <w:bCs/>
          <w:szCs w:val="32"/>
          <w:highlight w:val="yellow"/>
          <w:cs/>
          <w:lang w:bidi="th-TH"/>
        </w:rPr>
        <w:t>..</w:t>
      </w:r>
      <w:r>
        <w:rPr>
          <w:rFonts w:cstheme="majorBidi" w:hint="cs"/>
          <w:b/>
          <w:bCs/>
          <w:szCs w:val="32"/>
          <w:cs/>
          <w:lang w:bidi="th-TH"/>
        </w:rPr>
        <w:t xml:space="preserve"> </w:t>
      </w:r>
      <w:r w:rsidRPr="00770679">
        <w:rPr>
          <w:rFonts w:cs="Angsana New"/>
          <w:szCs w:val="32"/>
          <w:cs/>
          <w:lang w:bidi="th-TH"/>
        </w:rPr>
        <w:t>ตารางการแสดงค่าความแม่นยำ</w:t>
      </w:r>
      <w:r w:rsidR="00241500" w:rsidRPr="00241500">
        <w:rPr>
          <w:rFonts w:cs="Angsana New"/>
          <w:szCs w:val="32"/>
          <w:cs/>
          <w:lang w:bidi="th-TH"/>
        </w:rPr>
        <w:t>ของการทำนายนิพจน์ระบุนาม</w:t>
      </w:r>
      <w:r w:rsidR="003C7D69">
        <w:rPr>
          <w:rFonts w:cs="Angsana New" w:hint="cs"/>
          <w:szCs w:val="32"/>
          <w:cs/>
          <w:lang w:bidi="th-TH"/>
        </w:rPr>
        <w:t xml:space="preserve"> </w:t>
      </w:r>
      <w:r w:rsidR="003C7D69">
        <w:rPr>
          <w:rFonts w:cs="Angsana New" w:hint="cs"/>
          <w:szCs w:val="32"/>
          <w:cs/>
          <w:lang w:bidi="th-TH"/>
        </w:rPr>
        <w:t>5 ประเภท</w:t>
      </w:r>
      <w:r w:rsidR="00D513A9">
        <w:rPr>
          <w:rFonts w:cs="Angsana New" w:hint="cs"/>
          <w:szCs w:val="32"/>
          <w:cs/>
          <w:lang w:bidi="th-TH"/>
        </w:rPr>
        <w:t xml:space="preserve">จากการทดลองที่ </w:t>
      </w:r>
      <w:r w:rsidR="00D513A9">
        <w:rPr>
          <w:rFonts w:cs="Angsana New" w:hint="cs"/>
          <w:szCs w:val="32"/>
          <w:cs/>
          <w:lang w:bidi="th-TH"/>
        </w:rPr>
        <w:t>1</w:t>
      </w:r>
    </w:p>
    <w:p w14:paraId="76CA7788" w14:textId="3EAC5ECC" w:rsidR="00466D4F" w:rsidRDefault="00DA477E" w:rsidP="000B0D6A">
      <w:pPr>
        <w:spacing w:after="120" w:line="240" w:lineRule="auto"/>
        <w:ind w:left="720" w:firstLine="720"/>
        <w:jc w:val="both"/>
        <w:rPr>
          <w:rFonts w:cstheme="majorBidi"/>
          <w:szCs w:val="32"/>
          <w:cs/>
          <w:lang w:bidi="th-TH"/>
        </w:rPr>
      </w:pPr>
      <w:r>
        <w:rPr>
          <w:rFonts w:cstheme="majorBidi" w:hint="cs"/>
          <w:szCs w:val="32"/>
          <w:cs/>
          <w:lang w:bidi="th-TH"/>
        </w:rPr>
        <w:t>จาก</w:t>
      </w:r>
      <w:r w:rsidR="00245AD7">
        <w:rPr>
          <w:rFonts w:cstheme="majorBidi" w:hint="cs"/>
          <w:szCs w:val="32"/>
          <w:cs/>
          <w:lang w:bidi="th-TH"/>
        </w:rPr>
        <w:t>ตารางที่ 4.6</w:t>
      </w:r>
      <w:r w:rsidR="00D32B4B">
        <w:rPr>
          <w:rFonts w:cstheme="majorBidi" w:hint="cs"/>
          <w:szCs w:val="32"/>
          <w:cs/>
          <w:lang w:bidi="th-TH"/>
        </w:rPr>
        <w:t xml:space="preserve"> ค่า </w:t>
      </w:r>
      <w:r w:rsidR="00D32B4B">
        <w:rPr>
          <w:rFonts w:cstheme="majorBidi"/>
          <w:szCs w:val="32"/>
          <w:lang w:bidi="th-TH"/>
        </w:rPr>
        <w:t xml:space="preserve">Recall </w:t>
      </w:r>
      <w:r w:rsidR="00AF7025">
        <w:rPr>
          <w:rFonts w:cstheme="majorBidi" w:hint="cs"/>
          <w:szCs w:val="32"/>
          <w:cs/>
          <w:lang w:bidi="th-TH"/>
        </w:rPr>
        <w:t xml:space="preserve">ที่ได้จากการทดลองที่ 1 </w:t>
      </w:r>
      <w:r w:rsidR="00AF7025">
        <w:rPr>
          <w:rFonts w:cstheme="majorBidi"/>
          <w:szCs w:val="32"/>
          <w:lang w:bidi="th-TH"/>
        </w:rPr>
        <w:t>(Combined)</w:t>
      </w:r>
      <w:r w:rsidR="00B865A9">
        <w:rPr>
          <w:rFonts w:cstheme="majorBidi" w:hint="cs"/>
          <w:szCs w:val="32"/>
          <w:cs/>
          <w:lang w:bidi="th-TH"/>
        </w:rPr>
        <w:t xml:space="preserve"> คิดเป็นร้อยละ 58.7</w:t>
      </w:r>
      <w:r w:rsidR="00AF7025">
        <w:rPr>
          <w:rFonts w:cstheme="majorBidi"/>
          <w:szCs w:val="32"/>
          <w:lang w:bidi="th-TH"/>
        </w:rPr>
        <w:t xml:space="preserve"> </w:t>
      </w:r>
      <w:r w:rsidR="000F1E07">
        <w:rPr>
          <w:rFonts w:cstheme="majorBidi" w:hint="cs"/>
          <w:szCs w:val="32"/>
          <w:cs/>
          <w:lang w:bidi="th-TH"/>
        </w:rPr>
        <w:t xml:space="preserve">เมื่อเปรียบเทียบกับทุกไลบรารีจะเห็นว่าค่า </w:t>
      </w:r>
      <w:r w:rsidR="000F1E07">
        <w:rPr>
          <w:rFonts w:cstheme="majorBidi"/>
          <w:szCs w:val="32"/>
          <w:lang w:bidi="th-TH"/>
        </w:rPr>
        <w:t xml:space="preserve">Recall </w:t>
      </w:r>
      <w:r w:rsidR="000F1E07">
        <w:rPr>
          <w:rFonts w:cstheme="majorBidi" w:hint="cs"/>
          <w:szCs w:val="32"/>
          <w:cs/>
          <w:lang w:bidi="th-TH"/>
        </w:rPr>
        <w:t>ของการทดลอง</w:t>
      </w:r>
      <w:r w:rsidR="009B6FA4">
        <w:rPr>
          <w:rFonts w:cstheme="majorBidi" w:hint="cs"/>
          <w:szCs w:val="32"/>
          <w:cs/>
          <w:lang w:bidi="th-TH"/>
        </w:rPr>
        <w:t>นั้นต่ำกว่า</w:t>
      </w:r>
      <w:r w:rsidR="003A55E2">
        <w:rPr>
          <w:rFonts w:cstheme="majorBidi" w:hint="cs"/>
          <w:szCs w:val="32"/>
          <w:cs/>
          <w:lang w:bidi="th-TH"/>
        </w:rPr>
        <w:t xml:space="preserve">ไลบรารีของ </w:t>
      </w:r>
      <w:r w:rsidR="003A55E2">
        <w:rPr>
          <w:rFonts w:cstheme="majorBidi"/>
          <w:szCs w:val="32"/>
          <w:lang w:bidi="th-TH"/>
        </w:rPr>
        <w:t>spaCy</w:t>
      </w:r>
      <w:r w:rsidR="000F1E07">
        <w:rPr>
          <w:rFonts w:cstheme="majorBidi" w:hint="cs"/>
          <w:szCs w:val="32"/>
          <w:cs/>
          <w:lang w:bidi="th-TH"/>
        </w:rPr>
        <w:t xml:space="preserve"> </w:t>
      </w:r>
      <w:r w:rsidR="000F1E07">
        <w:rPr>
          <w:rFonts w:cstheme="majorBidi"/>
          <w:szCs w:val="32"/>
          <w:lang w:bidi="th-TH"/>
        </w:rPr>
        <w:t>(</w:t>
      </w:r>
      <w:r w:rsidR="000F1E07">
        <w:rPr>
          <w:rFonts w:cstheme="majorBidi" w:hint="cs"/>
          <w:szCs w:val="32"/>
          <w:cs/>
          <w:lang w:bidi="th-TH"/>
        </w:rPr>
        <w:t xml:space="preserve">มีค่า </w:t>
      </w:r>
      <w:r w:rsidR="000F1E07">
        <w:rPr>
          <w:rFonts w:cstheme="majorBidi"/>
          <w:szCs w:val="32"/>
          <w:lang w:bidi="th-TH"/>
        </w:rPr>
        <w:t xml:space="preserve">Recall </w:t>
      </w:r>
      <w:r w:rsidR="000F1E07">
        <w:rPr>
          <w:rFonts w:cstheme="majorBidi" w:hint="cs"/>
          <w:szCs w:val="32"/>
          <w:cs/>
          <w:lang w:bidi="th-TH"/>
        </w:rPr>
        <w:t>คิดเป็นร้อยละ 60</w:t>
      </w:r>
      <w:r w:rsidR="000F1E07">
        <w:rPr>
          <w:rFonts w:cstheme="majorBidi"/>
          <w:szCs w:val="32"/>
          <w:lang w:bidi="th-TH"/>
        </w:rPr>
        <w:t>)</w:t>
      </w:r>
      <w:r w:rsidR="00F837E4">
        <w:rPr>
          <w:rFonts w:cstheme="majorBidi" w:hint="cs"/>
          <w:szCs w:val="32"/>
          <w:cs/>
          <w:lang w:bidi="th-TH"/>
        </w:rPr>
        <w:t xml:space="preserve"> </w:t>
      </w:r>
      <w:r w:rsidR="003A55E2">
        <w:rPr>
          <w:rFonts w:cstheme="majorBidi" w:hint="cs"/>
          <w:szCs w:val="32"/>
          <w:cs/>
          <w:lang w:bidi="th-TH"/>
        </w:rPr>
        <w:t>ซึ่งเมื่</w:t>
      </w:r>
      <w:r w:rsidR="00CC4090">
        <w:rPr>
          <w:rFonts w:cstheme="majorBidi" w:hint="cs"/>
          <w:szCs w:val="32"/>
          <w:cs/>
          <w:lang w:bidi="th-TH"/>
        </w:rPr>
        <w:t>อลองกลับไปพิจารณา</w:t>
      </w:r>
      <w:r w:rsidR="003A55E2">
        <w:rPr>
          <w:rFonts w:cstheme="majorBidi" w:hint="cs"/>
          <w:szCs w:val="32"/>
          <w:cs/>
          <w:lang w:bidi="th-TH"/>
        </w:rPr>
        <w:t xml:space="preserve">ค่า </w:t>
      </w:r>
      <w:r w:rsidR="003A55E2">
        <w:rPr>
          <w:rFonts w:cstheme="majorBidi"/>
          <w:szCs w:val="32"/>
          <w:lang w:bidi="th-TH"/>
        </w:rPr>
        <w:t xml:space="preserve">Recall </w:t>
      </w:r>
      <w:r w:rsidR="003A55E2">
        <w:rPr>
          <w:rFonts w:cstheme="majorBidi" w:hint="cs"/>
          <w:szCs w:val="32"/>
          <w:cs/>
          <w:lang w:bidi="th-TH"/>
        </w:rPr>
        <w:t xml:space="preserve">ของ </w:t>
      </w:r>
      <w:r w:rsidR="003A55E2">
        <w:rPr>
          <w:rFonts w:cstheme="majorBidi"/>
          <w:szCs w:val="32"/>
          <w:lang w:bidi="th-TH"/>
        </w:rPr>
        <w:t xml:space="preserve">spaCy </w:t>
      </w:r>
      <w:r w:rsidR="003A55E2">
        <w:rPr>
          <w:rFonts w:cstheme="majorBidi" w:hint="cs"/>
          <w:szCs w:val="32"/>
          <w:cs/>
          <w:lang w:bidi="th-TH"/>
        </w:rPr>
        <w:t>เป็นรายประเภท</w:t>
      </w:r>
      <w:r w:rsidR="00676221">
        <w:rPr>
          <w:rFonts w:cstheme="majorBidi" w:hint="cs"/>
          <w:szCs w:val="32"/>
          <w:cs/>
          <w:lang w:bidi="th-TH"/>
        </w:rPr>
        <w:t>พบ</w:t>
      </w:r>
      <w:r w:rsidR="00B4122B">
        <w:rPr>
          <w:rFonts w:cstheme="majorBidi" w:hint="cs"/>
          <w:szCs w:val="32"/>
          <w:cs/>
          <w:lang w:bidi="th-TH"/>
        </w:rPr>
        <w:t>ว่านิพจน์ระบุนาม</w:t>
      </w:r>
      <w:r w:rsidR="00A214C7">
        <w:rPr>
          <w:rFonts w:cstheme="majorBidi" w:hint="cs"/>
          <w:szCs w:val="32"/>
          <w:cs/>
          <w:lang w:bidi="th-TH"/>
        </w:rPr>
        <w:t>ประเภท</w:t>
      </w:r>
      <w:r w:rsidR="00B4122B">
        <w:rPr>
          <w:rFonts w:cstheme="majorBidi" w:hint="cs"/>
          <w:szCs w:val="32"/>
          <w:cs/>
          <w:lang w:bidi="th-TH"/>
        </w:rPr>
        <w:t xml:space="preserve"> </w:t>
      </w:r>
      <w:r w:rsidR="00B4122B">
        <w:rPr>
          <w:rFonts w:cstheme="majorBidi"/>
          <w:szCs w:val="32"/>
          <w:lang w:bidi="th-TH"/>
        </w:rPr>
        <w:t xml:space="preserve">PERSON </w:t>
      </w:r>
      <w:r w:rsidR="00B4122B">
        <w:rPr>
          <w:rFonts w:cstheme="majorBidi" w:hint="cs"/>
          <w:szCs w:val="32"/>
          <w:cs/>
          <w:lang w:bidi="th-TH"/>
        </w:rPr>
        <w:t xml:space="preserve">และ </w:t>
      </w:r>
      <w:r w:rsidR="00B4122B">
        <w:rPr>
          <w:rFonts w:cstheme="majorBidi"/>
          <w:szCs w:val="32"/>
          <w:lang w:bidi="th-TH"/>
        </w:rPr>
        <w:t xml:space="preserve">DATE </w:t>
      </w:r>
      <w:r w:rsidR="00B4122B">
        <w:rPr>
          <w:rFonts w:cstheme="majorBidi" w:hint="cs"/>
          <w:szCs w:val="32"/>
          <w:cs/>
          <w:lang w:bidi="th-TH"/>
        </w:rPr>
        <w:t xml:space="preserve">ไลบรารี </w:t>
      </w:r>
      <w:r w:rsidR="00B4122B">
        <w:rPr>
          <w:rFonts w:cstheme="majorBidi"/>
          <w:szCs w:val="32"/>
          <w:lang w:bidi="th-TH"/>
        </w:rPr>
        <w:t xml:space="preserve">spaCy </w:t>
      </w:r>
      <w:r w:rsidR="00B4122B">
        <w:rPr>
          <w:rFonts w:cstheme="majorBidi" w:hint="cs"/>
          <w:szCs w:val="32"/>
          <w:cs/>
          <w:lang w:bidi="th-TH"/>
        </w:rPr>
        <w:t xml:space="preserve">มีค่า </w:t>
      </w:r>
      <w:r w:rsidR="00B4122B">
        <w:rPr>
          <w:rFonts w:cstheme="majorBidi"/>
          <w:szCs w:val="32"/>
          <w:lang w:bidi="th-TH"/>
        </w:rPr>
        <w:t xml:space="preserve">Recall </w:t>
      </w:r>
      <w:r w:rsidR="00282902">
        <w:rPr>
          <w:rFonts w:cstheme="majorBidi" w:hint="cs"/>
          <w:szCs w:val="32"/>
          <w:cs/>
          <w:lang w:bidi="th-TH"/>
        </w:rPr>
        <w:t xml:space="preserve">สูงที่สุด </w:t>
      </w:r>
      <w:r w:rsidR="000B0D6A">
        <w:rPr>
          <w:rFonts w:cstheme="majorBidi" w:hint="cs"/>
          <w:szCs w:val="32"/>
          <w:cs/>
          <w:lang w:bidi="th-TH"/>
        </w:rPr>
        <w:t>โดย</w:t>
      </w:r>
      <w:r w:rsidR="00B4122B">
        <w:rPr>
          <w:rFonts w:cstheme="majorBidi" w:hint="cs"/>
          <w:szCs w:val="32"/>
          <w:cs/>
          <w:lang w:bidi="th-TH"/>
        </w:rPr>
        <w:t>คิดเป็นร้อยละ 100 ทั้ง 2 ประเภท</w:t>
      </w:r>
      <w:r w:rsidR="00AE1093">
        <w:rPr>
          <w:rFonts w:cstheme="majorBidi" w:hint="cs"/>
          <w:szCs w:val="32"/>
          <w:cs/>
          <w:lang w:bidi="th-TH"/>
        </w:rPr>
        <w:t xml:space="preserve"> </w:t>
      </w:r>
      <w:r w:rsidR="0006412A">
        <w:rPr>
          <w:rFonts w:cs="Angsana New" w:hint="cs"/>
          <w:szCs w:val="32"/>
          <w:cs/>
          <w:lang w:bidi="th-TH"/>
        </w:rPr>
        <w:t>แต่</w:t>
      </w:r>
      <w:r w:rsidR="00AE1093" w:rsidRPr="00AE1093">
        <w:rPr>
          <w:rFonts w:cs="Angsana New"/>
          <w:szCs w:val="32"/>
          <w:cs/>
          <w:lang w:bidi="th-TH"/>
        </w:rPr>
        <w:t xml:space="preserve">เมื่อใช้แนวคิดของ </w:t>
      </w:r>
      <w:r w:rsidR="00AE1093" w:rsidRPr="00AE1093">
        <w:rPr>
          <w:rFonts w:cstheme="majorBidi"/>
          <w:szCs w:val="32"/>
        </w:rPr>
        <w:t xml:space="preserve">Majority Voting </w:t>
      </w:r>
      <w:r w:rsidR="00AE1093" w:rsidRPr="00AE1093">
        <w:rPr>
          <w:rFonts w:cs="Angsana New"/>
          <w:szCs w:val="32"/>
          <w:cs/>
          <w:lang w:bidi="th-TH"/>
        </w:rPr>
        <w:t>กับทุกประเภท</w:t>
      </w:r>
      <w:r w:rsidR="007768E4">
        <w:rPr>
          <w:rFonts w:cs="Angsana New" w:hint="cs"/>
          <w:szCs w:val="32"/>
          <w:cs/>
          <w:lang w:bidi="th-TH"/>
        </w:rPr>
        <w:t xml:space="preserve"> </w:t>
      </w:r>
      <w:r w:rsidR="00A0734B">
        <w:rPr>
          <w:rFonts w:cs="Angsana New" w:hint="cs"/>
          <w:szCs w:val="32"/>
          <w:cs/>
          <w:lang w:bidi="th-TH"/>
        </w:rPr>
        <w:t>เมื่อพิจารณา</w:t>
      </w:r>
      <w:r w:rsidR="00FE2D73">
        <w:rPr>
          <w:rFonts w:cs="Angsana New" w:hint="cs"/>
          <w:szCs w:val="32"/>
          <w:cs/>
          <w:lang w:bidi="th-TH"/>
        </w:rPr>
        <w:t xml:space="preserve">ประเภท </w:t>
      </w:r>
      <w:r w:rsidR="00FE2D73">
        <w:rPr>
          <w:rFonts w:cs="Angsana New"/>
          <w:szCs w:val="32"/>
          <w:lang w:bidi="th-TH"/>
        </w:rPr>
        <w:t xml:space="preserve">PERSON </w:t>
      </w:r>
      <w:r w:rsidR="00FE2D73">
        <w:rPr>
          <w:rFonts w:cs="Angsana New" w:hint="cs"/>
          <w:szCs w:val="32"/>
          <w:cs/>
          <w:lang w:bidi="th-TH"/>
        </w:rPr>
        <w:t xml:space="preserve">และ </w:t>
      </w:r>
      <w:r w:rsidR="00FE2D73">
        <w:rPr>
          <w:rFonts w:cs="Angsana New"/>
          <w:szCs w:val="32"/>
          <w:lang w:bidi="th-TH"/>
        </w:rPr>
        <w:t>DATE</w:t>
      </w:r>
      <w:r w:rsidR="007768E4">
        <w:rPr>
          <w:rFonts w:cs="Angsana New"/>
          <w:szCs w:val="32"/>
          <w:lang w:bidi="th-TH"/>
        </w:rPr>
        <w:t xml:space="preserve"> </w:t>
      </w:r>
      <w:r w:rsidR="00FE2D73">
        <w:rPr>
          <w:rFonts w:cs="Angsana New" w:hint="cs"/>
          <w:szCs w:val="32"/>
          <w:cs/>
          <w:lang w:bidi="th-TH"/>
        </w:rPr>
        <w:t xml:space="preserve">ของ </w:t>
      </w:r>
      <w:r w:rsidR="007768E4">
        <w:rPr>
          <w:rFonts w:cs="Angsana New"/>
          <w:szCs w:val="32"/>
          <w:lang w:bidi="th-TH"/>
        </w:rPr>
        <w:t xml:space="preserve">Stanford NER </w:t>
      </w:r>
      <w:r w:rsidR="00683448">
        <w:rPr>
          <w:rFonts w:cs="Angsana New" w:hint="cs"/>
          <w:szCs w:val="32"/>
          <w:cs/>
          <w:lang w:bidi="th-TH"/>
        </w:rPr>
        <w:t>ที่</w:t>
      </w:r>
      <w:r w:rsidR="007768E4">
        <w:rPr>
          <w:rFonts w:cs="Angsana New" w:hint="cs"/>
          <w:szCs w:val="32"/>
          <w:cs/>
          <w:lang w:bidi="th-TH"/>
        </w:rPr>
        <w:t xml:space="preserve">มีค่า </w:t>
      </w:r>
      <w:r w:rsidR="007768E4">
        <w:rPr>
          <w:rFonts w:cs="Angsana New"/>
          <w:szCs w:val="32"/>
          <w:lang w:bidi="th-TH"/>
        </w:rPr>
        <w:t>Recall</w:t>
      </w:r>
      <w:r w:rsidR="002F6A84">
        <w:rPr>
          <w:rFonts w:cs="Angsana New" w:hint="cs"/>
          <w:szCs w:val="32"/>
          <w:cs/>
          <w:lang w:bidi="th-TH"/>
        </w:rPr>
        <w:t xml:space="preserve"> </w:t>
      </w:r>
      <w:r w:rsidR="00CA6BAF">
        <w:rPr>
          <w:rFonts w:cs="Angsana New" w:hint="cs"/>
          <w:szCs w:val="32"/>
          <w:cs/>
          <w:lang w:bidi="th-TH"/>
        </w:rPr>
        <w:t>ประมาณ</w:t>
      </w:r>
      <w:r w:rsidR="002F6A84">
        <w:rPr>
          <w:rFonts w:cs="Angsana New" w:hint="cs"/>
          <w:szCs w:val="32"/>
          <w:cs/>
          <w:lang w:bidi="th-TH"/>
        </w:rPr>
        <w:t>ร้อยละ 80</w:t>
      </w:r>
      <w:r w:rsidR="00AE1093" w:rsidRPr="00AE1093">
        <w:rPr>
          <w:rFonts w:cs="Angsana New"/>
          <w:szCs w:val="32"/>
          <w:cs/>
          <w:lang w:bidi="th-TH"/>
        </w:rPr>
        <w:t xml:space="preserve"> </w:t>
      </w:r>
      <w:r w:rsidR="00A0734B">
        <w:rPr>
          <w:rFonts w:cs="Angsana New" w:hint="cs"/>
          <w:szCs w:val="32"/>
          <w:cs/>
          <w:lang w:bidi="th-TH"/>
        </w:rPr>
        <w:t>จึงเป็นผล</w:t>
      </w:r>
      <w:r w:rsidR="00AE1093" w:rsidRPr="00AE1093">
        <w:rPr>
          <w:rFonts w:cs="Angsana New"/>
          <w:szCs w:val="32"/>
          <w:cs/>
          <w:lang w:bidi="th-TH"/>
        </w:rPr>
        <w:t xml:space="preserve">ให้ค่า </w:t>
      </w:r>
      <w:r w:rsidR="00AE1093" w:rsidRPr="00AE1093">
        <w:rPr>
          <w:rFonts w:cstheme="majorBidi"/>
          <w:szCs w:val="32"/>
        </w:rPr>
        <w:t xml:space="preserve">Recall </w:t>
      </w:r>
      <w:r w:rsidR="00062794">
        <w:rPr>
          <w:rFonts w:cstheme="majorBidi" w:hint="cs"/>
          <w:szCs w:val="32"/>
          <w:cs/>
          <w:lang w:bidi="th-TH"/>
        </w:rPr>
        <w:t>การทำนายนิพจน์ระบุนามทั้ง 5 ประเภท</w:t>
      </w:r>
      <w:r w:rsidR="00AE1093" w:rsidRPr="00AE1093">
        <w:rPr>
          <w:rFonts w:cs="Angsana New"/>
          <w:szCs w:val="32"/>
          <w:cs/>
          <w:lang w:bidi="th-TH"/>
        </w:rPr>
        <w:t xml:space="preserve">ของค่าทำนายจริงต่ำกว่า </w:t>
      </w:r>
      <w:r w:rsidR="00AE1093" w:rsidRPr="00AE1093">
        <w:rPr>
          <w:rFonts w:cstheme="majorBidi"/>
          <w:szCs w:val="32"/>
        </w:rPr>
        <w:t xml:space="preserve">spaCy </w:t>
      </w:r>
      <w:r w:rsidR="00AE1093" w:rsidRPr="00AE1093">
        <w:rPr>
          <w:rFonts w:cs="Angsana New"/>
          <w:szCs w:val="32"/>
          <w:cs/>
          <w:lang w:bidi="th-TH"/>
        </w:rPr>
        <w:t>ได้</w:t>
      </w:r>
      <w:r w:rsidR="00A0734B">
        <w:rPr>
          <w:rFonts w:cs="Angsana New" w:hint="cs"/>
          <w:szCs w:val="32"/>
          <w:cs/>
          <w:lang w:bidi="th-TH"/>
        </w:rPr>
        <w:t xml:space="preserve"> </w:t>
      </w:r>
      <w:r w:rsidR="00623BCA">
        <w:rPr>
          <w:rFonts w:cs="Angsana New" w:hint="cs"/>
          <w:szCs w:val="32"/>
          <w:cs/>
          <w:lang w:bidi="th-TH"/>
        </w:rPr>
        <w:t>เช่น</w:t>
      </w:r>
      <w:r w:rsidR="00A0734B">
        <w:rPr>
          <w:rFonts w:cs="Angsana New" w:hint="cs"/>
          <w:szCs w:val="32"/>
          <w:cs/>
          <w:lang w:bidi="th-TH"/>
        </w:rPr>
        <w:t xml:space="preserve"> </w:t>
      </w:r>
      <w:r w:rsidR="00623BCA">
        <w:rPr>
          <w:rFonts w:cs="Angsana New" w:hint="cs"/>
          <w:szCs w:val="32"/>
          <w:cs/>
          <w:lang w:bidi="th-TH"/>
        </w:rPr>
        <w:t xml:space="preserve">หาก </w:t>
      </w:r>
      <w:r w:rsidR="00623BCA">
        <w:rPr>
          <w:rFonts w:cs="Angsana New"/>
          <w:szCs w:val="32"/>
          <w:lang w:bidi="th-TH"/>
        </w:rPr>
        <w:t xml:space="preserve">spaCy </w:t>
      </w:r>
      <w:r w:rsidR="00623BCA">
        <w:rPr>
          <w:rFonts w:cs="Angsana New" w:hint="cs"/>
          <w:szCs w:val="32"/>
          <w:cs/>
          <w:lang w:bidi="th-TH"/>
        </w:rPr>
        <w:t xml:space="preserve">ทำนายว่าเป็น </w:t>
      </w:r>
      <w:r w:rsidR="00623BCA">
        <w:rPr>
          <w:rFonts w:cs="Angsana New"/>
          <w:szCs w:val="32"/>
          <w:lang w:bidi="th-TH"/>
        </w:rPr>
        <w:t>PERSON</w:t>
      </w:r>
      <w:r w:rsidR="00B4122B">
        <w:rPr>
          <w:rFonts w:cstheme="majorBidi" w:hint="cs"/>
          <w:szCs w:val="32"/>
          <w:cs/>
          <w:lang w:bidi="th-TH"/>
        </w:rPr>
        <w:t xml:space="preserve"> </w:t>
      </w:r>
      <w:r w:rsidR="00623BCA">
        <w:rPr>
          <w:rFonts w:cstheme="majorBidi" w:hint="cs"/>
          <w:szCs w:val="32"/>
          <w:cs/>
          <w:lang w:bidi="th-TH"/>
        </w:rPr>
        <w:t>แต่</w:t>
      </w:r>
      <w:r w:rsidR="00623BCA">
        <w:rPr>
          <w:rFonts w:cstheme="majorBidi"/>
          <w:szCs w:val="32"/>
          <w:lang w:bidi="th-TH"/>
        </w:rPr>
        <w:t xml:space="preserve"> Stanford NER </w:t>
      </w:r>
      <w:r w:rsidR="00623BCA">
        <w:rPr>
          <w:rFonts w:cstheme="majorBidi" w:hint="cs"/>
          <w:szCs w:val="32"/>
          <w:cs/>
          <w:lang w:bidi="th-TH"/>
        </w:rPr>
        <w:t xml:space="preserve">ไม่ได้ทำนายว่าเป็น </w:t>
      </w:r>
      <w:r w:rsidR="00623BCA">
        <w:rPr>
          <w:rFonts w:cstheme="majorBidi"/>
          <w:szCs w:val="32"/>
          <w:lang w:bidi="th-TH"/>
        </w:rPr>
        <w:t xml:space="preserve">PERSON </w:t>
      </w:r>
      <w:r w:rsidR="00623BCA">
        <w:rPr>
          <w:rFonts w:cstheme="majorBidi" w:hint="cs"/>
          <w:szCs w:val="32"/>
          <w:cs/>
          <w:lang w:bidi="th-TH"/>
        </w:rPr>
        <w:t>หรือทำนายว่าเป็นประเภทอื่น</w:t>
      </w:r>
      <w:r w:rsidR="00F82BDD">
        <w:rPr>
          <w:rFonts w:cstheme="majorBidi" w:hint="cs"/>
          <w:szCs w:val="32"/>
          <w:cs/>
          <w:lang w:bidi="th-TH"/>
        </w:rPr>
        <w:t>ที่</w:t>
      </w:r>
      <w:r w:rsidR="00277040">
        <w:rPr>
          <w:rFonts w:cstheme="majorBidi" w:hint="cs"/>
          <w:szCs w:val="32"/>
          <w:cs/>
          <w:lang w:bidi="th-TH"/>
        </w:rPr>
        <w:t xml:space="preserve">ไม่เหมือนกันกับ </w:t>
      </w:r>
      <w:r w:rsidR="00277040">
        <w:rPr>
          <w:rFonts w:cstheme="majorBidi"/>
          <w:szCs w:val="32"/>
          <w:lang w:bidi="th-TH"/>
        </w:rPr>
        <w:t xml:space="preserve">NLTK </w:t>
      </w:r>
      <w:r w:rsidR="00F00DF7">
        <w:rPr>
          <w:rFonts w:cstheme="majorBidi" w:hint="cs"/>
          <w:szCs w:val="32"/>
          <w:cs/>
          <w:lang w:bidi="th-TH"/>
        </w:rPr>
        <w:t xml:space="preserve">ทำนาย </w:t>
      </w:r>
      <w:r w:rsidR="00277040">
        <w:rPr>
          <w:rFonts w:cstheme="majorBidi" w:hint="cs"/>
          <w:szCs w:val="32"/>
          <w:cs/>
          <w:lang w:bidi="th-TH"/>
        </w:rPr>
        <w:t xml:space="preserve">จะส่งผลให้ค่า </w:t>
      </w:r>
      <w:r w:rsidR="00277040">
        <w:rPr>
          <w:rFonts w:cstheme="majorBidi"/>
          <w:szCs w:val="32"/>
          <w:lang w:bidi="th-TH"/>
        </w:rPr>
        <w:t xml:space="preserve">Recall </w:t>
      </w:r>
      <w:r w:rsidR="007A08E6">
        <w:rPr>
          <w:rFonts w:cstheme="majorBidi" w:hint="cs"/>
          <w:szCs w:val="32"/>
          <w:cs/>
          <w:lang w:bidi="th-TH"/>
        </w:rPr>
        <w:t xml:space="preserve">ในประเภท </w:t>
      </w:r>
      <w:r w:rsidR="007A08E6">
        <w:rPr>
          <w:rFonts w:cstheme="majorBidi"/>
          <w:szCs w:val="32"/>
          <w:lang w:bidi="th-TH"/>
        </w:rPr>
        <w:t xml:space="preserve">PERSON </w:t>
      </w:r>
      <w:r w:rsidR="00277040">
        <w:rPr>
          <w:rFonts w:cstheme="majorBidi" w:hint="cs"/>
          <w:szCs w:val="32"/>
          <w:cs/>
          <w:lang w:bidi="th-TH"/>
        </w:rPr>
        <w:t>ของ</w:t>
      </w:r>
      <w:r w:rsidR="005D7F81">
        <w:rPr>
          <w:rFonts w:cstheme="majorBidi" w:hint="cs"/>
          <w:szCs w:val="32"/>
          <w:cs/>
          <w:lang w:bidi="th-TH"/>
        </w:rPr>
        <w:t xml:space="preserve">การทดลองนี้ มีค่าอยู่ที่ประมาณร้อยละ 80 ทั้ง ๆ ที่ </w:t>
      </w:r>
      <w:r w:rsidR="005D7F81">
        <w:rPr>
          <w:rFonts w:cstheme="majorBidi"/>
          <w:szCs w:val="32"/>
          <w:lang w:bidi="th-TH"/>
        </w:rPr>
        <w:t xml:space="preserve">spaCy </w:t>
      </w:r>
      <w:r w:rsidR="005D7F81">
        <w:rPr>
          <w:rFonts w:cstheme="majorBidi" w:hint="cs"/>
          <w:szCs w:val="32"/>
          <w:cs/>
          <w:lang w:bidi="th-TH"/>
        </w:rPr>
        <w:t xml:space="preserve">มีค่า </w:t>
      </w:r>
      <w:r w:rsidR="005D7F81">
        <w:rPr>
          <w:rFonts w:cstheme="majorBidi"/>
          <w:szCs w:val="32"/>
          <w:lang w:bidi="th-TH"/>
        </w:rPr>
        <w:t xml:space="preserve">Recall </w:t>
      </w:r>
      <w:r w:rsidR="005D7F81">
        <w:rPr>
          <w:rFonts w:cstheme="majorBidi" w:hint="cs"/>
          <w:szCs w:val="32"/>
          <w:cs/>
          <w:lang w:bidi="th-TH"/>
        </w:rPr>
        <w:t xml:space="preserve">ในการทำนายประเภท </w:t>
      </w:r>
      <w:r w:rsidR="005D7F81">
        <w:rPr>
          <w:rFonts w:cstheme="majorBidi"/>
          <w:szCs w:val="32"/>
          <w:lang w:bidi="th-TH"/>
        </w:rPr>
        <w:t xml:space="preserve">PERSON </w:t>
      </w:r>
      <w:r w:rsidR="005D7F81">
        <w:rPr>
          <w:rFonts w:cstheme="majorBidi" w:hint="cs"/>
          <w:szCs w:val="32"/>
          <w:cs/>
          <w:lang w:bidi="th-TH"/>
        </w:rPr>
        <w:t>คิดเป็นร้อยละ 100</w:t>
      </w:r>
      <w:r w:rsidR="00623BCA">
        <w:rPr>
          <w:rFonts w:cstheme="majorBidi" w:hint="cs"/>
          <w:szCs w:val="32"/>
          <w:cs/>
          <w:lang w:bidi="th-TH"/>
        </w:rPr>
        <w:t xml:space="preserve"> </w:t>
      </w:r>
      <w:r w:rsidR="00B4122B">
        <w:rPr>
          <w:rFonts w:cstheme="majorBidi" w:hint="cs"/>
          <w:szCs w:val="32"/>
          <w:cs/>
          <w:lang w:bidi="th-TH"/>
        </w:rPr>
        <w:t xml:space="preserve">ดังนั้น </w:t>
      </w:r>
      <w:r w:rsidR="00C57A07">
        <w:rPr>
          <w:rFonts w:cstheme="majorBidi" w:hint="cs"/>
          <w:szCs w:val="32"/>
          <w:cs/>
          <w:lang w:bidi="th-TH"/>
        </w:rPr>
        <w:t>ผู้จัดทำ</w:t>
      </w:r>
      <w:r w:rsidR="00330346">
        <w:rPr>
          <w:rFonts w:cstheme="majorBidi" w:hint="cs"/>
          <w:szCs w:val="32"/>
          <w:cs/>
          <w:lang w:bidi="th-TH"/>
        </w:rPr>
        <w:t>จึง</w:t>
      </w:r>
      <w:r w:rsidR="00C57A07">
        <w:rPr>
          <w:rFonts w:cstheme="majorBidi" w:hint="cs"/>
          <w:szCs w:val="32"/>
          <w:cs/>
          <w:lang w:bidi="th-TH"/>
        </w:rPr>
        <w:t>ทดลอง</w:t>
      </w:r>
      <w:r w:rsidR="00282902">
        <w:rPr>
          <w:rFonts w:cstheme="majorBidi" w:hint="cs"/>
          <w:szCs w:val="32"/>
          <w:cs/>
          <w:lang w:bidi="th-TH"/>
        </w:rPr>
        <w:t>อีกครั้ง</w:t>
      </w:r>
      <w:r w:rsidR="00C57A07">
        <w:rPr>
          <w:rFonts w:cstheme="majorBidi" w:hint="cs"/>
          <w:szCs w:val="32"/>
          <w:cs/>
          <w:lang w:bidi="th-TH"/>
        </w:rPr>
        <w:t>โดยประยุกต์ใช้ทั้</w:t>
      </w:r>
      <w:r w:rsidR="00282902">
        <w:rPr>
          <w:rFonts w:cstheme="majorBidi" w:hint="cs"/>
          <w:szCs w:val="32"/>
          <w:cs/>
          <w:lang w:bidi="th-TH"/>
        </w:rPr>
        <w:t>ง</w:t>
      </w:r>
      <w:r w:rsidR="00C57A07">
        <w:rPr>
          <w:rFonts w:cstheme="majorBidi" w:hint="cs"/>
          <w:szCs w:val="32"/>
          <w:cs/>
          <w:lang w:bidi="th-TH"/>
        </w:rPr>
        <w:t xml:space="preserve"> </w:t>
      </w:r>
      <w:r w:rsidR="00C57A07">
        <w:rPr>
          <w:rFonts w:cstheme="majorBidi"/>
          <w:szCs w:val="32"/>
          <w:lang w:bidi="th-TH"/>
        </w:rPr>
        <w:t xml:space="preserve">Majority Voting </w:t>
      </w:r>
      <w:r w:rsidR="00C57A07">
        <w:rPr>
          <w:rFonts w:cstheme="majorBidi" w:hint="cs"/>
          <w:szCs w:val="32"/>
          <w:cs/>
          <w:lang w:bidi="th-TH"/>
        </w:rPr>
        <w:t xml:space="preserve">และ </w:t>
      </w:r>
      <w:r w:rsidR="00772F97">
        <w:rPr>
          <w:rFonts w:cstheme="majorBidi" w:hint="cs"/>
          <w:szCs w:val="32"/>
          <w:cs/>
          <w:lang w:bidi="th-TH"/>
        </w:rPr>
        <w:t>เลือก</w:t>
      </w:r>
      <w:r w:rsidR="007328DD">
        <w:rPr>
          <w:rFonts w:cstheme="majorBidi" w:hint="cs"/>
          <w:szCs w:val="32"/>
          <w:cs/>
          <w:lang w:bidi="th-TH"/>
        </w:rPr>
        <w:t>นิพจน์ระบุนาม</w:t>
      </w:r>
      <w:r w:rsidR="008946C2">
        <w:rPr>
          <w:rFonts w:cstheme="majorBidi" w:hint="cs"/>
          <w:szCs w:val="32"/>
          <w:cs/>
          <w:lang w:bidi="th-TH"/>
        </w:rPr>
        <w:t>ประเภท</w:t>
      </w:r>
      <w:r w:rsidR="007328DD">
        <w:rPr>
          <w:rFonts w:cstheme="majorBidi" w:hint="cs"/>
          <w:szCs w:val="32"/>
          <w:cs/>
          <w:lang w:bidi="th-TH"/>
        </w:rPr>
        <w:t xml:space="preserve"> </w:t>
      </w:r>
      <w:r w:rsidR="007328DD">
        <w:rPr>
          <w:rFonts w:cstheme="majorBidi"/>
          <w:szCs w:val="32"/>
          <w:lang w:bidi="th-TH"/>
        </w:rPr>
        <w:t xml:space="preserve">PERSON </w:t>
      </w:r>
      <w:r w:rsidR="007328DD">
        <w:rPr>
          <w:rFonts w:cstheme="majorBidi" w:hint="cs"/>
          <w:szCs w:val="32"/>
          <w:cs/>
          <w:lang w:bidi="th-TH"/>
        </w:rPr>
        <w:t xml:space="preserve">และ </w:t>
      </w:r>
      <w:r w:rsidR="007328DD">
        <w:rPr>
          <w:rFonts w:cstheme="majorBidi"/>
          <w:szCs w:val="32"/>
          <w:lang w:bidi="th-TH"/>
        </w:rPr>
        <w:t xml:space="preserve">DATE </w:t>
      </w:r>
      <w:r w:rsidR="007328DD">
        <w:rPr>
          <w:rFonts w:cstheme="majorBidi" w:hint="cs"/>
          <w:szCs w:val="32"/>
          <w:cs/>
          <w:lang w:bidi="th-TH"/>
        </w:rPr>
        <w:t>เป็นค่าทำนายจริง</w:t>
      </w:r>
      <w:r w:rsidR="00196E35">
        <w:rPr>
          <w:rFonts w:cstheme="majorBidi" w:hint="cs"/>
          <w:szCs w:val="32"/>
          <w:cs/>
          <w:lang w:bidi="th-TH"/>
        </w:rPr>
        <w:t>ทันที</w:t>
      </w:r>
      <w:r w:rsidR="007328DD">
        <w:rPr>
          <w:rFonts w:cstheme="majorBidi" w:hint="cs"/>
          <w:szCs w:val="32"/>
          <w:cs/>
          <w:lang w:bidi="th-TH"/>
        </w:rPr>
        <w:t xml:space="preserve"> เมื่อ</w:t>
      </w:r>
      <w:r w:rsidR="009E78C6">
        <w:rPr>
          <w:rFonts w:cstheme="majorBidi"/>
          <w:szCs w:val="32"/>
          <w:lang w:bidi="th-TH"/>
        </w:rPr>
        <w:t xml:space="preserve"> Stanford NER </w:t>
      </w:r>
      <w:r w:rsidR="002F6242">
        <w:rPr>
          <w:rFonts w:cstheme="majorBidi" w:hint="cs"/>
          <w:szCs w:val="32"/>
          <w:cs/>
          <w:lang w:bidi="th-TH"/>
        </w:rPr>
        <w:t xml:space="preserve">และ </w:t>
      </w:r>
      <w:r w:rsidR="002F6242">
        <w:rPr>
          <w:rFonts w:cstheme="majorBidi"/>
          <w:szCs w:val="32"/>
          <w:lang w:bidi="th-TH"/>
        </w:rPr>
        <w:t xml:space="preserve">NLTK </w:t>
      </w:r>
      <w:r w:rsidR="002F6242">
        <w:rPr>
          <w:rFonts w:cstheme="majorBidi" w:hint="cs"/>
          <w:szCs w:val="32"/>
          <w:cs/>
          <w:lang w:bidi="th-TH"/>
        </w:rPr>
        <w:t>ไม่มีการทำนายประเภทที่เหมือนกัน แต่</w:t>
      </w:r>
      <w:r w:rsidR="007328DD">
        <w:rPr>
          <w:rFonts w:cstheme="majorBidi" w:hint="cs"/>
          <w:szCs w:val="32"/>
          <w:cs/>
          <w:lang w:bidi="th-TH"/>
        </w:rPr>
        <w:t xml:space="preserve"> </w:t>
      </w:r>
      <w:r w:rsidR="007328DD">
        <w:rPr>
          <w:rFonts w:cstheme="majorBidi"/>
          <w:szCs w:val="32"/>
          <w:lang w:bidi="th-TH"/>
        </w:rPr>
        <w:t xml:space="preserve">spaCy </w:t>
      </w:r>
      <w:r w:rsidR="007328DD">
        <w:rPr>
          <w:rFonts w:cstheme="majorBidi" w:hint="cs"/>
          <w:szCs w:val="32"/>
          <w:cs/>
          <w:lang w:bidi="th-TH"/>
        </w:rPr>
        <w:t>ทำนายนิพจน์ระบุนามออกมาเป็น 2 ประเภทนั้น</w:t>
      </w:r>
      <w:r w:rsidR="003F3E7A">
        <w:rPr>
          <w:rFonts w:cstheme="majorBidi" w:hint="cs"/>
          <w:szCs w:val="32"/>
          <w:cs/>
          <w:lang w:bidi="th-TH"/>
        </w:rPr>
        <w:t xml:space="preserve"> </w:t>
      </w:r>
      <w:r w:rsidR="00FF39F6">
        <w:rPr>
          <w:rFonts w:cstheme="majorBidi" w:hint="cs"/>
          <w:szCs w:val="32"/>
          <w:cs/>
          <w:lang w:bidi="th-TH"/>
        </w:rPr>
        <w:t>ดังการทดลองที่ 2</w:t>
      </w:r>
    </w:p>
    <w:p w14:paraId="698E6D1E" w14:textId="588D98B8" w:rsidR="00BF7107" w:rsidRDefault="00466D4F" w:rsidP="00466D4F">
      <w:pPr>
        <w:rPr>
          <w:rFonts w:cstheme="majorBidi" w:hint="cs"/>
          <w:szCs w:val="32"/>
          <w:lang w:bidi="th-TH"/>
        </w:rPr>
      </w:pPr>
      <w:r>
        <w:rPr>
          <w:rFonts w:cstheme="majorBidi"/>
          <w:szCs w:val="32"/>
          <w:cs/>
          <w:lang w:bidi="th-TH"/>
        </w:rPr>
        <w:br w:type="page"/>
      </w:r>
    </w:p>
    <w:p w14:paraId="52098ACD" w14:textId="77777777" w:rsidR="00303624" w:rsidRDefault="009570F9" w:rsidP="00CD199C">
      <w:pPr>
        <w:pStyle w:val="a0"/>
        <w:numPr>
          <w:ilvl w:val="0"/>
          <w:numId w:val="26"/>
        </w:numPr>
        <w:spacing w:after="120" w:line="240" w:lineRule="auto"/>
        <w:rPr>
          <w:rFonts w:cstheme="majorBidi"/>
          <w:b/>
          <w:bCs/>
          <w:szCs w:val="32"/>
          <w:lang w:bidi="th-TH"/>
        </w:rPr>
      </w:pPr>
      <w:r>
        <w:rPr>
          <w:rFonts w:cstheme="majorBidi" w:hint="cs"/>
          <w:b/>
          <w:bCs/>
          <w:szCs w:val="32"/>
          <w:cs/>
          <w:lang w:bidi="th-TH"/>
        </w:rPr>
        <w:lastRenderedPageBreak/>
        <w:t xml:space="preserve">การทดลองที่ 2 </w:t>
      </w:r>
    </w:p>
    <w:p w14:paraId="14BD4989" w14:textId="04BD686E" w:rsidR="00CD199C" w:rsidRPr="00303624" w:rsidRDefault="00303624" w:rsidP="00E85834">
      <w:pPr>
        <w:spacing w:after="120" w:line="240" w:lineRule="auto"/>
        <w:ind w:left="1080" w:firstLine="720"/>
        <w:rPr>
          <w:rFonts w:cstheme="majorBidi" w:hint="cs"/>
          <w:szCs w:val="32"/>
          <w:lang w:bidi="th-TH"/>
        </w:rPr>
      </w:pPr>
      <w:r>
        <w:rPr>
          <w:rFonts w:cstheme="majorBidi" w:hint="cs"/>
          <w:szCs w:val="32"/>
          <w:cs/>
          <w:lang w:bidi="th-TH"/>
        </w:rPr>
        <w:t>การทดลอง</w:t>
      </w:r>
      <w:r w:rsidR="00E37438">
        <w:rPr>
          <w:rFonts w:cstheme="majorBidi" w:hint="cs"/>
          <w:szCs w:val="32"/>
          <w:cs/>
          <w:lang w:bidi="th-TH"/>
        </w:rPr>
        <w:t>ที่ 2</w:t>
      </w:r>
      <w:r>
        <w:rPr>
          <w:rFonts w:cstheme="majorBidi" w:hint="cs"/>
          <w:szCs w:val="32"/>
          <w:cs/>
          <w:lang w:bidi="th-TH"/>
        </w:rPr>
        <w:t xml:space="preserve"> คือ </w:t>
      </w:r>
      <w:r w:rsidR="00A6578F" w:rsidRPr="00303624">
        <w:rPr>
          <w:rFonts w:cstheme="majorBidi" w:hint="cs"/>
          <w:szCs w:val="32"/>
          <w:cs/>
          <w:lang w:bidi="th-TH"/>
        </w:rPr>
        <w:t>การทดลอง</w:t>
      </w:r>
      <w:r w:rsidR="00D173AA" w:rsidRPr="00303624">
        <w:rPr>
          <w:rFonts w:cstheme="majorBidi" w:hint="cs"/>
          <w:szCs w:val="32"/>
          <w:cs/>
          <w:lang w:bidi="th-TH"/>
        </w:rPr>
        <w:t xml:space="preserve">จากการใช้ </w:t>
      </w:r>
      <w:r w:rsidR="00D173AA" w:rsidRPr="00303624">
        <w:rPr>
          <w:rFonts w:cstheme="majorBidi"/>
          <w:szCs w:val="32"/>
          <w:lang w:bidi="th-TH"/>
        </w:rPr>
        <w:t xml:space="preserve">Majority Voting </w:t>
      </w:r>
      <w:r w:rsidR="00D173AA" w:rsidRPr="00303624">
        <w:rPr>
          <w:rFonts w:cstheme="majorBidi" w:hint="cs"/>
          <w:szCs w:val="32"/>
          <w:cs/>
          <w:lang w:bidi="th-TH"/>
        </w:rPr>
        <w:t>และเลือกค่าทำนาย</w:t>
      </w:r>
      <w:r w:rsidR="00AC4570" w:rsidRPr="00303624">
        <w:rPr>
          <w:rFonts w:cstheme="majorBidi" w:hint="cs"/>
          <w:szCs w:val="32"/>
          <w:cs/>
          <w:lang w:bidi="th-TH"/>
        </w:rPr>
        <w:t xml:space="preserve">ประเภท </w:t>
      </w:r>
      <w:r w:rsidR="00AC4570" w:rsidRPr="00303624">
        <w:rPr>
          <w:rFonts w:cstheme="majorBidi"/>
          <w:szCs w:val="32"/>
          <w:lang w:bidi="th-TH"/>
        </w:rPr>
        <w:t xml:space="preserve">DATE </w:t>
      </w:r>
      <w:r w:rsidR="00AC4570" w:rsidRPr="00303624">
        <w:rPr>
          <w:rFonts w:cstheme="majorBidi" w:hint="cs"/>
          <w:szCs w:val="32"/>
          <w:cs/>
          <w:lang w:bidi="th-TH"/>
        </w:rPr>
        <w:t xml:space="preserve">และ </w:t>
      </w:r>
      <w:r w:rsidR="00AC4570" w:rsidRPr="00303624">
        <w:rPr>
          <w:rFonts w:cstheme="majorBidi"/>
          <w:szCs w:val="32"/>
          <w:lang w:bidi="th-TH"/>
        </w:rPr>
        <w:t xml:space="preserve">PERSON </w:t>
      </w:r>
      <w:r w:rsidR="00AC4570" w:rsidRPr="00303624">
        <w:rPr>
          <w:rFonts w:cstheme="majorBidi" w:hint="cs"/>
          <w:szCs w:val="32"/>
          <w:cs/>
          <w:lang w:bidi="th-TH"/>
        </w:rPr>
        <w:t>เป็นค่าทำนาย</w:t>
      </w:r>
      <w:r w:rsidR="00D173AA" w:rsidRPr="00303624">
        <w:rPr>
          <w:rFonts w:cstheme="majorBidi" w:hint="cs"/>
          <w:szCs w:val="32"/>
          <w:cs/>
          <w:lang w:bidi="th-TH"/>
        </w:rPr>
        <w:t>จริงจาก</w:t>
      </w:r>
      <w:r w:rsidR="00AC4570" w:rsidRPr="00303624">
        <w:rPr>
          <w:rFonts w:cstheme="majorBidi" w:hint="cs"/>
          <w:szCs w:val="32"/>
          <w:cs/>
          <w:lang w:bidi="th-TH"/>
        </w:rPr>
        <w:t>การทำนายของ</w:t>
      </w:r>
      <w:r w:rsidR="00D173AA" w:rsidRPr="00303624">
        <w:rPr>
          <w:rFonts w:cstheme="majorBidi" w:hint="cs"/>
          <w:szCs w:val="32"/>
          <w:cs/>
          <w:lang w:bidi="th-TH"/>
        </w:rPr>
        <w:t xml:space="preserve"> </w:t>
      </w:r>
      <w:r w:rsidR="00D173AA" w:rsidRPr="00303624">
        <w:rPr>
          <w:rFonts w:cstheme="majorBidi"/>
          <w:szCs w:val="32"/>
          <w:lang w:bidi="th-TH"/>
        </w:rPr>
        <w:t>spaCy</w:t>
      </w:r>
      <w:r w:rsidR="00695719" w:rsidRPr="00303624">
        <w:rPr>
          <w:rFonts w:cstheme="majorBidi" w:hint="cs"/>
          <w:szCs w:val="32"/>
          <w:cs/>
          <w:lang w:bidi="th-TH"/>
        </w:rPr>
        <w:t xml:space="preserve"> ในกรณีที่ </w:t>
      </w:r>
      <w:r w:rsidR="00695719" w:rsidRPr="00303624">
        <w:rPr>
          <w:rFonts w:cstheme="majorBidi"/>
          <w:szCs w:val="32"/>
          <w:lang w:bidi="th-TH"/>
        </w:rPr>
        <w:t xml:space="preserve">Stanford NER </w:t>
      </w:r>
      <w:r w:rsidR="00695719" w:rsidRPr="00303624">
        <w:rPr>
          <w:rFonts w:cstheme="majorBidi" w:hint="cs"/>
          <w:szCs w:val="32"/>
          <w:cs/>
          <w:lang w:bidi="th-TH"/>
        </w:rPr>
        <w:t xml:space="preserve">และ </w:t>
      </w:r>
      <w:r w:rsidR="00695719" w:rsidRPr="00303624">
        <w:rPr>
          <w:rFonts w:cstheme="majorBidi"/>
          <w:szCs w:val="32"/>
          <w:lang w:bidi="th-TH"/>
        </w:rPr>
        <w:t xml:space="preserve">NLTK </w:t>
      </w:r>
      <w:r w:rsidR="00695719" w:rsidRPr="00303624">
        <w:rPr>
          <w:rFonts w:cstheme="majorBidi" w:hint="cs"/>
          <w:szCs w:val="32"/>
          <w:cs/>
          <w:lang w:bidi="th-TH"/>
        </w:rPr>
        <w:t>ทำนายประเภทออกมาไม่เหมือนกัน</w:t>
      </w:r>
      <w:r w:rsidR="000E4825">
        <w:rPr>
          <w:rFonts w:cstheme="majorBidi" w:hint="cs"/>
          <w:szCs w:val="32"/>
          <w:cs/>
          <w:lang w:bidi="th-TH"/>
        </w:rPr>
        <w:t xml:space="preserve"> ได้ผลลัพธ์ดังตารางที่ 4.7</w:t>
      </w:r>
    </w:p>
    <w:tbl>
      <w:tblPr>
        <w:tblStyle w:val="5-3"/>
        <w:tblW w:w="0" w:type="auto"/>
        <w:tblLook w:val="04A0" w:firstRow="1" w:lastRow="0" w:firstColumn="1" w:lastColumn="0" w:noHBand="0" w:noVBand="1"/>
      </w:tblPr>
      <w:tblGrid>
        <w:gridCol w:w="1726"/>
        <w:gridCol w:w="1726"/>
        <w:gridCol w:w="1726"/>
        <w:gridCol w:w="1726"/>
        <w:gridCol w:w="1726"/>
      </w:tblGrid>
      <w:tr w:rsidR="00CD199C" w14:paraId="7F6C5438"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2F063314" w14:textId="77777777" w:rsidR="00CD199C" w:rsidRPr="00466D4F" w:rsidRDefault="00CD199C" w:rsidP="00466D4F">
            <w:pPr>
              <w:spacing w:after="120"/>
              <w:jc w:val="center"/>
              <w:rPr>
                <w:rFonts w:cstheme="majorBidi"/>
                <w:szCs w:val="32"/>
              </w:rPr>
            </w:pPr>
            <w:r w:rsidRPr="00466D4F">
              <w:rPr>
                <w:rFonts w:cstheme="majorBidi"/>
                <w:szCs w:val="32"/>
              </w:rPr>
              <w:t>Library</w:t>
            </w:r>
          </w:p>
        </w:tc>
        <w:tc>
          <w:tcPr>
            <w:tcW w:w="1726" w:type="dxa"/>
          </w:tcPr>
          <w:p w14:paraId="1BE25A1D" w14:textId="77777777" w:rsidR="00CD199C" w:rsidRDefault="00CD199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Precision (%)</w:t>
            </w:r>
          </w:p>
        </w:tc>
        <w:tc>
          <w:tcPr>
            <w:tcW w:w="1726" w:type="dxa"/>
          </w:tcPr>
          <w:p w14:paraId="55A7C7D3" w14:textId="77777777" w:rsidR="00CD199C" w:rsidRDefault="00CD199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Recall (%)</w:t>
            </w:r>
          </w:p>
        </w:tc>
        <w:tc>
          <w:tcPr>
            <w:tcW w:w="1726" w:type="dxa"/>
          </w:tcPr>
          <w:p w14:paraId="20A9D9D2" w14:textId="77777777" w:rsidR="00CD199C" w:rsidRDefault="00CD199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F1-score (%)</w:t>
            </w:r>
          </w:p>
        </w:tc>
        <w:tc>
          <w:tcPr>
            <w:tcW w:w="1726" w:type="dxa"/>
          </w:tcPr>
          <w:p w14:paraId="2F1623E8" w14:textId="77777777" w:rsidR="00CD199C" w:rsidRDefault="00CD199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Accuracy (%)</w:t>
            </w:r>
          </w:p>
        </w:tc>
      </w:tr>
      <w:tr w:rsidR="00CD199C" w14:paraId="5B46451A"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9E7D97B" w14:textId="77777777" w:rsidR="00CD199C" w:rsidRDefault="00CD199C" w:rsidP="009360F3">
            <w:pPr>
              <w:spacing w:after="120"/>
              <w:jc w:val="thaiDistribute"/>
              <w:rPr>
                <w:rFonts w:cstheme="majorBidi"/>
                <w:szCs w:val="32"/>
              </w:rPr>
            </w:pPr>
            <w:r>
              <w:rPr>
                <w:rFonts w:cstheme="majorBidi"/>
                <w:szCs w:val="32"/>
              </w:rPr>
              <w:t>Stanford NER</w:t>
            </w:r>
          </w:p>
        </w:tc>
        <w:tc>
          <w:tcPr>
            <w:tcW w:w="1726" w:type="dxa"/>
          </w:tcPr>
          <w:p w14:paraId="4E8F4EAD" w14:textId="77777777" w:rsidR="00CD199C" w:rsidRDefault="00CD199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78</w:t>
            </w:r>
          </w:p>
        </w:tc>
        <w:tc>
          <w:tcPr>
            <w:tcW w:w="1726" w:type="dxa"/>
          </w:tcPr>
          <w:p w14:paraId="6ACA1A96" w14:textId="77777777" w:rsidR="00CD199C" w:rsidRDefault="00CD199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52</w:t>
            </w:r>
          </w:p>
        </w:tc>
        <w:tc>
          <w:tcPr>
            <w:tcW w:w="1726" w:type="dxa"/>
          </w:tcPr>
          <w:p w14:paraId="666AE13A" w14:textId="77777777" w:rsidR="00CD199C" w:rsidRDefault="00CD199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62.4</w:t>
            </w:r>
          </w:p>
        </w:tc>
        <w:tc>
          <w:tcPr>
            <w:tcW w:w="1726" w:type="dxa"/>
          </w:tcPr>
          <w:p w14:paraId="2D4F6E46" w14:textId="77777777" w:rsidR="00CD199C" w:rsidRDefault="00CD199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94.7</w:t>
            </w:r>
          </w:p>
        </w:tc>
      </w:tr>
      <w:tr w:rsidR="00CD199C" w14:paraId="5BC23D0A"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31D5CFD6" w14:textId="77777777" w:rsidR="00CD199C" w:rsidRDefault="00CD199C" w:rsidP="009360F3">
            <w:pPr>
              <w:spacing w:after="120"/>
              <w:jc w:val="thaiDistribute"/>
              <w:rPr>
                <w:rFonts w:cstheme="majorBidi"/>
                <w:szCs w:val="32"/>
              </w:rPr>
            </w:pPr>
            <w:r>
              <w:rPr>
                <w:rFonts w:cstheme="majorBidi"/>
                <w:szCs w:val="32"/>
              </w:rPr>
              <w:t>NLTK</w:t>
            </w:r>
          </w:p>
        </w:tc>
        <w:tc>
          <w:tcPr>
            <w:tcW w:w="1726" w:type="dxa"/>
          </w:tcPr>
          <w:p w14:paraId="729312F7" w14:textId="77777777" w:rsidR="00CD199C" w:rsidRDefault="00CD199C"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31.2</w:t>
            </w:r>
          </w:p>
        </w:tc>
        <w:tc>
          <w:tcPr>
            <w:tcW w:w="1726" w:type="dxa"/>
          </w:tcPr>
          <w:p w14:paraId="0F4B7FD9" w14:textId="77777777" w:rsidR="00CD199C" w:rsidRDefault="00CD199C"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26.7</w:t>
            </w:r>
          </w:p>
        </w:tc>
        <w:tc>
          <w:tcPr>
            <w:tcW w:w="1726" w:type="dxa"/>
          </w:tcPr>
          <w:p w14:paraId="5E7473E2" w14:textId="77777777" w:rsidR="00CD199C" w:rsidRDefault="00CD199C"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28.8</w:t>
            </w:r>
          </w:p>
        </w:tc>
        <w:tc>
          <w:tcPr>
            <w:tcW w:w="1726" w:type="dxa"/>
          </w:tcPr>
          <w:p w14:paraId="348E8CF4" w14:textId="77777777" w:rsidR="00CD199C" w:rsidRDefault="00CD199C"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88.9</w:t>
            </w:r>
          </w:p>
        </w:tc>
      </w:tr>
      <w:tr w:rsidR="00CD199C" w14:paraId="08C046CD"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45AC7EA7" w14:textId="77777777" w:rsidR="00CD199C" w:rsidRDefault="00CD199C" w:rsidP="009360F3">
            <w:pPr>
              <w:spacing w:after="120"/>
              <w:jc w:val="thaiDistribute"/>
              <w:rPr>
                <w:rFonts w:cstheme="majorBidi"/>
                <w:szCs w:val="32"/>
              </w:rPr>
            </w:pPr>
            <w:r>
              <w:rPr>
                <w:rFonts w:cstheme="majorBidi"/>
                <w:szCs w:val="32"/>
              </w:rPr>
              <w:t>spaCy</w:t>
            </w:r>
          </w:p>
        </w:tc>
        <w:tc>
          <w:tcPr>
            <w:tcW w:w="1726" w:type="dxa"/>
          </w:tcPr>
          <w:p w14:paraId="0583943A" w14:textId="77777777" w:rsidR="00CD199C" w:rsidRDefault="00CD199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81.8</w:t>
            </w:r>
          </w:p>
        </w:tc>
        <w:tc>
          <w:tcPr>
            <w:tcW w:w="1726" w:type="dxa"/>
          </w:tcPr>
          <w:p w14:paraId="23DA3A75" w14:textId="77777777" w:rsidR="00CD199C" w:rsidRPr="002818AE" w:rsidRDefault="00CD199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sidRPr="002818AE">
              <w:rPr>
                <w:rFonts w:cstheme="majorBidi" w:hint="cs"/>
                <w:szCs w:val="32"/>
                <w:cs/>
                <w:lang w:bidi="th-TH"/>
              </w:rPr>
              <w:t>60</w:t>
            </w:r>
          </w:p>
        </w:tc>
        <w:tc>
          <w:tcPr>
            <w:tcW w:w="1726" w:type="dxa"/>
          </w:tcPr>
          <w:p w14:paraId="060155A0" w14:textId="77777777" w:rsidR="00CD199C" w:rsidRDefault="00CD199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69.2</w:t>
            </w:r>
          </w:p>
        </w:tc>
        <w:tc>
          <w:tcPr>
            <w:tcW w:w="1726" w:type="dxa"/>
          </w:tcPr>
          <w:p w14:paraId="7C3E9AA9" w14:textId="77777777" w:rsidR="00CD199C" w:rsidRDefault="00CD199C"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95.5</w:t>
            </w:r>
          </w:p>
        </w:tc>
      </w:tr>
      <w:tr w:rsidR="00CD199C" w14:paraId="3B9BD375"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5368CE42" w14:textId="77777777" w:rsidR="00CD199C" w:rsidRDefault="00CD199C" w:rsidP="009360F3">
            <w:pPr>
              <w:spacing w:after="120"/>
              <w:jc w:val="thaiDistribute"/>
              <w:rPr>
                <w:rFonts w:cstheme="majorBidi"/>
                <w:szCs w:val="32"/>
                <w:lang w:bidi="th-TH"/>
              </w:rPr>
            </w:pPr>
            <w:r>
              <w:rPr>
                <w:rFonts w:cstheme="majorBidi"/>
                <w:szCs w:val="32"/>
                <w:lang w:bidi="th-TH"/>
              </w:rPr>
              <w:t>Combined</w:t>
            </w:r>
          </w:p>
        </w:tc>
        <w:tc>
          <w:tcPr>
            <w:tcW w:w="1726" w:type="dxa"/>
          </w:tcPr>
          <w:p w14:paraId="76BDA51F" w14:textId="13A7D251" w:rsidR="00CD199C" w:rsidRDefault="002818AE"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szCs w:val="32"/>
                <w:lang w:bidi="th-TH"/>
              </w:rPr>
              <w:t>82.5</w:t>
            </w:r>
          </w:p>
        </w:tc>
        <w:tc>
          <w:tcPr>
            <w:tcW w:w="1726" w:type="dxa"/>
          </w:tcPr>
          <w:p w14:paraId="64748CB9" w14:textId="7CCDD7FA" w:rsidR="00CD199C" w:rsidRPr="00CD3646" w:rsidRDefault="002818AE"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b/>
                <w:bCs/>
                <w:szCs w:val="32"/>
                <w:cs/>
                <w:lang w:bidi="th-TH"/>
              </w:rPr>
            </w:pPr>
            <w:r>
              <w:rPr>
                <w:rFonts w:cstheme="majorBidi"/>
                <w:b/>
                <w:bCs/>
                <w:szCs w:val="32"/>
                <w:lang w:bidi="th-TH"/>
              </w:rPr>
              <w:t>62.7</w:t>
            </w:r>
          </w:p>
        </w:tc>
        <w:tc>
          <w:tcPr>
            <w:tcW w:w="1726" w:type="dxa"/>
          </w:tcPr>
          <w:p w14:paraId="664775CA" w14:textId="43AA1911" w:rsidR="00CD199C" w:rsidRDefault="00980EB3"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Pr>
                <w:rFonts w:cstheme="majorBidi"/>
                <w:szCs w:val="32"/>
                <w:lang w:bidi="th-TH"/>
              </w:rPr>
              <w:t>71.2</w:t>
            </w:r>
          </w:p>
        </w:tc>
        <w:tc>
          <w:tcPr>
            <w:tcW w:w="1726" w:type="dxa"/>
          </w:tcPr>
          <w:p w14:paraId="5E7EA564" w14:textId="637D648D" w:rsidR="00CD199C" w:rsidRDefault="00980EB3"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cs/>
                <w:lang w:bidi="th-TH"/>
              </w:rPr>
            </w:pPr>
            <w:r>
              <w:rPr>
                <w:rFonts w:cstheme="majorBidi"/>
                <w:szCs w:val="32"/>
                <w:lang w:bidi="th-TH"/>
              </w:rPr>
              <w:t>95.7</w:t>
            </w:r>
          </w:p>
        </w:tc>
      </w:tr>
    </w:tbl>
    <w:p w14:paraId="3A4E2C37" w14:textId="3F1374A1" w:rsidR="00455079" w:rsidRDefault="00CD199C" w:rsidP="00455079">
      <w:pPr>
        <w:spacing w:after="120" w:line="240" w:lineRule="auto"/>
        <w:jc w:val="center"/>
        <w:rPr>
          <w:rFonts w:cs="Angsana New"/>
          <w:szCs w:val="32"/>
          <w:lang w:bidi="th-TH"/>
        </w:rPr>
      </w:pPr>
      <w:r>
        <w:rPr>
          <w:rFonts w:cstheme="majorBidi" w:hint="cs"/>
          <w:b/>
          <w:bCs/>
          <w:szCs w:val="32"/>
          <w:cs/>
          <w:lang w:bidi="th-TH"/>
        </w:rPr>
        <w:t xml:space="preserve">ตารางที่ </w:t>
      </w:r>
      <w:r w:rsidRPr="00894080">
        <w:rPr>
          <w:rFonts w:cstheme="majorBidi" w:hint="cs"/>
          <w:b/>
          <w:bCs/>
          <w:szCs w:val="32"/>
          <w:highlight w:val="yellow"/>
          <w:cs/>
          <w:lang w:bidi="th-TH"/>
        </w:rPr>
        <w:t>..</w:t>
      </w:r>
      <w:r>
        <w:rPr>
          <w:rFonts w:cstheme="majorBidi" w:hint="cs"/>
          <w:b/>
          <w:bCs/>
          <w:szCs w:val="32"/>
          <w:cs/>
          <w:lang w:bidi="th-TH"/>
        </w:rPr>
        <w:t xml:space="preserve"> </w:t>
      </w:r>
      <w:r w:rsidRPr="00770679">
        <w:rPr>
          <w:rFonts w:cs="Angsana New"/>
          <w:szCs w:val="32"/>
          <w:cs/>
          <w:lang w:bidi="th-TH"/>
        </w:rPr>
        <w:t>ตารางการแสดงค่าความแม่นยำ</w:t>
      </w:r>
      <w:r w:rsidRPr="00241500">
        <w:rPr>
          <w:rFonts w:cs="Angsana New"/>
          <w:szCs w:val="32"/>
          <w:cs/>
          <w:lang w:bidi="th-TH"/>
        </w:rPr>
        <w:t>ของการทำนายนิพจน์ระบุนาม</w:t>
      </w:r>
      <w:r w:rsidR="003C7D69">
        <w:rPr>
          <w:rFonts w:cs="Angsana New" w:hint="cs"/>
          <w:szCs w:val="32"/>
          <w:cs/>
          <w:lang w:bidi="th-TH"/>
        </w:rPr>
        <w:t xml:space="preserve"> 5 ประเภท</w:t>
      </w:r>
      <w:r w:rsidR="009E48BE">
        <w:rPr>
          <w:rFonts w:cs="Angsana New" w:hint="cs"/>
          <w:szCs w:val="32"/>
          <w:cs/>
          <w:lang w:bidi="th-TH"/>
        </w:rPr>
        <w:t>จากการทดลองที่ 2</w:t>
      </w:r>
    </w:p>
    <w:p w14:paraId="74D9E9F3" w14:textId="74C9C5E5" w:rsidR="006E6054" w:rsidRDefault="00182368" w:rsidP="006E6054">
      <w:pPr>
        <w:spacing w:after="120" w:line="240" w:lineRule="auto"/>
        <w:ind w:left="720" w:firstLine="720"/>
        <w:rPr>
          <w:rFonts w:cs="Angsana New"/>
          <w:szCs w:val="32"/>
          <w:lang w:bidi="th-TH"/>
        </w:rPr>
      </w:pPr>
      <w:r>
        <w:rPr>
          <w:rFonts w:cs="Angsana New" w:hint="cs"/>
          <w:szCs w:val="32"/>
          <w:cs/>
          <w:lang w:bidi="th-TH"/>
        </w:rPr>
        <w:t>จากการทดลองที่ 2</w:t>
      </w:r>
      <w:r w:rsidR="00455079">
        <w:rPr>
          <w:rFonts w:cs="Angsana New" w:hint="cs"/>
          <w:szCs w:val="32"/>
          <w:cs/>
          <w:lang w:bidi="th-TH"/>
        </w:rPr>
        <w:t xml:space="preserve"> </w:t>
      </w:r>
      <w:r w:rsidR="00C02C4E">
        <w:rPr>
          <w:rFonts w:cs="Angsana New" w:hint="cs"/>
          <w:szCs w:val="32"/>
          <w:cs/>
          <w:lang w:bidi="th-TH"/>
        </w:rPr>
        <w:t>ถือว่าการทดลองที่ผู้จัดทำได้คิดค้นเพื่อพัฒนาประสิทธิภาพในการทำนายประเภท</w:t>
      </w:r>
      <w:r w:rsidR="00BD621F">
        <w:rPr>
          <w:rFonts w:cs="Angsana New" w:hint="cs"/>
          <w:szCs w:val="32"/>
          <w:cs/>
          <w:lang w:bidi="th-TH"/>
        </w:rPr>
        <w:t>ของนิพจน์ระบุนามนั้นเป็นผลสัมฤทธิ์</w:t>
      </w:r>
      <w:r w:rsidR="001D0600">
        <w:rPr>
          <w:rFonts w:cs="Angsana New" w:hint="cs"/>
          <w:szCs w:val="32"/>
          <w:cs/>
          <w:lang w:bidi="th-TH"/>
        </w:rPr>
        <w:t xml:space="preserve"> เนื่องจากมีค่า </w:t>
      </w:r>
      <w:r w:rsidR="001D0600">
        <w:rPr>
          <w:rFonts w:cs="Angsana New"/>
          <w:szCs w:val="32"/>
          <w:lang w:bidi="th-TH"/>
        </w:rPr>
        <w:t xml:space="preserve">Recall </w:t>
      </w:r>
      <w:r w:rsidR="001D0600">
        <w:rPr>
          <w:rFonts w:cs="Angsana New" w:hint="cs"/>
          <w:szCs w:val="32"/>
          <w:cs/>
          <w:lang w:bidi="th-TH"/>
        </w:rPr>
        <w:t xml:space="preserve">สูงที่สุด </w:t>
      </w:r>
      <w:r w:rsidR="00CA03DF">
        <w:rPr>
          <w:rFonts w:cs="Angsana New" w:hint="cs"/>
          <w:szCs w:val="32"/>
          <w:cs/>
          <w:lang w:bidi="th-TH"/>
        </w:rPr>
        <w:t>ซึ่ง</w:t>
      </w:r>
      <w:r w:rsidR="001D0600">
        <w:rPr>
          <w:rFonts w:cs="Angsana New" w:hint="cs"/>
          <w:szCs w:val="32"/>
          <w:cs/>
          <w:lang w:bidi="th-TH"/>
        </w:rPr>
        <w:t>คิดเป็นร้อยละ 62.7</w:t>
      </w:r>
      <w:r w:rsidR="00ED71AB">
        <w:rPr>
          <w:rFonts w:cs="Angsana New" w:hint="cs"/>
          <w:szCs w:val="32"/>
          <w:cs/>
          <w:lang w:bidi="th-TH"/>
        </w:rPr>
        <w:t xml:space="preserve"> ดังนั้น ผู้จัดทำจึงเลือกวิธีการจาก</w:t>
      </w:r>
      <w:r w:rsidR="002A5674">
        <w:rPr>
          <w:rFonts w:cs="Angsana New" w:hint="cs"/>
          <w:szCs w:val="32"/>
          <w:cs/>
          <w:lang w:bidi="th-TH"/>
        </w:rPr>
        <w:t>การทดลองที่ 2 มาใช้ในการพัฒนา</w:t>
      </w:r>
      <w:r w:rsidR="00455DF3">
        <w:rPr>
          <w:rFonts w:cs="Angsana New" w:hint="cs"/>
          <w:szCs w:val="32"/>
          <w:cs/>
          <w:lang w:bidi="th-TH"/>
        </w:rPr>
        <w:t>กระบวนการของการตรวจจับนิพจน์ระบุนามในรูปแบบข้อความ</w:t>
      </w:r>
    </w:p>
    <w:p w14:paraId="65FA89C4" w14:textId="08362D27" w:rsidR="00CC2792" w:rsidRPr="006E6054" w:rsidRDefault="00CC2792" w:rsidP="00CC2792">
      <w:pPr>
        <w:pStyle w:val="4"/>
        <w:rPr>
          <w:rFonts w:hint="cs"/>
        </w:rPr>
      </w:pPr>
      <w:r>
        <w:rPr>
          <w:rFonts w:hint="cs"/>
          <w:cs/>
        </w:rPr>
        <w:t>นำ</w:t>
      </w:r>
      <w:r w:rsidR="008100CF">
        <w:rPr>
          <w:rFonts w:hint="cs"/>
          <w:cs/>
        </w:rPr>
        <w:t>ค่าทำนายจริงรวมกับ</w:t>
      </w:r>
      <w:r w:rsidR="00771CC9">
        <w:rPr>
          <w:rFonts w:hint="cs"/>
          <w:cs/>
        </w:rPr>
        <w:t>ค่าทำนาย</w:t>
      </w:r>
      <w:r w:rsidR="008100CF">
        <w:rPr>
          <w:rFonts w:hint="cs"/>
          <w:cs/>
        </w:rPr>
        <w:t>ของเลขที่เป็นข้อมูลส่วนบุคคล</w:t>
      </w:r>
    </w:p>
    <w:p w14:paraId="1B059422" w14:textId="0A4B800A" w:rsidR="00E2649E" w:rsidRPr="00392940" w:rsidRDefault="00C437C0" w:rsidP="006E6054">
      <w:pPr>
        <w:spacing w:after="120" w:line="240" w:lineRule="auto"/>
        <w:ind w:firstLine="720"/>
        <w:jc w:val="both"/>
        <w:rPr>
          <w:rFonts w:cstheme="majorBidi"/>
          <w:szCs w:val="32"/>
          <w:lang w:bidi="th-TH"/>
        </w:rPr>
      </w:pPr>
      <w:r>
        <w:rPr>
          <w:rFonts w:cstheme="majorBidi" w:hint="cs"/>
          <w:szCs w:val="32"/>
          <w:cs/>
          <w:lang w:bidi="th-TH"/>
        </w:rPr>
        <w:t>นำค่าทำนายจริงที่ได้จากการทดลอง</w:t>
      </w:r>
      <w:r w:rsidR="00B50171">
        <w:rPr>
          <w:rFonts w:cstheme="majorBidi" w:hint="cs"/>
          <w:szCs w:val="32"/>
          <w:cs/>
          <w:lang w:bidi="th-TH"/>
        </w:rPr>
        <w:t>ที่เป็น</w:t>
      </w:r>
      <w:r>
        <w:rPr>
          <w:rFonts w:cstheme="majorBidi" w:hint="cs"/>
          <w:szCs w:val="32"/>
          <w:cs/>
          <w:lang w:bidi="th-TH"/>
        </w:rPr>
        <w:t>ผลสัมฤทธิ์</w:t>
      </w:r>
      <w:r w:rsidR="00B50171">
        <w:rPr>
          <w:rFonts w:cstheme="majorBidi" w:hint="cs"/>
          <w:szCs w:val="32"/>
          <w:cs/>
          <w:lang w:bidi="th-TH"/>
        </w:rPr>
        <w:t>แล้ว</w:t>
      </w:r>
      <w:r>
        <w:rPr>
          <w:rFonts w:cstheme="majorBidi" w:hint="cs"/>
          <w:szCs w:val="32"/>
          <w:cs/>
          <w:lang w:bidi="th-TH"/>
        </w:rPr>
        <w:t>มารวมกับค่าทำนายของเลขที่เป็นข้อมูลส่วนบุคคล</w:t>
      </w:r>
      <w:r w:rsidR="00B50171">
        <w:rPr>
          <w:rFonts w:cstheme="majorBidi" w:hint="cs"/>
          <w:szCs w:val="32"/>
          <w:cs/>
          <w:lang w:bidi="th-TH"/>
        </w:rPr>
        <w:t xml:space="preserve"> จากนั้น</w:t>
      </w:r>
      <w:r w:rsidR="00D328A1">
        <w:rPr>
          <w:rFonts w:cstheme="majorBidi" w:hint="cs"/>
          <w:szCs w:val="32"/>
          <w:cs/>
          <w:lang w:bidi="th-TH"/>
        </w:rPr>
        <w:t>เก็บค่าเหล่านั้นให้อยู่ในรูปแบบตารางโดย</w:t>
      </w:r>
      <w:r w:rsidR="001B76D4">
        <w:rPr>
          <w:rFonts w:cstheme="majorBidi" w:hint="cs"/>
          <w:szCs w:val="32"/>
          <w:cs/>
          <w:lang w:bidi="th-TH"/>
        </w:rPr>
        <w:t>เลือกเพียง</w:t>
      </w:r>
      <w:r w:rsidR="001903E0">
        <w:rPr>
          <w:rFonts w:cstheme="majorBidi" w:hint="cs"/>
          <w:szCs w:val="32"/>
          <w:cs/>
          <w:lang w:bidi="th-TH"/>
        </w:rPr>
        <w:t>โท</w:t>
      </w:r>
      <w:proofErr w:type="spellStart"/>
      <w:r w:rsidR="001903E0">
        <w:rPr>
          <w:rFonts w:cstheme="majorBidi" w:hint="cs"/>
          <w:szCs w:val="32"/>
          <w:cs/>
          <w:lang w:bidi="th-TH"/>
        </w:rPr>
        <w:t>เค</w:t>
      </w:r>
      <w:proofErr w:type="spellEnd"/>
      <w:r w:rsidR="001903E0">
        <w:rPr>
          <w:rFonts w:cstheme="majorBidi" w:hint="cs"/>
          <w:szCs w:val="32"/>
          <w:cs/>
          <w:lang w:bidi="th-TH"/>
        </w:rPr>
        <w:t>็นที่มีการ</w:t>
      </w:r>
      <w:r w:rsidR="00C77592">
        <w:rPr>
          <w:rFonts w:cstheme="majorBidi" w:hint="cs"/>
          <w:szCs w:val="32"/>
          <w:cs/>
          <w:lang w:bidi="th-TH"/>
        </w:rPr>
        <w:t>ทำนาย</w:t>
      </w:r>
      <w:r w:rsidR="00B50171">
        <w:rPr>
          <w:rFonts w:cstheme="majorBidi" w:hint="cs"/>
          <w:szCs w:val="32"/>
          <w:cs/>
          <w:lang w:bidi="th-TH"/>
        </w:rPr>
        <w:t>ว่า</w:t>
      </w:r>
      <w:r w:rsidR="00C77592">
        <w:rPr>
          <w:rFonts w:cstheme="majorBidi" w:hint="cs"/>
          <w:szCs w:val="32"/>
          <w:cs/>
          <w:lang w:bidi="th-TH"/>
        </w:rPr>
        <w:t>เป็น</w:t>
      </w:r>
      <w:r w:rsidR="001903E0">
        <w:rPr>
          <w:rFonts w:cstheme="majorBidi" w:hint="cs"/>
          <w:szCs w:val="32"/>
          <w:cs/>
          <w:lang w:bidi="th-TH"/>
        </w:rPr>
        <w:t>นิพจน์ระบุนาม</w:t>
      </w:r>
      <w:r w:rsidR="00B50171">
        <w:rPr>
          <w:rFonts w:cstheme="majorBidi" w:hint="cs"/>
          <w:szCs w:val="32"/>
          <w:cs/>
          <w:lang w:bidi="th-TH"/>
        </w:rPr>
        <w:t>เท่านั้น</w:t>
      </w:r>
      <w:r w:rsidR="003D63C4">
        <w:rPr>
          <w:rFonts w:cstheme="majorBidi"/>
          <w:szCs w:val="32"/>
          <w:lang w:bidi="th-TH"/>
        </w:rPr>
        <w:t xml:space="preserve"> </w:t>
      </w:r>
      <w:r w:rsidR="003D63C4">
        <w:rPr>
          <w:rFonts w:cstheme="majorBidi" w:hint="cs"/>
          <w:szCs w:val="32"/>
          <w:cs/>
          <w:lang w:bidi="th-TH"/>
        </w:rPr>
        <w:t>ดังรูปที่ 4.</w:t>
      </w:r>
      <w:r w:rsidR="003D63C4">
        <w:rPr>
          <w:rFonts w:cstheme="majorBidi"/>
          <w:szCs w:val="32"/>
          <w:lang w:bidi="th-TH"/>
        </w:rPr>
        <w:t>1</w:t>
      </w:r>
      <w:r w:rsidR="003D63C4">
        <w:rPr>
          <w:rFonts w:cstheme="majorBidi" w:hint="cs"/>
          <w:szCs w:val="32"/>
          <w:cs/>
          <w:lang w:bidi="th-TH"/>
        </w:rPr>
        <w:t>6</w:t>
      </w:r>
      <w:r w:rsidR="001903E0">
        <w:rPr>
          <w:rFonts w:cstheme="majorBidi" w:hint="cs"/>
          <w:szCs w:val="32"/>
          <w:cs/>
          <w:lang w:bidi="th-TH"/>
        </w:rPr>
        <w:t xml:space="preserve"> </w:t>
      </w:r>
    </w:p>
    <w:p w14:paraId="00456FE2" w14:textId="64A89988" w:rsidR="00CC05AB" w:rsidRDefault="00FB735E" w:rsidP="00CC05AB">
      <w:pPr>
        <w:keepNext/>
        <w:spacing w:after="120" w:line="240" w:lineRule="auto"/>
        <w:jc w:val="center"/>
      </w:pPr>
      <w:r w:rsidRPr="00FB735E">
        <w:lastRenderedPageBreak/>
        <w:drawing>
          <wp:inline distT="0" distB="0" distL="0" distR="0" wp14:anchorId="3316D5B7" wp14:editId="0EABABB1">
            <wp:extent cx="2810933" cy="4355785"/>
            <wp:effectExtent l="0" t="0" r="8890" b="6985"/>
            <wp:docPr id="21" name="รูปภาพ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22622" cy="4373898"/>
                    </a:xfrm>
                    <a:prstGeom prst="rect">
                      <a:avLst/>
                    </a:prstGeom>
                  </pic:spPr>
                </pic:pic>
              </a:graphicData>
            </a:graphic>
          </wp:inline>
        </w:drawing>
      </w:r>
    </w:p>
    <w:p w14:paraId="2BD27C6E" w14:textId="621BAB05" w:rsidR="008E5A64" w:rsidRPr="00CC05AB" w:rsidRDefault="00CC05AB" w:rsidP="00CC05AB">
      <w:pPr>
        <w:pStyle w:val="af"/>
        <w:rPr>
          <w:b/>
          <w:bCs/>
          <w:noProof/>
        </w:rPr>
      </w:pPr>
      <w:bookmarkStart w:id="103" w:name="_Toc58414014"/>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6</w:t>
      </w:r>
      <w:r w:rsidR="007A3EBD">
        <w:rPr>
          <w:b/>
          <w:bCs/>
          <w:cs/>
        </w:rPr>
        <w:fldChar w:fldCharType="end"/>
      </w:r>
      <w:r>
        <w:rPr>
          <w:b/>
          <w:bCs/>
        </w:rPr>
        <w:t xml:space="preserve"> </w:t>
      </w:r>
      <w:r>
        <w:rPr>
          <w:rFonts w:cstheme="majorBidi" w:hint="cs"/>
          <w:cs/>
        </w:rPr>
        <w:t>ตารางค่าทำนายจริง</w:t>
      </w:r>
      <w:r w:rsidR="00AD69D9">
        <w:rPr>
          <w:rFonts w:cstheme="majorBidi" w:hint="cs"/>
          <w:cs/>
        </w:rPr>
        <w:t>ทั้งหมด</w:t>
      </w:r>
      <w:r>
        <w:rPr>
          <w:rFonts w:cstheme="majorBidi" w:hint="cs"/>
          <w:cs/>
        </w:rPr>
        <w:t>เฉพาะที่มีการติดแท็กนิพจน์ระบุนาม</w:t>
      </w:r>
      <w:bookmarkEnd w:id="103"/>
    </w:p>
    <w:p w14:paraId="73D382F9" w14:textId="43F6071C" w:rsidR="00F810B5" w:rsidRDefault="00604930" w:rsidP="005340B3">
      <w:pPr>
        <w:keepNext/>
        <w:spacing w:after="120" w:line="240" w:lineRule="auto"/>
        <w:jc w:val="thaiDistribute"/>
        <w:rPr>
          <w:rFonts w:cstheme="majorBidi"/>
          <w:szCs w:val="32"/>
          <w:cs/>
          <w:lang w:bidi="th-TH"/>
        </w:rPr>
      </w:pPr>
      <w:r>
        <w:rPr>
          <w:rFonts w:cstheme="majorBidi"/>
          <w:szCs w:val="32"/>
          <w:cs/>
          <w:lang w:bidi="th-TH"/>
        </w:rPr>
        <w:tab/>
      </w:r>
      <w:r w:rsidR="00EE678A">
        <w:rPr>
          <w:rFonts w:cstheme="majorBidi" w:hint="cs"/>
          <w:szCs w:val="32"/>
          <w:cs/>
          <w:lang w:bidi="th-TH"/>
        </w:rPr>
        <w:t>นอกจากนี้ มีการ</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00A931B8">
        <w:rPr>
          <w:rFonts w:cstheme="majorBidi" w:hint="cs"/>
          <w:szCs w:val="32"/>
          <w:cs/>
          <w:lang w:bidi="th-TH"/>
        </w:rPr>
        <w:t>ทั้ง 5 ประเภทแรก และประเภท</w:t>
      </w:r>
      <w:r w:rsidRPr="00430F90">
        <w:rPr>
          <w:rFonts w:cstheme="majorBidi"/>
          <w:szCs w:val="32"/>
          <w:cs/>
          <w:lang w:bidi="th-TH"/>
        </w:rPr>
        <w:t>ของ</w:t>
      </w:r>
      <w:r w:rsidR="00590B41">
        <w:rPr>
          <w:rFonts w:cstheme="majorBidi" w:hint="cs"/>
          <w:szCs w:val="32"/>
          <w:cs/>
          <w:lang w:bidi="th-TH"/>
        </w:rPr>
        <w:t>เลขที่เป็นข้อมูลส่วนบุคคล ดังตารางที่ 4.8</w:t>
      </w:r>
    </w:p>
    <w:p w14:paraId="1BF93F17" w14:textId="22F2F885" w:rsidR="00604930" w:rsidRDefault="00F810B5" w:rsidP="00F810B5">
      <w:pPr>
        <w:rPr>
          <w:rFonts w:cstheme="majorBidi" w:hint="cs"/>
          <w:szCs w:val="32"/>
          <w:lang w:bidi="th-TH"/>
        </w:rPr>
      </w:pPr>
      <w:r>
        <w:rPr>
          <w:rFonts w:cstheme="majorBidi"/>
          <w:szCs w:val="32"/>
          <w:cs/>
          <w:lang w:bidi="th-TH"/>
        </w:rPr>
        <w:br w:type="page"/>
      </w:r>
    </w:p>
    <w:tbl>
      <w:tblPr>
        <w:tblStyle w:val="5-3"/>
        <w:tblW w:w="0" w:type="auto"/>
        <w:tblLook w:val="04A0" w:firstRow="1" w:lastRow="0" w:firstColumn="1" w:lastColumn="0" w:noHBand="0" w:noVBand="1"/>
      </w:tblPr>
      <w:tblGrid>
        <w:gridCol w:w="1726"/>
        <w:gridCol w:w="1726"/>
        <w:gridCol w:w="1726"/>
        <w:gridCol w:w="1726"/>
        <w:gridCol w:w="1726"/>
      </w:tblGrid>
      <w:tr w:rsidR="00ED7927" w14:paraId="5A29D5C7"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2E2A997B" w14:textId="77777777" w:rsidR="00ED7927" w:rsidRPr="00466D4F" w:rsidRDefault="00ED7927" w:rsidP="009360F3">
            <w:pPr>
              <w:spacing w:after="120"/>
              <w:jc w:val="center"/>
              <w:rPr>
                <w:rFonts w:cstheme="majorBidi"/>
                <w:szCs w:val="32"/>
              </w:rPr>
            </w:pPr>
            <w:r w:rsidRPr="00466D4F">
              <w:rPr>
                <w:rFonts w:cstheme="majorBidi"/>
                <w:szCs w:val="32"/>
              </w:rPr>
              <w:lastRenderedPageBreak/>
              <w:t>Library</w:t>
            </w:r>
          </w:p>
        </w:tc>
        <w:tc>
          <w:tcPr>
            <w:tcW w:w="1726" w:type="dxa"/>
          </w:tcPr>
          <w:p w14:paraId="334ED68E" w14:textId="77777777" w:rsidR="00ED7927" w:rsidRDefault="00ED792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Precision (%)</w:t>
            </w:r>
          </w:p>
        </w:tc>
        <w:tc>
          <w:tcPr>
            <w:tcW w:w="1726" w:type="dxa"/>
          </w:tcPr>
          <w:p w14:paraId="7289DB60" w14:textId="77777777" w:rsidR="00ED7927" w:rsidRDefault="00ED792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Recall (%)</w:t>
            </w:r>
          </w:p>
        </w:tc>
        <w:tc>
          <w:tcPr>
            <w:tcW w:w="1726" w:type="dxa"/>
          </w:tcPr>
          <w:p w14:paraId="2DB1F141" w14:textId="77777777" w:rsidR="00ED7927" w:rsidRDefault="00ED792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F1-score (%)</w:t>
            </w:r>
          </w:p>
        </w:tc>
        <w:tc>
          <w:tcPr>
            <w:tcW w:w="1726" w:type="dxa"/>
          </w:tcPr>
          <w:p w14:paraId="1E811C5D" w14:textId="77777777" w:rsidR="00ED7927" w:rsidRDefault="00ED792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Pr>
                <w:rFonts w:cstheme="majorBidi"/>
                <w:szCs w:val="32"/>
              </w:rPr>
              <w:t>Accuracy (%)</w:t>
            </w:r>
          </w:p>
        </w:tc>
      </w:tr>
      <w:tr w:rsidR="00ED7927" w14:paraId="582B033A"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11FB23C3" w14:textId="77777777" w:rsidR="00ED7927" w:rsidRDefault="00ED7927" w:rsidP="009360F3">
            <w:pPr>
              <w:spacing w:after="120"/>
              <w:jc w:val="thaiDistribute"/>
              <w:rPr>
                <w:rFonts w:cstheme="majorBidi"/>
                <w:szCs w:val="32"/>
              </w:rPr>
            </w:pPr>
            <w:r>
              <w:rPr>
                <w:rFonts w:cstheme="majorBidi"/>
                <w:szCs w:val="32"/>
              </w:rPr>
              <w:t>Stanford NER</w:t>
            </w:r>
          </w:p>
        </w:tc>
        <w:tc>
          <w:tcPr>
            <w:tcW w:w="1726" w:type="dxa"/>
          </w:tcPr>
          <w:p w14:paraId="6A97BBF7" w14:textId="77777777" w:rsidR="00ED7927" w:rsidRDefault="00ED792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78</w:t>
            </w:r>
          </w:p>
        </w:tc>
        <w:tc>
          <w:tcPr>
            <w:tcW w:w="1726" w:type="dxa"/>
          </w:tcPr>
          <w:p w14:paraId="5A12E18C" w14:textId="77777777" w:rsidR="00ED7927" w:rsidRDefault="00ED792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52</w:t>
            </w:r>
          </w:p>
        </w:tc>
        <w:tc>
          <w:tcPr>
            <w:tcW w:w="1726" w:type="dxa"/>
          </w:tcPr>
          <w:p w14:paraId="2163AA80" w14:textId="77777777" w:rsidR="00ED7927" w:rsidRDefault="00ED792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62.4</w:t>
            </w:r>
          </w:p>
        </w:tc>
        <w:tc>
          <w:tcPr>
            <w:tcW w:w="1726" w:type="dxa"/>
          </w:tcPr>
          <w:p w14:paraId="0790C6E5" w14:textId="77777777" w:rsidR="00ED7927" w:rsidRDefault="00ED792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94.7</w:t>
            </w:r>
          </w:p>
        </w:tc>
      </w:tr>
      <w:tr w:rsidR="00ED7927" w14:paraId="44F08D14"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05279F37" w14:textId="77777777" w:rsidR="00ED7927" w:rsidRDefault="00ED7927" w:rsidP="009360F3">
            <w:pPr>
              <w:spacing w:after="120"/>
              <w:jc w:val="thaiDistribute"/>
              <w:rPr>
                <w:rFonts w:cstheme="majorBidi"/>
                <w:szCs w:val="32"/>
              </w:rPr>
            </w:pPr>
            <w:r>
              <w:rPr>
                <w:rFonts w:cstheme="majorBidi"/>
                <w:szCs w:val="32"/>
              </w:rPr>
              <w:t>NLTK</w:t>
            </w:r>
          </w:p>
        </w:tc>
        <w:tc>
          <w:tcPr>
            <w:tcW w:w="1726" w:type="dxa"/>
          </w:tcPr>
          <w:p w14:paraId="5C13BDF9" w14:textId="77777777" w:rsidR="00ED7927" w:rsidRDefault="00ED792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31.2</w:t>
            </w:r>
          </w:p>
        </w:tc>
        <w:tc>
          <w:tcPr>
            <w:tcW w:w="1726" w:type="dxa"/>
          </w:tcPr>
          <w:p w14:paraId="7C6BCDBF" w14:textId="77777777" w:rsidR="00ED7927" w:rsidRDefault="00ED792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26.7</w:t>
            </w:r>
          </w:p>
        </w:tc>
        <w:tc>
          <w:tcPr>
            <w:tcW w:w="1726" w:type="dxa"/>
          </w:tcPr>
          <w:p w14:paraId="4EC125DA" w14:textId="77777777" w:rsidR="00ED7927" w:rsidRDefault="00ED792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28.8</w:t>
            </w:r>
          </w:p>
        </w:tc>
        <w:tc>
          <w:tcPr>
            <w:tcW w:w="1726" w:type="dxa"/>
          </w:tcPr>
          <w:p w14:paraId="62D5F3A3" w14:textId="77777777" w:rsidR="00ED7927" w:rsidRDefault="00ED792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hint="cs"/>
                <w:szCs w:val="32"/>
                <w:cs/>
                <w:lang w:bidi="th-TH"/>
              </w:rPr>
              <w:t>88.9</w:t>
            </w:r>
          </w:p>
        </w:tc>
      </w:tr>
      <w:tr w:rsidR="00ED7927" w14:paraId="0FF485AF"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B612270" w14:textId="77777777" w:rsidR="00ED7927" w:rsidRDefault="00ED7927" w:rsidP="009360F3">
            <w:pPr>
              <w:spacing w:after="120"/>
              <w:jc w:val="thaiDistribute"/>
              <w:rPr>
                <w:rFonts w:cstheme="majorBidi"/>
                <w:szCs w:val="32"/>
              </w:rPr>
            </w:pPr>
            <w:r>
              <w:rPr>
                <w:rFonts w:cstheme="majorBidi"/>
                <w:szCs w:val="32"/>
              </w:rPr>
              <w:t>spaCy</w:t>
            </w:r>
          </w:p>
        </w:tc>
        <w:tc>
          <w:tcPr>
            <w:tcW w:w="1726" w:type="dxa"/>
          </w:tcPr>
          <w:p w14:paraId="38730B4A" w14:textId="77777777" w:rsidR="00ED7927" w:rsidRDefault="00ED792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81.8</w:t>
            </w:r>
          </w:p>
        </w:tc>
        <w:tc>
          <w:tcPr>
            <w:tcW w:w="1726" w:type="dxa"/>
          </w:tcPr>
          <w:p w14:paraId="3084DF3D" w14:textId="77777777" w:rsidR="00ED7927" w:rsidRPr="002818AE" w:rsidRDefault="00ED792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sidRPr="002818AE">
              <w:rPr>
                <w:rFonts w:cstheme="majorBidi" w:hint="cs"/>
                <w:szCs w:val="32"/>
                <w:cs/>
                <w:lang w:bidi="th-TH"/>
              </w:rPr>
              <w:t>60</w:t>
            </w:r>
          </w:p>
        </w:tc>
        <w:tc>
          <w:tcPr>
            <w:tcW w:w="1726" w:type="dxa"/>
          </w:tcPr>
          <w:p w14:paraId="7474FA54" w14:textId="77777777" w:rsidR="00ED7927" w:rsidRDefault="00ED792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69.2</w:t>
            </w:r>
          </w:p>
        </w:tc>
        <w:tc>
          <w:tcPr>
            <w:tcW w:w="1726" w:type="dxa"/>
          </w:tcPr>
          <w:p w14:paraId="46B45A2F" w14:textId="77777777" w:rsidR="00ED7927" w:rsidRDefault="00ED792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hint="cs"/>
                <w:szCs w:val="32"/>
                <w:lang w:bidi="th-TH"/>
              </w:rPr>
            </w:pPr>
            <w:r>
              <w:rPr>
                <w:rFonts w:cstheme="majorBidi" w:hint="cs"/>
                <w:szCs w:val="32"/>
                <w:cs/>
                <w:lang w:bidi="th-TH"/>
              </w:rPr>
              <w:t>95.5</w:t>
            </w:r>
          </w:p>
        </w:tc>
      </w:tr>
      <w:tr w:rsidR="00ED7927" w14:paraId="40414193"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32B93E6D" w14:textId="77777777" w:rsidR="00ED7927" w:rsidRDefault="00ED7927" w:rsidP="009360F3">
            <w:pPr>
              <w:spacing w:after="120"/>
              <w:jc w:val="thaiDistribute"/>
              <w:rPr>
                <w:rFonts w:cstheme="majorBidi"/>
                <w:szCs w:val="32"/>
                <w:lang w:bidi="th-TH"/>
              </w:rPr>
            </w:pPr>
            <w:r>
              <w:rPr>
                <w:rFonts w:cstheme="majorBidi"/>
                <w:szCs w:val="32"/>
                <w:lang w:bidi="th-TH"/>
              </w:rPr>
              <w:t>Combined</w:t>
            </w:r>
          </w:p>
        </w:tc>
        <w:tc>
          <w:tcPr>
            <w:tcW w:w="1726" w:type="dxa"/>
          </w:tcPr>
          <w:p w14:paraId="079CA9C0" w14:textId="77777777" w:rsidR="00ED7927" w:rsidRDefault="00ED792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lang w:bidi="th-TH"/>
              </w:rPr>
            </w:pPr>
            <w:r>
              <w:rPr>
                <w:rFonts w:cstheme="majorBidi"/>
                <w:szCs w:val="32"/>
                <w:lang w:bidi="th-TH"/>
              </w:rPr>
              <w:t>82.5</w:t>
            </w:r>
          </w:p>
        </w:tc>
        <w:tc>
          <w:tcPr>
            <w:tcW w:w="1726" w:type="dxa"/>
          </w:tcPr>
          <w:p w14:paraId="2028EF89" w14:textId="77777777" w:rsidR="00ED7927" w:rsidRPr="00951706" w:rsidRDefault="00ED792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cs/>
                <w:lang w:bidi="th-TH"/>
              </w:rPr>
            </w:pPr>
            <w:r w:rsidRPr="00951706">
              <w:rPr>
                <w:rFonts w:cstheme="majorBidi"/>
                <w:szCs w:val="32"/>
                <w:lang w:bidi="th-TH"/>
              </w:rPr>
              <w:t>62.7</w:t>
            </w:r>
          </w:p>
        </w:tc>
        <w:tc>
          <w:tcPr>
            <w:tcW w:w="1726" w:type="dxa"/>
          </w:tcPr>
          <w:p w14:paraId="5D7A2ADE" w14:textId="77777777" w:rsidR="00ED7927" w:rsidRDefault="00ED792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Pr>
                <w:rFonts w:cstheme="majorBidi"/>
                <w:szCs w:val="32"/>
                <w:lang w:bidi="th-TH"/>
              </w:rPr>
              <w:t>71.2</w:t>
            </w:r>
          </w:p>
        </w:tc>
        <w:tc>
          <w:tcPr>
            <w:tcW w:w="1726" w:type="dxa"/>
          </w:tcPr>
          <w:p w14:paraId="32CB6728" w14:textId="77777777" w:rsidR="00ED7927" w:rsidRDefault="00ED792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hint="cs"/>
                <w:szCs w:val="32"/>
                <w:cs/>
                <w:lang w:bidi="th-TH"/>
              </w:rPr>
            </w:pPr>
            <w:r>
              <w:rPr>
                <w:rFonts w:cstheme="majorBidi"/>
                <w:szCs w:val="32"/>
                <w:lang w:bidi="th-TH"/>
              </w:rPr>
              <w:t>95.7</w:t>
            </w:r>
          </w:p>
        </w:tc>
      </w:tr>
      <w:tr w:rsidR="009D49E6" w14:paraId="6797D850"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0CE61248" w14:textId="37999D4C" w:rsidR="009D49E6" w:rsidRDefault="009D49E6" w:rsidP="009D49E6">
            <w:pPr>
              <w:spacing w:after="120"/>
              <w:rPr>
                <w:rFonts w:cstheme="majorBidi"/>
                <w:szCs w:val="32"/>
                <w:lang w:bidi="th-TH"/>
              </w:rPr>
            </w:pPr>
            <w:r>
              <w:rPr>
                <w:rFonts w:cstheme="majorBidi"/>
                <w:szCs w:val="32"/>
                <w:lang w:bidi="th-TH"/>
              </w:rPr>
              <w:t>Combined</w:t>
            </w:r>
            <w:r>
              <w:rPr>
                <w:rFonts w:cstheme="majorBidi" w:hint="cs"/>
                <w:szCs w:val="32"/>
                <w:cs/>
                <w:lang w:bidi="th-TH"/>
              </w:rPr>
              <w:t xml:space="preserve"> </w:t>
            </w:r>
            <w:r>
              <w:rPr>
                <w:rFonts w:cstheme="majorBidi"/>
                <w:szCs w:val="32"/>
                <w:lang w:bidi="th-TH"/>
              </w:rPr>
              <w:t>and Regex</w:t>
            </w:r>
          </w:p>
        </w:tc>
        <w:tc>
          <w:tcPr>
            <w:tcW w:w="1726" w:type="dxa"/>
          </w:tcPr>
          <w:p w14:paraId="71580036" w14:textId="358206C4" w:rsidR="009D49E6" w:rsidRDefault="00D703B2" w:rsidP="009D49E6">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Pr>
                <w:rFonts w:cstheme="majorBidi"/>
                <w:szCs w:val="32"/>
                <w:lang w:bidi="th-TH"/>
              </w:rPr>
              <w:t>87.3</w:t>
            </w:r>
          </w:p>
        </w:tc>
        <w:tc>
          <w:tcPr>
            <w:tcW w:w="1726" w:type="dxa"/>
          </w:tcPr>
          <w:p w14:paraId="580D1053" w14:textId="3754BA35" w:rsidR="009D49E6" w:rsidRDefault="00D703B2"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b/>
                <w:bCs/>
                <w:szCs w:val="32"/>
                <w:lang w:bidi="th-TH"/>
              </w:rPr>
            </w:pPr>
            <w:r>
              <w:rPr>
                <w:rFonts w:cstheme="majorBidi"/>
                <w:b/>
                <w:bCs/>
                <w:szCs w:val="32"/>
                <w:lang w:bidi="th-TH"/>
              </w:rPr>
              <w:t>92</w:t>
            </w:r>
          </w:p>
        </w:tc>
        <w:tc>
          <w:tcPr>
            <w:tcW w:w="1726" w:type="dxa"/>
          </w:tcPr>
          <w:p w14:paraId="083831F9" w14:textId="19AFDD38" w:rsidR="009D49E6" w:rsidRDefault="00D703B2"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Pr>
                <w:rFonts w:cstheme="majorBidi"/>
                <w:szCs w:val="32"/>
                <w:lang w:bidi="th-TH"/>
              </w:rPr>
              <w:t>89.6</w:t>
            </w:r>
          </w:p>
        </w:tc>
        <w:tc>
          <w:tcPr>
            <w:tcW w:w="1726" w:type="dxa"/>
          </w:tcPr>
          <w:p w14:paraId="6EE1CD8F" w14:textId="2216CE99" w:rsidR="009D49E6" w:rsidRDefault="00D703B2"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Pr>
                <w:rFonts w:cstheme="majorBidi"/>
                <w:szCs w:val="32"/>
                <w:lang w:bidi="th-TH"/>
              </w:rPr>
              <w:t>98.2</w:t>
            </w:r>
          </w:p>
        </w:tc>
      </w:tr>
    </w:tbl>
    <w:p w14:paraId="546A1818" w14:textId="62F397F5" w:rsidR="002426AA" w:rsidRPr="002426AA" w:rsidRDefault="002426AA">
      <w:pPr>
        <w:pStyle w:val="af"/>
        <w:rPr>
          <w:b/>
          <w:bCs/>
        </w:rPr>
      </w:pPr>
      <w:bookmarkStart w:id="104" w:name="_Toc58413426"/>
      <w:r w:rsidRPr="002426AA">
        <w:rPr>
          <w:b/>
          <w:bCs/>
          <w:cs/>
        </w:rPr>
        <w:t xml:space="preserve">ตารางที่ </w:t>
      </w:r>
      <w:r w:rsidRPr="00ED7927">
        <w:rPr>
          <w:b/>
          <w:bCs/>
          <w:highlight w:val="yellow"/>
          <w:cs/>
        </w:rPr>
        <w:fldChar w:fldCharType="begin"/>
      </w:r>
      <w:r w:rsidRPr="00ED7927">
        <w:rPr>
          <w:b/>
          <w:bCs/>
          <w:highlight w:val="yellow"/>
          <w:cs/>
        </w:rPr>
        <w:instrText xml:space="preserve"> </w:instrText>
      </w:r>
      <w:r w:rsidRPr="00ED7927">
        <w:rPr>
          <w:b/>
          <w:bCs/>
          <w:highlight w:val="yellow"/>
        </w:rPr>
        <w:instrText xml:space="preserve">STYLEREF </w:instrText>
      </w:r>
      <w:r w:rsidRPr="00ED7927">
        <w:rPr>
          <w:b/>
          <w:bCs/>
          <w:highlight w:val="yellow"/>
          <w:cs/>
        </w:rPr>
        <w:instrText xml:space="preserve">1 </w:instrText>
      </w:r>
      <w:r w:rsidRPr="00ED7927">
        <w:rPr>
          <w:b/>
          <w:bCs/>
          <w:highlight w:val="yellow"/>
        </w:rPr>
        <w:instrText>\s</w:instrText>
      </w:r>
      <w:r w:rsidRPr="00ED7927">
        <w:rPr>
          <w:b/>
          <w:bCs/>
          <w:highlight w:val="yellow"/>
          <w:cs/>
        </w:rPr>
        <w:instrText xml:space="preserve"> </w:instrText>
      </w:r>
      <w:r w:rsidRPr="00ED7927">
        <w:rPr>
          <w:b/>
          <w:bCs/>
          <w:highlight w:val="yellow"/>
          <w:cs/>
        </w:rPr>
        <w:fldChar w:fldCharType="separate"/>
      </w:r>
      <w:r w:rsidR="0056265B" w:rsidRPr="00ED7927">
        <w:rPr>
          <w:b/>
          <w:bCs/>
          <w:noProof/>
          <w:highlight w:val="yellow"/>
          <w:cs/>
        </w:rPr>
        <w:t>4</w:t>
      </w:r>
      <w:r w:rsidRPr="00ED7927">
        <w:rPr>
          <w:b/>
          <w:bCs/>
          <w:highlight w:val="yellow"/>
          <w:cs/>
        </w:rPr>
        <w:fldChar w:fldCharType="end"/>
      </w:r>
      <w:r w:rsidRPr="00ED7927">
        <w:rPr>
          <w:b/>
          <w:bCs/>
          <w:highlight w:val="yellow"/>
          <w:cs/>
        </w:rPr>
        <w:t>.</w:t>
      </w:r>
      <w:r w:rsidRPr="00ED7927">
        <w:rPr>
          <w:b/>
          <w:bCs/>
          <w:highlight w:val="yellow"/>
          <w:cs/>
        </w:rPr>
        <w:fldChar w:fldCharType="begin"/>
      </w:r>
      <w:r w:rsidRPr="00ED7927">
        <w:rPr>
          <w:b/>
          <w:bCs/>
          <w:highlight w:val="yellow"/>
          <w:cs/>
        </w:rPr>
        <w:instrText xml:space="preserve"> </w:instrText>
      </w:r>
      <w:r w:rsidRPr="00ED7927">
        <w:rPr>
          <w:b/>
          <w:bCs/>
          <w:highlight w:val="yellow"/>
        </w:rPr>
        <w:instrText xml:space="preserve">SEQ </w:instrText>
      </w:r>
      <w:r w:rsidRPr="00ED7927">
        <w:rPr>
          <w:b/>
          <w:bCs/>
          <w:highlight w:val="yellow"/>
          <w:cs/>
        </w:rPr>
        <w:instrText xml:space="preserve">ตารางที่ </w:instrText>
      </w:r>
      <w:r w:rsidRPr="00ED7927">
        <w:rPr>
          <w:b/>
          <w:bCs/>
          <w:highlight w:val="yellow"/>
        </w:rPr>
        <w:instrText xml:space="preserve">\* ARABIC \s </w:instrText>
      </w:r>
      <w:r w:rsidRPr="00ED7927">
        <w:rPr>
          <w:b/>
          <w:bCs/>
          <w:highlight w:val="yellow"/>
          <w:cs/>
        </w:rPr>
        <w:instrText xml:space="preserve">1 </w:instrText>
      </w:r>
      <w:r w:rsidRPr="00ED7927">
        <w:rPr>
          <w:b/>
          <w:bCs/>
          <w:highlight w:val="yellow"/>
          <w:cs/>
        </w:rPr>
        <w:fldChar w:fldCharType="separate"/>
      </w:r>
      <w:r w:rsidR="0056265B" w:rsidRPr="00ED7927">
        <w:rPr>
          <w:b/>
          <w:bCs/>
          <w:noProof/>
          <w:highlight w:val="yellow"/>
          <w:cs/>
        </w:rPr>
        <w:t>3</w:t>
      </w:r>
      <w:r w:rsidRPr="00ED7927">
        <w:rPr>
          <w:b/>
          <w:bCs/>
          <w:highlight w:val="yellow"/>
          <w:cs/>
        </w:rPr>
        <w:fldChar w:fldCharType="end"/>
      </w:r>
      <w:r w:rsidR="00D719C1">
        <w:rPr>
          <w:rFonts w:hint="cs"/>
          <w:b/>
          <w:bCs/>
          <w:cs/>
        </w:rPr>
        <w:t xml:space="preserve"> </w:t>
      </w:r>
      <w:r w:rsidR="00CA1E00">
        <w:rPr>
          <w:rFonts w:hint="cs"/>
          <w:cs/>
        </w:rPr>
        <w:t>ตารางการแสดงค่าความแม่นยำของการทำนายนิพจน์ระบุนามทุกประเภท</w:t>
      </w:r>
      <w:bookmarkEnd w:id="104"/>
    </w:p>
    <w:p w14:paraId="7FBF599F" w14:textId="7EDAEAC4" w:rsidR="00B46227" w:rsidRPr="00F810B5" w:rsidRDefault="00B46227" w:rsidP="00F810B5">
      <w:pPr>
        <w:keepNext/>
        <w:spacing w:after="120" w:line="240" w:lineRule="auto"/>
        <w:ind w:firstLine="720"/>
        <w:jc w:val="thaiDistribute"/>
        <w:rPr>
          <w:rFonts w:cstheme="majorBidi" w:hint="cs"/>
          <w:szCs w:val="32"/>
          <w:lang w:bidi="th-TH"/>
        </w:rPr>
      </w:pPr>
      <w:r w:rsidRPr="007D6DB9">
        <w:rPr>
          <w:rFonts w:cstheme="majorBidi" w:hint="cs"/>
          <w:szCs w:val="32"/>
          <w:cs/>
          <w:lang w:bidi="th-TH"/>
        </w:rPr>
        <w:t>จากตารางที่ 4.</w:t>
      </w:r>
      <w:r w:rsidR="009C605A">
        <w:rPr>
          <w:rFonts w:cstheme="majorBidi"/>
          <w:szCs w:val="32"/>
          <w:lang w:bidi="th-TH"/>
        </w:rPr>
        <w:t>8</w:t>
      </w:r>
      <w:r w:rsidRPr="007D6DB9">
        <w:rPr>
          <w:rFonts w:cstheme="majorBidi" w:hint="cs"/>
          <w:szCs w:val="32"/>
          <w:cs/>
          <w:lang w:bidi="th-TH"/>
        </w:rPr>
        <w:t xml:space="preserve"> </w:t>
      </w:r>
      <w:r w:rsidRPr="00B46227">
        <w:rPr>
          <w:rFonts w:cstheme="majorBidi" w:hint="cs"/>
          <w:szCs w:val="32"/>
          <w:cs/>
          <w:lang w:bidi="th-TH"/>
        </w:rPr>
        <w:t>สังเกตได้ว่าเมื่อรวม</w:t>
      </w:r>
      <w:r w:rsidR="0091750C">
        <w:rPr>
          <w:rFonts w:cstheme="majorBidi" w:hint="cs"/>
          <w:szCs w:val="32"/>
          <w:cs/>
          <w:lang w:bidi="th-TH"/>
        </w:rPr>
        <w:t>ค่าทำนายจริง</w:t>
      </w:r>
      <w:r w:rsidRPr="00B46227">
        <w:rPr>
          <w:rFonts w:cstheme="majorBidi" w:hint="cs"/>
          <w:szCs w:val="32"/>
          <w:cs/>
          <w:lang w:bidi="th-TH"/>
        </w:rPr>
        <w:t xml:space="preserve"> และสร้างเงื่อนไข</w:t>
      </w:r>
      <w:r w:rsidR="00EF680E">
        <w:rPr>
          <w:rFonts w:cstheme="majorBidi" w:hint="cs"/>
          <w:szCs w:val="32"/>
          <w:cs/>
          <w:lang w:bidi="th-TH"/>
        </w:rPr>
        <w:t>ทำนายเลขที่เป็นข้อมูลส่วนบุคคล</w:t>
      </w:r>
      <w:r w:rsidRPr="00B46227">
        <w:rPr>
          <w:rFonts w:cstheme="majorBidi" w:hint="cs"/>
          <w:szCs w:val="32"/>
          <w:cs/>
          <w:lang w:bidi="th-TH"/>
        </w:rPr>
        <w:t xml:space="preserve">จาก </w:t>
      </w:r>
      <w:r w:rsidRPr="00B46227">
        <w:rPr>
          <w:rFonts w:cstheme="majorBidi"/>
          <w:szCs w:val="32"/>
          <w:lang w:bidi="th-TH"/>
        </w:rPr>
        <w:t xml:space="preserve">Regular Expressions </w:t>
      </w:r>
      <w:r w:rsidRPr="00B46227">
        <w:rPr>
          <w:rFonts w:cstheme="majorBidi" w:hint="cs"/>
          <w:szCs w:val="32"/>
          <w:cs/>
          <w:lang w:bidi="th-TH"/>
        </w:rPr>
        <w:t>นั้น ส่งผลให้ค่า</w:t>
      </w:r>
      <w:r w:rsidR="00EF680E">
        <w:rPr>
          <w:rFonts w:cstheme="majorBidi" w:hint="cs"/>
          <w:szCs w:val="32"/>
          <w:cs/>
          <w:lang w:bidi="th-TH"/>
        </w:rPr>
        <w:t xml:space="preserve"> </w:t>
      </w:r>
      <w:r w:rsidR="00EF680E">
        <w:rPr>
          <w:rFonts w:cstheme="majorBidi"/>
          <w:szCs w:val="32"/>
          <w:lang w:bidi="th-TH"/>
        </w:rPr>
        <w:t xml:space="preserve">Recall </w:t>
      </w:r>
      <w:r w:rsidRPr="00B46227">
        <w:rPr>
          <w:rFonts w:cstheme="majorBidi" w:hint="cs"/>
          <w:szCs w:val="32"/>
          <w:cs/>
          <w:lang w:bidi="th-TH"/>
        </w:rPr>
        <w:t>ในการทำนายนิพจน์ระบุนามสูงที่สุด</w:t>
      </w:r>
      <w:r w:rsidR="00444396">
        <w:rPr>
          <w:rFonts w:cstheme="majorBidi"/>
          <w:szCs w:val="32"/>
          <w:lang w:bidi="th-TH"/>
        </w:rPr>
        <w:t xml:space="preserve"> </w:t>
      </w:r>
      <w:r w:rsidR="00444396">
        <w:rPr>
          <w:rFonts w:cstheme="majorBidi" w:hint="cs"/>
          <w:szCs w:val="32"/>
          <w:cs/>
          <w:lang w:bidi="th-TH"/>
        </w:rPr>
        <w:t>คิดเป็นร้อยละ 92 ซึ่งถือว่า</w:t>
      </w:r>
      <w:r w:rsidR="00D2110C">
        <w:rPr>
          <w:rFonts w:cstheme="majorBidi" w:hint="cs"/>
          <w:szCs w:val="32"/>
          <w:cs/>
          <w:lang w:bidi="th-TH"/>
        </w:rPr>
        <w:t>การ</w:t>
      </w:r>
      <w:r w:rsidR="00750D81">
        <w:rPr>
          <w:rFonts w:cstheme="majorBidi" w:hint="cs"/>
          <w:szCs w:val="32"/>
          <w:cs/>
          <w:lang w:bidi="th-TH"/>
        </w:rPr>
        <w:t>ทดลองพัฒนาระบบที่ได้คิดค้นขึ้นนั้นเป็นผลสัมฤทธิ์</w:t>
      </w:r>
    </w:p>
    <w:p w14:paraId="2190C9C2" w14:textId="574051F6" w:rsidR="00512480" w:rsidRPr="008F42B9" w:rsidRDefault="00A3027F" w:rsidP="005340B3">
      <w:pPr>
        <w:pStyle w:val="3"/>
        <w:spacing w:after="120" w:line="240" w:lineRule="auto"/>
        <w:rPr>
          <w:rFonts w:asciiTheme="majorBidi" w:hAnsiTheme="majorBidi" w:cstheme="majorBidi"/>
          <w:b w:val="0"/>
          <w:sz w:val="40"/>
          <w:szCs w:val="40"/>
        </w:rPr>
      </w:pPr>
      <w:bookmarkStart w:id="105" w:name="_Toc58412983"/>
      <w:r w:rsidRPr="008F42B9">
        <w:rPr>
          <w:rFonts w:asciiTheme="majorBidi" w:hAnsiTheme="majorBidi" w:cstheme="majorBidi"/>
          <w:b w:val="0"/>
          <w:sz w:val="40"/>
          <w:cs/>
        </w:rPr>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05"/>
    </w:p>
    <w:p w14:paraId="10B5C0A8" w14:textId="7005BC30" w:rsidR="007A3EBD" w:rsidRDefault="0085570C" w:rsidP="007A3EBD">
      <w:pPr>
        <w:keepNext/>
        <w:spacing w:after="120" w:line="240" w:lineRule="auto"/>
      </w:pPr>
      <w:r w:rsidRPr="00430F90">
        <w:rPr>
          <w:rFonts w:cstheme="majorBidi"/>
          <w:color w:val="FF0000"/>
          <w:sz w:val="48"/>
          <w:szCs w:val="48"/>
          <w:cs/>
        </w:rPr>
        <w:tab/>
      </w:r>
      <w:r w:rsidR="00F72D55" w:rsidRPr="00BC6726">
        <w:rPr>
          <w:rFonts w:cstheme="majorBidi"/>
          <w:color w:val="auto"/>
          <w:szCs w:val="32"/>
          <w:cs/>
          <w:lang w:bidi="th-TH"/>
        </w:rPr>
        <w:t>นำข้อมูลผลลัพธ์ที่ได้จากกระบวนการก่อนหน้า</w:t>
      </w:r>
      <w:r w:rsidR="00BC6726" w:rsidRPr="00BC6726">
        <w:rPr>
          <w:rFonts w:cstheme="majorBidi"/>
          <w:color w:val="auto"/>
          <w:szCs w:val="32"/>
          <w:cs/>
          <w:lang w:bidi="th-TH"/>
        </w:rPr>
        <w:t>มา</w:t>
      </w:r>
      <w:r w:rsidR="00812343">
        <w:rPr>
          <w:rFonts w:cstheme="majorBidi" w:hint="cs"/>
          <w:szCs w:val="32"/>
          <w:cs/>
          <w:lang w:bidi="th-TH"/>
        </w:rPr>
        <w:t>แทนที่เสียง</w:t>
      </w:r>
      <w:r w:rsidR="00BC6726">
        <w:rPr>
          <w:rFonts w:cstheme="majorBidi" w:hint="cs"/>
          <w:szCs w:val="32"/>
          <w:cs/>
          <w:lang w:bidi="th-TH"/>
        </w:rPr>
        <w:t>ด้วยเสียงรบกวน จากนั้น</w:t>
      </w:r>
      <w:r w:rsidR="004572B7" w:rsidRPr="003D1EFD">
        <w:rPr>
          <w:rFonts w:cstheme="majorBidi" w:hint="cs"/>
          <w:b/>
          <w:szCs w:val="32"/>
          <w:cs/>
          <w:lang w:bidi="th-TH"/>
        </w:rPr>
        <w:t>บันทึกไฟล์เสียง</w:t>
      </w:r>
      <w:r w:rsidR="00BC6726">
        <w:rPr>
          <w:rFonts w:cstheme="majorBidi" w:hint="cs"/>
          <w:b/>
          <w:szCs w:val="32"/>
          <w:cs/>
          <w:lang w:bidi="th-TH"/>
        </w:rPr>
        <w:t>ผลลัพธ์ที่ได้</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w:t>
      </w:r>
      <w:r w:rsidR="009F387A">
        <w:rPr>
          <w:rFonts w:cstheme="majorBidi"/>
          <w:bCs/>
          <w:szCs w:val="32"/>
          <w:lang w:bidi="th-TH"/>
        </w:rPr>
        <w:t>18</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62"/>
                    <a:stretch>
                      <a:fillRect/>
                    </a:stretch>
                  </pic:blipFill>
                  <pic:spPr>
                    <a:xfrm>
                      <a:off x="0" y="0"/>
                      <a:ext cx="5486400" cy="681990"/>
                    </a:xfrm>
                    <a:prstGeom prst="rect">
                      <a:avLst/>
                    </a:prstGeom>
                  </pic:spPr>
                </pic:pic>
              </a:graphicData>
            </a:graphic>
          </wp:inline>
        </w:drawing>
      </w:r>
    </w:p>
    <w:p w14:paraId="37256E37" w14:textId="362224EE" w:rsidR="0085570C" w:rsidRPr="009F387A" w:rsidRDefault="007A3EBD" w:rsidP="007A3EBD">
      <w:pPr>
        <w:pStyle w:val="af"/>
      </w:pPr>
      <w:bookmarkStart w:id="106" w:name="_Toc58414016"/>
      <w:r w:rsidRPr="009F387A">
        <w:rPr>
          <w:b/>
          <w:bCs/>
          <w:cs/>
        </w:rPr>
        <w:t xml:space="preserve">รูปที่ </w:t>
      </w:r>
      <w:r w:rsidRPr="009F387A">
        <w:rPr>
          <w:b/>
          <w:bCs/>
          <w:cs/>
        </w:rPr>
        <w:fldChar w:fldCharType="begin"/>
      </w:r>
      <w:r w:rsidRPr="009F387A">
        <w:rPr>
          <w:b/>
          <w:bCs/>
          <w:cs/>
        </w:rPr>
        <w:instrText xml:space="preserve"> </w:instrText>
      </w:r>
      <w:r w:rsidRPr="009F387A">
        <w:rPr>
          <w:b/>
          <w:bCs/>
        </w:rPr>
        <w:instrText xml:space="preserve">STYLEREF </w:instrText>
      </w:r>
      <w:r w:rsidRPr="009F387A">
        <w:rPr>
          <w:b/>
          <w:bCs/>
          <w:cs/>
        </w:rPr>
        <w:instrText xml:space="preserve">1 </w:instrText>
      </w:r>
      <w:r w:rsidRPr="009F387A">
        <w:rPr>
          <w:b/>
          <w:bCs/>
        </w:rPr>
        <w:instrText>\s</w:instrText>
      </w:r>
      <w:r w:rsidRPr="009F387A">
        <w:rPr>
          <w:b/>
          <w:bCs/>
          <w:cs/>
        </w:rPr>
        <w:instrText xml:space="preserve"> </w:instrText>
      </w:r>
      <w:r w:rsidRPr="009F387A">
        <w:rPr>
          <w:b/>
          <w:bCs/>
          <w:cs/>
        </w:rPr>
        <w:fldChar w:fldCharType="separate"/>
      </w:r>
      <w:r w:rsidR="0056265B">
        <w:rPr>
          <w:b/>
          <w:bCs/>
          <w:noProof/>
          <w:cs/>
        </w:rPr>
        <w:t>4</w:t>
      </w:r>
      <w:r w:rsidRPr="009F387A">
        <w:rPr>
          <w:b/>
          <w:bCs/>
          <w:cs/>
        </w:rPr>
        <w:fldChar w:fldCharType="end"/>
      </w:r>
      <w:r w:rsidRPr="009F387A">
        <w:rPr>
          <w:b/>
          <w:bCs/>
          <w:cs/>
        </w:rPr>
        <w:t>.</w:t>
      </w:r>
      <w:r w:rsidRPr="009F387A">
        <w:rPr>
          <w:b/>
          <w:bCs/>
          <w:cs/>
        </w:rPr>
        <w:fldChar w:fldCharType="begin"/>
      </w:r>
      <w:r>
        <w:rPr>
          <w:rFonts w:cstheme="majorBidi"/>
          <w:b/>
          <w:bCs/>
          <w:cs/>
        </w:rPr>
        <w:instrText xml:space="preserve"> </w:instrText>
      </w:r>
      <w:r w:rsidRPr="007A3EBD">
        <w:rPr>
          <w:rFonts w:cstheme="majorBidi"/>
          <w:b/>
          <w:bCs/>
        </w:rPr>
        <w:instrText xml:space="preserve">SEQ </w:instrText>
      </w:r>
      <w:r>
        <w:rPr>
          <w:rFonts w:cstheme="majorBidi"/>
          <w:b/>
          <w:bCs/>
          <w:cs/>
        </w:rPr>
        <w:instrText xml:space="preserve">รูปที่ </w:instrText>
      </w:r>
      <w:r w:rsidRPr="007A3EBD">
        <w:rPr>
          <w:rFonts w:cstheme="majorBidi"/>
          <w:b/>
          <w:bCs/>
        </w:rPr>
        <w:instrText xml:space="preserve">\* ARABIC \s </w:instrText>
      </w:r>
      <w:r>
        <w:rPr>
          <w:rFonts w:cstheme="majorBidi"/>
          <w:b/>
          <w:bCs/>
          <w:cs/>
        </w:rPr>
        <w:instrText xml:space="preserve">1 </w:instrText>
      </w:r>
      <w:r w:rsidRPr="009F387A">
        <w:rPr>
          <w:b/>
          <w:bCs/>
          <w:cs/>
        </w:rPr>
        <w:fldChar w:fldCharType="separate"/>
      </w:r>
      <w:r w:rsidR="0056265B">
        <w:rPr>
          <w:rFonts w:cstheme="majorBidi"/>
          <w:b/>
          <w:bCs/>
          <w:noProof/>
          <w:cs/>
        </w:rPr>
        <w:t>18</w:t>
      </w:r>
      <w:r w:rsidRPr="009F387A">
        <w:rPr>
          <w:b/>
          <w:bCs/>
          <w:cs/>
        </w:rPr>
        <w:fldChar w:fldCharType="end"/>
      </w:r>
      <w:r>
        <w:t xml:space="preserve"> </w:t>
      </w:r>
      <w:r w:rsidRPr="007A3EBD">
        <w:rPr>
          <w:rFonts w:cstheme="majorBidi"/>
          <w:cs/>
        </w:rPr>
        <w:t>การ</w:t>
      </w:r>
      <w:r>
        <w:rPr>
          <w:rFonts w:cstheme="majorBidi" w:hint="cs"/>
          <w:cs/>
        </w:rPr>
        <w:t>บันทึกเสียงที่ผ่านการแทนที่เสียงที่เป็นข้อมูลส่วนบุคคลด้วยเสียงรบกวน</w:t>
      </w:r>
      <w:bookmarkEnd w:id="106"/>
    </w:p>
    <w:p w14:paraId="7AB40133" w14:textId="676C0C6C" w:rsidR="00512480" w:rsidRPr="00430F90" w:rsidRDefault="00512480" w:rsidP="005340B3">
      <w:pPr>
        <w:pStyle w:val="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1"/>
        <w:numPr>
          <w:ilvl w:val="0"/>
          <w:numId w:val="9"/>
        </w:numPr>
        <w:spacing w:after="120"/>
        <w:rPr>
          <w:rFonts w:asciiTheme="majorBidi" w:hAnsiTheme="majorBidi" w:cstheme="majorBidi"/>
        </w:rPr>
      </w:pPr>
      <w:bookmarkStart w:id="107" w:name="_Toc58412984"/>
      <w:bookmarkEnd w:id="107"/>
    </w:p>
    <w:p w14:paraId="76FDDEAD" w14:textId="7901DEF9" w:rsidR="00355081" w:rsidRPr="00430F90" w:rsidRDefault="00ED6C41" w:rsidP="005340B3">
      <w:pPr>
        <w:pStyle w:val="2"/>
        <w:spacing w:after="120" w:line="240" w:lineRule="auto"/>
        <w:rPr>
          <w:rFonts w:asciiTheme="majorBidi" w:hAnsiTheme="majorBidi" w:cstheme="majorBidi"/>
        </w:rPr>
      </w:pPr>
      <w:bookmarkStart w:id="108" w:name="_Toc58412985"/>
      <w:r w:rsidRPr="00430F90">
        <w:rPr>
          <w:rFonts w:asciiTheme="majorBidi" w:hAnsiTheme="majorBidi" w:cstheme="majorBidi" w:hint="cs"/>
          <w:cs/>
        </w:rPr>
        <w:t>บทสรุป</w:t>
      </w:r>
      <w:bookmarkEnd w:id="108"/>
    </w:p>
    <w:p w14:paraId="609F8553" w14:textId="77777777" w:rsidR="003C7727" w:rsidRPr="00430F90" w:rsidRDefault="00246051" w:rsidP="005340B3">
      <w:pPr>
        <w:pStyle w:val="3"/>
        <w:spacing w:after="120" w:line="240" w:lineRule="auto"/>
        <w:rPr>
          <w:rFonts w:asciiTheme="majorBidi" w:hAnsiTheme="majorBidi" w:cstheme="majorBidi"/>
          <w:sz w:val="24"/>
          <w:szCs w:val="24"/>
        </w:rPr>
      </w:pPr>
      <w:bookmarkStart w:id="109" w:name="_Toc58412986"/>
      <w:r w:rsidRPr="00430F90">
        <w:rPr>
          <w:rFonts w:asciiTheme="majorBidi" w:hAnsiTheme="majorBidi" w:cstheme="majorBidi"/>
          <w:cs/>
        </w:rPr>
        <w:t>สรุปผลโครงงาน</w:t>
      </w:r>
      <w:bookmarkEnd w:id="109"/>
    </w:p>
    <w:p w14:paraId="2FF046E7" w14:textId="599C599C" w:rsidR="003808EB" w:rsidRPr="00C30C5A" w:rsidRDefault="00E01EAF" w:rsidP="008247B5">
      <w:pPr>
        <w:rPr>
          <w:rFonts w:cstheme="majorBidi"/>
          <w:szCs w:val="32"/>
          <w:lang w:bidi="th-TH"/>
        </w:rPr>
      </w:pPr>
      <w:r w:rsidRPr="008247B5">
        <w:rPr>
          <w:rFonts w:cstheme="majorBidi"/>
          <w:szCs w:val="32"/>
        </w:rPr>
        <w:tab/>
      </w:r>
      <w:r w:rsidR="0013683C" w:rsidRPr="00C30C5A">
        <w:rPr>
          <w:rFonts w:cstheme="majorBidi" w:hint="cs"/>
          <w:szCs w:val="32"/>
          <w:cs/>
        </w:rPr>
        <w:t>การ</w:t>
      </w:r>
      <w:r w:rsidR="009540B9" w:rsidRPr="008247B5">
        <w:rPr>
          <w:rFonts w:cstheme="majorBidi"/>
          <w:szCs w:val="32"/>
          <w:cs/>
        </w:rPr>
        <w:t>สร้างข้อมูล</w:t>
      </w:r>
      <w:r w:rsidR="009540B9" w:rsidRPr="008247B5">
        <w:rPr>
          <w:rFonts w:cstheme="majorBidi" w:hint="cs"/>
          <w:szCs w:val="32"/>
          <w:cs/>
        </w:rPr>
        <w:t>บทสนทนาในรูปแบบข้อความ</w:t>
      </w:r>
      <w:r w:rsidR="00B75426" w:rsidRPr="008247B5">
        <w:rPr>
          <w:rFonts w:cstheme="majorBidi"/>
          <w:szCs w:val="32"/>
        </w:rPr>
        <w:t xml:space="preserve"> </w:t>
      </w:r>
      <w:r w:rsidR="00B75426" w:rsidRPr="008247B5">
        <w:rPr>
          <w:rFonts w:cstheme="majorBidi"/>
          <w:szCs w:val="32"/>
          <w:cs/>
        </w:rPr>
        <w:t>เนื้อหา</w:t>
      </w:r>
      <w:r w:rsidR="00B75426" w:rsidRPr="008247B5">
        <w:rPr>
          <w:rFonts w:cstheme="majorBidi" w:hint="cs"/>
          <w:szCs w:val="32"/>
          <w:cs/>
        </w:rPr>
        <w:t>ข้อมูลส่วนบุคคล</w:t>
      </w:r>
      <w:r w:rsidR="00B75426" w:rsidRPr="008247B5">
        <w:rPr>
          <w:rFonts w:cstheme="majorBidi"/>
          <w:szCs w:val="32"/>
          <w:cs/>
        </w:rPr>
        <w:t>ของ</w:t>
      </w:r>
      <w:r w:rsidR="00B75426" w:rsidRPr="008247B5">
        <w:rPr>
          <w:rFonts w:cstheme="majorBidi" w:hint="cs"/>
          <w:szCs w:val="32"/>
          <w:cs/>
        </w:rPr>
        <w:t>บท</w:t>
      </w:r>
      <w:r w:rsidR="00B75426" w:rsidRPr="008247B5">
        <w:rPr>
          <w:rFonts w:cstheme="majorBidi"/>
          <w:szCs w:val="32"/>
          <w:cs/>
        </w:rPr>
        <w:t>สนทนาประกอบด้วย</w:t>
      </w:r>
      <w:r w:rsidR="00B75426" w:rsidRPr="008247B5">
        <w:rPr>
          <w:rFonts w:cstheme="majorBidi" w:hint="cs"/>
          <w:szCs w:val="32"/>
          <w:cs/>
        </w:rPr>
        <w:t xml:space="preserve"> </w:t>
      </w:r>
      <w:r w:rsidR="00B75426" w:rsidRPr="00C30C5A">
        <w:rPr>
          <w:rFonts w:cstheme="majorBidi"/>
          <w:szCs w:val="32"/>
          <w:cs/>
        </w:rPr>
        <w:t xml:space="preserve">ชื่อ </w:t>
      </w:r>
      <w:r w:rsidR="00B75426" w:rsidRPr="00C30C5A">
        <w:rPr>
          <w:rFonts w:cstheme="majorBidi" w:hint="cs"/>
          <w:szCs w:val="32"/>
          <w:cs/>
        </w:rPr>
        <w:t>-</w:t>
      </w:r>
      <w:r w:rsidR="00B75426" w:rsidRPr="00C30C5A">
        <w:rPr>
          <w:rFonts w:cstheme="majorBidi"/>
          <w:szCs w:val="32"/>
          <w:cs/>
        </w:rPr>
        <w:t xml:space="preserve"> นามสกุล</w:t>
      </w:r>
      <w:r w:rsidR="00B75426" w:rsidRPr="00C30C5A">
        <w:rPr>
          <w:rFonts w:cstheme="majorBidi" w:hint="cs"/>
          <w:szCs w:val="32"/>
          <w:cs/>
        </w:rPr>
        <w:t xml:space="preserve"> </w:t>
      </w:r>
      <w:r w:rsidR="00B75426" w:rsidRPr="00C30C5A">
        <w:rPr>
          <w:rFonts w:cstheme="majorBidi"/>
          <w:szCs w:val="32"/>
          <w:cs/>
        </w:rPr>
        <w:t>เลขที่บัญชี</w:t>
      </w:r>
      <w:r w:rsidR="00B75426" w:rsidRPr="00C30C5A">
        <w:rPr>
          <w:rFonts w:cstheme="majorBidi" w:hint="cs"/>
          <w:szCs w:val="32"/>
          <w:cs/>
        </w:rPr>
        <w:t xml:space="preserve"> เลขบัตรเดบิต หรือ เครดิต </w:t>
      </w:r>
      <w:r w:rsidR="00B75426" w:rsidRPr="00C30C5A">
        <w:rPr>
          <w:rFonts w:cstheme="majorBidi"/>
          <w:szCs w:val="32"/>
          <w:cs/>
        </w:rPr>
        <w:t>เลขบัตรประชาชน</w:t>
      </w:r>
      <w:r w:rsidR="00B75426" w:rsidRPr="00C30C5A">
        <w:rPr>
          <w:rFonts w:cstheme="majorBidi" w:hint="cs"/>
          <w:szCs w:val="32"/>
          <w:cs/>
        </w:rPr>
        <w:t xml:space="preserve"> วันเกิด ที่อยู่ และเบอร์โทรศัพท์</w:t>
      </w:r>
      <w:r w:rsidR="00C30C5A" w:rsidRPr="00C30C5A">
        <w:rPr>
          <w:rFonts w:cstheme="majorBidi"/>
          <w:szCs w:val="32"/>
        </w:rPr>
        <w:t xml:space="preserve"> </w:t>
      </w:r>
      <w:r w:rsidR="00A958B5">
        <w:rPr>
          <w:rFonts w:cstheme="majorBidi" w:hint="cs"/>
          <w:szCs w:val="32"/>
          <w:cs/>
          <w:lang w:bidi="th-TH"/>
        </w:rPr>
        <w:t>จากนั้น</w:t>
      </w:r>
      <w:r w:rsidR="00C30C5A" w:rsidRPr="008247B5">
        <w:rPr>
          <w:rFonts w:cstheme="majorBidi"/>
          <w:szCs w:val="32"/>
          <w:cs/>
        </w:rPr>
        <w:t>นำข้อมูลบทสนทนาในรูปแบบข้อความมาดำเนินการบันทึกเสียงและบันทึกเป็นไฟล์เสียง</w:t>
      </w:r>
      <w:r w:rsidR="00D84A99">
        <w:rPr>
          <w:rFonts w:cstheme="majorBidi" w:hint="cs"/>
          <w:szCs w:val="32"/>
          <w:cs/>
          <w:lang w:bidi="th-TH"/>
        </w:rPr>
        <w:t xml:space="preserve"> เพื่อนำไป</w:t>
      </w:r>
      <w:r w:rsidR="008D0921">
        <w:rPr>
          <w:rFonts w:cstheme="majorBidi" w:hint="cs"/>
          <w:szCs w:val="32"/>
          <w:cs/>
          <w:lang w:bidi="th-TH"/>
        </w:rPr>
        <w:t>ใช้ในการพัฒนาระบบ</w:t>
      </w:r>
    </w:p>
    <w:p w14:paraId="4D60454A" w14:textId="68734012" w:rsidR="00A06B6C" w:rsidRDefault="00B111CC"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w:t>
      </w:r>
      <w:r w:rsidR="00CD3162">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บันทึกเสียง</w:t>
      </w:r>
      <w:r w:rsidR="00E267B9">
        <w:rPr>
          <w:rFonts w:cstheme="majorBidi" w:hint="cs"/>
          <w:szCs w:val="32"/>
          <w:cs/>
          <w:lang w:bidi="th-TH"/>
        </w:rPr>
        <w:t>แต่ละบุคคลมีสำเนียงการพูด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แบบจำลองแปลงได้เป็น 2 โท</w:t>
      </w:r>
      <w:proofErr w:type="spellStart"/>
      <w:r w:rsidR="008640DE">
        <w:rPr>
          <w:rFonts w:cstheme="majorBidi" w:hint="cs"/>
          <w:szCs w:val="32"/>
          <w:cs/>
          <w:lang w:bidi="th-TH"/>
        </w:rPr>
        <w:t>เค</w:t>
      </w:r>
      <w:proofErr w:type="spellEnd"/>
      <w:r w:rsidR="008640DE">
        <w:rPr>
          <w:rFonts w:cstheme="majorBidi" w:hint="cs"/>
          <w:szCs w:val="32"/>
          <w:cs/>
          <w:lang w:bidi="th-TH"/>
        </w:rPr>
        <w:t>็น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ผิดพลาด</w:t>
      </w:r>
      <w:r w:rsidR="00FF3A2F">
        <w:rPr>
          <w:rFonts w:cstheme="majorBidi" w:hint="cs"/>
          <w:szCs w:val="32"/>
          <w:cs/>
          <w:lang w:bidi="th-TH"/>
        </w:rPr>
        <w:t>เล็กน้อย</w:t>
      </w:r>
      <w:r w:rsidR="007D05D9">
        <w:rPr>
          <w:rFonts w:cstheme="majorBidi" w:hint="cs"/>
          <w:szCs w:val="32"/>
          <w:cs/>
          <w:lang w:bidi="th-TH"/>
        </w:rPr>
        <w:t xml:space="preserve">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3189C5F1" w:rsidR="00AF4497" w:rsidRPr="006728F0" w:rsidRDefault="006728F0" w:rsidP="006728F0">
      <w:pPr>
        <w:rPr>
          <w:rFonts w:cstheme="majorBidi"/>
          <w:szCs w:val="32"/>
          <w:lang w:bidi="th-TH"/>
        </w:rPr>
      </w:pPr>
      <w:r>
        <w:rPr>
          <w:rFonts w:cstheme="majorBidi"/>
          <w:szCs w:val="32"/>
          <w:cs/>
        </w:rPr>
        <w:tab/>
      </w:r>
      <w:r w:rsidRPr="006728F0">
        <w:rPr>
          <w:rFonts w:cstheme="majorBidi"/>
          <w:szCs w:val="32"/>
          <w:cs/>
        </w:rPr>
        <w:t>ขั้นตอนต่อมาเป็น</w:t>
      </w:r>
      <w:r w:rsidR="00AF4497" w:rsidRPr="006728F0">
        <w:rPr>
          <w:rFonts w:cstheme="majorBidi"/>
          <w:szCs w:val="32"/>
          <w:cs/>
        </w:rPr>
        <w:t>การตรวจจับคำที่เป็นข้อมูลส่วนบุคคลจากข้อมูลรูปแบบข้อความ</w:t>
      </w:r>
      <w:r>
        <w:rPr>
          <w:rFonts w:cstheme="majorBidi" w:hint="cs"/>
          <w:szCs w:val="32"/>
          <w:cs/>
          <w:lang w:bidi="th-TH"/>
        </w:rPr>
        <w:t xml:space="preserve"> </w:t>
      </w:r>
      <w:r w:rsidR="00565F29">
        <w:rPr>
          <w:rFonts w:cstheme="majorBidi" w:hint="cs"/>
          <w:szCs w:val="32"/>
          <w:cs/>
          <w:lang w:bidi="th-TH"/>
        </w:rPr>
        <w:t xml:space="preserve">ได้ทำการทดลอง ทั้งหมด </w:t>
      </w:r>
      <w:r w:rsidR="00565F29">
        <w:rPr>
          <w:rFonts w:cstheme="majorBidi"/>
          <w:szCs w:val="32"/>
          <w:lang w:bidi="th-TH"/>
        </w:rPr>
        <w:t xml:space="preserve">3 </w:t>
      </w:r>
      <w:r w:rsidR="00565F29">
        <w:rPr>
          <w:rFonts w:cstheme="majorBidi" w:hint="cs"/>
          <w:szCs w:val="32"/>
          <w:cs/>
          <w:lang w:bidi="th-TH"/>
        </w:rPr>
        <w:t>ไลบรา</w:t>
      </w:r>
      <w:r w:rsidR="00C57777">
        <w:rPr>
          <w:rFonts w:cstheme="majorBidi" w:hint="cs"/>
          <w:szCs w:val="32"/>
          <w:cs/>
          <w:lang w:bidi="th-TH"/>
        </w:rPr>
        <w:t>รี</w:t>
      </w:r>
      <w:r w:rsidR="00841329" w:rsidRPr="00841329">
        <w:rPr>
          <w:rFonts w:cstheme="majorBidi" w:hint="cs"/>
          <w:szCs w:val="32"/>
          <w:cs/>
          <w:lang w:bidi="th-TH"/>
        </w:rPr>
        <w:t xml:space="preserve"> ดังนี้</w:t>
      </w:r>
    </w:p>
    <w:p w14:paraId="15DFF64A" w14:textId="25AEDF5F" w:rsidR="00E87E1D" w:rsidRDefault="004F17D2"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แท็กบุคคล</w:t>
      </w:r>
      <w:r w:rsidR="00E76110">
        <w:rPr>
          <w:rFonts w:cstheme="majorBidi" w:hint="cs"/>
          <w:szCs w:val="32"/>
          <w:cs/>
          <w:lang w:bidi="th-TH"/>
        </w:rPr>
        <w:t>ได้ค่อนข้างแม่นยำ</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w:t>
      </w:r>
      <w:r w:rsidR="005A2987">
        <w:rPr>
          <w:rFonts w:cstheme="majorBidi" w:hint="cs"/>
          <w:szCs w:val="32"/>
          <w:cs/>
          <w:lang w:bidi="th-TH"/>
        </w:rPr>
        <w:t xml:space="preserve">ประเภทอื่น </w:t>
      </w:r>
      <w:r w:rsidR="00E21DC0">
        <w:rPr>
          <w:rFonts w:cstheme="majorBidi" w:hint="cs"/>
          <w:szCs w:val="32"/>
          <w:cs/>
          <w:lang w:bidi="th-TH"/>
        </w:rPr>
        <w:t>มี</w:t>
      </w:r>
      <w:r w:rsidR="00D67867">
        <w:rPr>
          <w:rFonts w:cstheme="majorBidi" w:hint="cs"/>
          <w:szCs w:val="32"/>
          <w:cs/>
          <w:lang w:bidi="th-TH"/>
        </w:rPr>
        <w:t>ค่า</w:t>
      </w:r>
      <w:r w:rsidR="00E21DC0">
        <w:rPr>
          <w:rFonts w:cstheme="majorBidi" w:hint="cs"/>
          <w:szCs w:val="32"/>
          <w:cs/>
          <w:lang w:bidi="th-TH"/>
        </w:rPr>
        <w:t>ความแม่นยำ</w:t>
      </w:r>
      <w:r w:rsidR="007D4C96">
        <w:rPr>
          <w:rFonts w:cstheme="majorBidi" w:hint="cs"/>
          <w:szCs w:val="32"/>
          <w:cs/>
          <w:lang w:bidi="th-TH"/>
        </w:rPr>
        <w:t>ไม่ต่างจาก</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แท็ก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 xml:space="preserve">ไม่มีการติดแท็ก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4F26A2">
        <w:rPr>
          <w:rFonts w:cstheme="majorBidi" w:hint="cs"/>
          <w:szCs w:val="32"/>
          <w:cs/>
          <w:lang w:bidi="th-TH"/>
        </w:rPr>
        <w:t>อีก</w:t>
      </w:r>
      <w:r w:rsidR="00A82EFF">
        <w:rPr>
          <w:rFonts w:cstheme="majorBidi" w:hint="cs"/>
          <w:szCs w:val="32"/>
          <w:cs/>
          <w:lang w:bidi="th-TH"/>
        </w:rPr>
        <w:t xml:space="preserve"> 2 </w:t>
      </w:r>
      <w:r w:rsidR="004F26A2">
        <w:rPr>
          <w:rFonts w:cstheme="majorBidi" w:hint="cs"/>
          <w:szCs w:val="32"/>
          <w:cs/>
          <w:lang w:bidi="th-TH"/>
        </w:rPr>
        <w:t>ไลบรารี</w:t>
      </w:r>
      <w:r w:rsidR="00A82EFF">
        <w:rPr>
          <w:rFonts w:cstheme="majorBidi" w:hint="cs"/>
          <w:szCs w:val="32"/>
          <w:cs/>
          <w:lang w:bidi="th-TH"/>
        </w:rPr>
        <w:t xml:space="preserve"> จึงส่งผลให้มีการติดแท็ก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96175C">
        <w:rPr>
          <w:rFonts w:cstheme="majorBidi" w:hint="cs"/>
          <w:szCs w:val="32"/>
          <w:cs/>
          <w:lang w:bidi="th-TH"/>
        </w:rPr>
        <w:t xml:space="preserve"> ส่งผล</w:t>
      </w:r>
      <w:r w:rsidR="00D379B6">
        <w:rPr>
          <w:rFonts w:cstheme="majorBidi" w:hint="cs"/>
          <w:szCs w:val="32"/>
          <w:cs/>
          <w:lang w:bidi="th-TH"/>
        </w:rPr>
        <w:t>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00C7669F" w:rsidR="00A82EFF" w:rsidRDefault="004573A5"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NLTK </w:t>
      </w:r>
      <w:r w:rsidR="00612006">
        <w:rPr>
          <w:rFonts w:cstheme="majorBidi" w:hint="cs"/>
          <w:szCs w:val="32"/>
          <w:cs/>
          <w:lang w:bidi="th-TH"/>
        </w:rPr>
        <w:t>แทบจะไม่สามารถติดแท็กประเภท</w:t>
      </w:r>
      <w:r w:rsidR="00DB1042">
        <w:rPr>
          <w:rFonts w:cstheme="majorBidi" w:hint="cs"/>
          <w:szCs w:val="32"/>
          <w:cs/>
          <w:lang w:bidi="th-TH"/>
        </w:rPr>
        <w:t>ของนิพจน์ระบุนามได้อย่างถูกต้อง แต่</w:t>
      </w:r>
      <w:r w:rsidR="00F35356">
        <w:rPr>
          <w:rFonts w:cstheme="majorBidi" w:hint="cs"/>
          <w:szCs w:val="32"/>
          <w:cs/>
          <w:lang w:bidi="th-TH"/>
        </w:rPr>
        <w:t xml:space="preserve">ในการติดแท็กสถานที่ </w:t>
      </w:r>
      <w:r w:rsidR="00F35356">
        <w:rPr>
          <w:rFonts w:cstheme="majorBidi"/>
          <w:szCs w:val="32"/>
          <w:lang w:bidi="th-TH"/>
        </w:rPr>
        <w:t xml:space="preserve">NLTK </w:t>
      </w:r>
      <w:r w:rsidR="00F35356">
        <w:rPr>
          <w:rFonts w:cstheme="majorBidi" w:hint="cs"/>
          <w:szCs w:val="32"/>
          <w:cs/>
          <w:lang w:bidi="th-TH"/>
        </w:rPr>
        <w:t>สามารถติดแท็กได้</w:t>
      </w:r>
      <w:r w:rsidR="00A85D82">
        <w:rPr>
          <w:rFonts w:cstheme="majorBidi" w:hint="cs"/>
          <w:szCs w:val="32"/>
          <w:cs/>
          <w:lang w:bidi="th-TH"/>
        </w:rPr>
        <w:t xml:space="preserve">แม่นยำเท่ากับ </w:t>
      </w:r>
      <w:r w:rsidR="00A85D82">
        <w:rPr>
          <w:rFonts w:cstheme="majorBidi"/>
          <w:szCs w:val="32"/>
          <w:lang w:bidi="th-TH"/>
        </w:rPr>
        <w:t xml:space="preserve">Stanford NER </w:t>
      </w:r>
      <w:r w:rsidR="00A85D82">
        <w:rPr>
          <w:rFonts w:cstheme="majorBidi" w:hint="cs"/>
          <w:szCs w:val="32"/>
          <w:cs/>
          <w:lang w:bidi="th-TH"/>
        </w:rPr>
        <w:t xml:space="preserve">ซึ่งเมื่อมีการใช้แนวคิดของ </w:t>
      </w:r>
      <w:r w:rsidR="00A85D82">
        <w:rPr>
          <w:rFonts w:cstheme="majorBidi"/>
          <w:szCs w:val="32"/>
          <w:lang w:bidi="th-TH"/>
        </w:rPr>
        <w:t xml:space="preserve">Majority Voting </w:t>
      </w:r>
      <w:r w:rsidR="00102B00">
        <w:rPr>
          <w:rFonts w:cstheme="majorBidi" w:hint="cs"/>
          <w:szCs w:val="32"/>
          <w:cs/>
          <w:lang w:bidi="th-TH"/>
        </w:rPr>
        <w:t>จึงสามารถทำให้การติดแท็กสถานที่นั้นมีความ</w:t>
      </w:r>
      <w:r w:rsidR="00102B00">
        <w:rPr>
          <w:rFonts w:cstheme="majorBidi" w:hint="cs"/>
          <w:szCs w:val="32"/>
          <w:cs/>
          <w:lang w:bidi="th-TH"/>
        </w:rPr>
        <w:lastRenderedPageBreak/>
        <w:t xml:space="preserve">แม่นยำกว่าเดิม </w:t>
      </w:r>
      <w:r w:rsidR="00ED0D4D">
        <w:rPr>
          <w:rFonts w:cstheme="majorBidi" w:hint="cs"/>
          <w:szCs w:val="32"/>
          <w:cs/>
          <w:lang w:bidi="th-TH"/>
        </w:rPr>
        <w:t xml:space="preserve">สาเหตุที่ส่งผลให้ </w:t>
      </w:r>
      <w:r w:rsidR="00ED0D4D">
        <w:rPr>
          <w:rFonts w:cstheme="majorBidi"/>
          <w:szCs w:val="32"/>
          <w:lang w:bidi="th-TH"/>
        </w:rPr>
        <w:t xml:space="preserve">NLTK </w:t>
      </w:r>
      <w:r w:rsidR="00ED0D4D">
        <w:rPr>
          <w:rFonts w:cstheme="majorBidi" w:hint="cs"/>
          <w:szCs w:val="32"/>
          <w:cs/>
          <w:lang w:bidi="th-TH"/>
        </w:rPr>
        <w:t>มักมีการ</w:t>
      </w:r>
      <w:r w:rsidR="00040A73">
        <w:rPr>
          <w:rFonts w:cstheme="majorBidi" w:hint="cs"/>
          <w:szCs w:val="32"/>
          <w:cs/>
          <w:lang w:bidi="th-TH"/>
        </w:rPr>
        <w:t>ติดแท็กที่ผิดพลา</w:t>
      </w:r>
      <w:r w:rsidR="00EE6799">
        <w:rPr>
          <w:rFonts w:cstheme="majorBidi" w:hint="cs"/>
          <w:szCs w:val="32"/>
          <w:cs/>
          <w:lang w:bidi="th-TH"/>
        </w:rPr>
        <w:t>ด</w:t>
      </w:r>
      <w:r w:rsidR="00ED0D4D">
        <w:rPr>
          <w:rFonts w:cstheme="majorBidi" w:hint="cs"/>
          <w:szCs w:val="32"/>
          <w:cs/>
          <w:lang w:bidi="th-TH"/>
        </w:rPr>
        <w:t xml:space="preserve"> คือ</w:t>
      </w:r>
      <w:r w:rsidR="00FE2C5D">
        <w:rPr>
          <w:rFonts w:cstheme="majorBidi" w:hint="cs"/>
          <w:szCs w:val="32"/>
          <w:cs/>
          <w:lang w:bidi="th-TH"/>
        </w:rPr>
        <w:t xml:space="preserve"> </w:t>
      </w:r>
      <w:r w:rsidR="00E32C19">
        <w:rPr>
          <w:rFonts w:cstheme="majorBidi" w:hint="cs"/>
          <w:szCs w:val="32"/>
          <w:cs/>
          <w:lang w:bidi="th-TH"/>
        </w:rPr>
        <w:t>หากโท</w:t>
      </w:r>
      <w:proofErr w:type="spellStart"/>
      <w:r w:rsidR="00E32C19">
        <w:rPr>
          <w:rFonts w:cstheme="majorBidi" w:hint="cs"/>
          <w:szCs w:val="32"/>
          <w:cs/>
          <w:lang w:bidi="th-TH"/>
        </w:rPr>
        <w:t>เค</w:t>
      </w:r>
      <w:proofErr w:type="spellEnd"/>
      <w:r w:rsidR="00E32C19">
        <w:rPr>
          <w:rFonts w:cstheme="majorBidi" w:hint="cs"/>
          <w:szCs w:val="32"/>
          <w:cs/>
          <w:lang w:bidi="th-TH"/>
        </w:rPr>
        <w:t>็นนั้น ๆ ขึ้นต้นด้วยตัว</w:t>
      </w:r>
      <w:r w:rsidR="00FF7B36">
        <w:rPr>
          <w:rFonts w:cstheme="majorBidi" w:hint="cs"/>
          <w:szCs w:val="32"/>
          <w:cs/>
          <w:lang w:bidi="th-TH"/>
        </w:rPr>
        <w:t>อักษร</w:t>
      </w:r>
      <w:r w:rsidR="00E32C19">
        <w:rPr>
          <w:rFonts w:cstheme="majorBidi" w:hint="cs"/>
          <w:szCs w:val="32"/>
          <w:cs/>
          <w:lang w:bidi="th-TH"/>
        </w:rPr>
        <w:t xml:space="preserve">พิมพ์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แท็ก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 xml:space="preserve">นี้สามารถติดแท็ก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แท็ก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16CC5E0E" w:rsidR="005B6AC0" w:rsidRDefault="005B6AC0"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spaCy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r w:rsidR="00BE7C6B">
        <w:rPr>
          <w:rFonts w:cstheme="majorBidi"/>
          <w:szCs w:val="32"/>
          <w:lang w:bidi="th-TH"/>
        </w:rPr>
        <w:t>spaCy</w:t>
      </w:r>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มีค่าความแม่นยำสูงในการติดแท็กโท</w:t>
      </w:r>
      <w:proofErr w:type="spellStart"/>
      <w:r w:rsidR="00BE7C6B">
        <w:rPr>
          <w:rFonts w:cstheme="majorBidi" w:hint="cs"/>
          <w:szCs w:val="32"/>
          <w:cs/>
          <w:lang w:bidi="th-TH"/>
        </w:rPr>
        <w:t>เค</w:t>
      </w:r>
      <w:proofErr w:type="spellEnd"/>
      <w:r w:rsidR="00BE7C6B">
        <w:rPr>
          <w:rFonts w:cstheme="majorBidi" w:hint="cs"/>
          <w:szCs w:val="32"/>
          <w:cs/>
          <w:lang w:bidi="th-TH"/>
        </w:rPr>
        <w:t xml:space="preserve">็น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แท็กบุคคล</w:t>
      </w:r>
      <w:r w:rsidR="006A599F">
        <w:rPr>
          <w:rFonts w:cstheme="majorBidi" w:hint="cs"/>
          <w:szCs w:val="32"/>
          <w:cs/>
          <w:lang w:bidi="th-TH"/>
        </w:rPr>
        <w:t xml:space="preserve"> วันที่ และค่าเงินได้ดีที่สุด </w:t>
      </w:r>
      <w:r w:rsidR="00ED77A8">
        <w:rPr>
          <w:rFonts w:cstheme="majorBidi" w:hint="cs"/>
          <w:szCs w:val="32"/>
          <w:cs/>
          <w:lang w:bidi="th-TH"/>
        </w:rPr>
        <w:t>แต่เนื่องจากการติดแท็ก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w:t>
      </w:r>
      <w:r w:rsidR="008511D7">
        <w:rPr>
          <w:rFonts w:cstheme="majorBidi" w:hint="cs"/>
          <w:szCs w:val="32"/>
          <w:cs/>
          <w:lang w:bidi="th-TH"/>
        </w:rPr>
        <w:t>มีการ</w:t>
      </w:r>
      <w:r w:rsidR="00A0386F">
        <w:rPr>
          <w:rFonts w:cstheme="majorBidi" w:hint="cs"/>
          <w:szCs w:val="32"/>
          <w:cs/>
          <w:lang w:bidi="th-TH"/>
        </w:rPr>
        <w:t>เลือกค่าทำนายจริงโดย</w:t>
      </w:r>
      <w:r w:rsidR="008511D7">
        <w:rPr>
          <w:rFonts w:cstheme="majorBidi" w:hint="cs"/>
          <w:szCs w:val="32"/>
          <w:cs/>
          <w:lang w:bidi="th-TH"/>
        </w:rPr>
        <w:t>ใช้</w:t>
      </w:r>
      <w:r w:rsidR="00C64D69">
        <w:rPr>
          <w:rFonts w:cstheme="majorBidi" w:hint="cs"/>
          <w:szCs w:val="32"/>
          <w:cs/>
          <w:lang w:bidi="th-TH"/>
        </w:rPr>
        <w:t>วิธีการจากการทดลองที่ 2 ในการพัฒนาระบบ</w:t>
      </w:r>
      <w:r w:rsidR="00D0151F">
        <w:rPr>
          <w:rFonts w:cstheme="majorBidi" w:hint="cs"/>
          <w:szCs w:val="32"/>
          <w:cs/>
          <w:lang w:bidi="th-TH"/>
        </w:rPr>
        <w:t>เพื่อเพิ่มประสิทธิภาพในการ</w:t>
      </w:r>
      <w:r w:rsidR="00E568EF">
        <w:rPr>
          <w:rFonts w:cstheme="majorBidi" w:hint="cs"/>
          <w:szCs w:val="32"/>
          <w:cs/>
          <w:lang w:bidi="th-TH"/>
        </w:rPr>
        <w:t>ติดแท็ก</w:t>
      </w:r>
      <w:r w:rsidR="00C64D69">
        <w:rPr>
          <w:rFonts w:cstheme="majorBidi" w:hint="cs"/>
          <w:szCs w:val="32"/>
          <w:cs/>
          <w:lang w:bidi="th-TH"/>
        </w:rPr>
        <w:t>นิพจน์ระบุนาม</w:t>
      </w:r>
    </w:p>
    <w:p w14:paraId="4DB2D646" w14:textId="0DCA7613" w:rsidR="007E33A4" w:rsidRDefault="00460579" w:rsidP="00460579">
      <w:pPr>
        <w:spacing w:after="120" w:line="240" w:lineRule="auto"/>
        <w:ind w:firstLine="720"/>
        <w:jc w:val="thaiDistribute"/>
        <w:rPr>
          <w:rFonts w:cstheme="majorBidi"/>
          <w:szCs w:val="32"/>
          <w:lang w:bidi="th-TH"/>
        </w:rPr>
      </w:pPr>
      <w:r>
        <w:rPr>
          <w:rFonts w:cstheme="majorBidi" w:hint="cs"/>
          <w:szCs w:val="32"/>
          <w:cs/>
          <w:lang w:bidi="th-TH"/>
        </w:rPr>
        <w:t xml:space="preserve">นอกจากนี้ ในการตรวจจับข้อมูลส่วนบุคคลทั้ง 3 ไลบรารี ยังไม่สามารถตรวจจับข้อมูลของเลขบ้านเลขที่ให้เป็นประเภทของ </w:t>
      </w:r>
      <w:r>
        <w:rPr>
          <w:rFonts w:cstheme="majorBidi"/>
          <w:szCs w:val="32"/>
          <w:lang w:bidi="th-TH"/>
        </w:rPr>
        <w:t xml:space="preserve">LOCATION </w:t>
      </w:r>
      <w:r>
        <w:rPr>
          <w:rFonts w:cstheme="majorBidi" w:hint="cs"/>
          <w:szCs w:val="32"/>
          <w:cs/>
          <w:lang w:bidi="th-TH"/>
        </w:rPr>
        <w:t>ได้ จึงไม่สามารถปกปิดบ้านเลขที่ในขั้นตอนสุดท้ายได้ แต่</w:t>
      </w:r>
      <w:r w:rsidR="008B0F58">
        <w:rPr>
          <w:rFonts w:cstheme="majorBidi" w:hint="cs"/>
          <w:szCs w:val="32"/>
          <w:cs/>
          <w:lang w:bidi="th-TH"/>
        </w:rPr>
        <w:t>ในส่วนของ</w:t>
      </w:r>
      <w:r w:rsidR="00A0386F">
        <w:rPr>
          <w:rFonts w:cstheme="majorBidi" w:hint="cs"/>
          <w:szCs w:val="32"/>
          <w:cs/>
          <w:lang w:bidi="th-TH"/>
        </w:rPr>
        <w:t>การ</w:t>
      </w:r>
      <w:r w:rsidR="004479A4">
        <w:rPr>
          <w:rFonts w:cstheme="majorBidi" w:hint="cs"/>
          <w:szCs w:val="32"/>
          <w:cs/>
          <w:lang w:bidi="th-TH"/>
        </w:rPr>
        <w:t>นำ</w:t>
      </w:r>
      <w:r w:rsidR="004479A4">
        <w:rPr>
          <w:rFonts w:cstheme="majorBidi" w:hint="cs"/>
          <w:szCs w:val="32"/>
          <w:cs/>
          <w:lang w:bidi="th-TH"/>
        </w:rPr>
        <w:t>ค่าทำนายจริงโดยใช้วิธีการจากการทดลองที่ 2</w:t>
      </w:r>
      <w:r w:rsidR="004479A4">
        <w:rPr>
          <w:rFonts w:cstheme="majorBidi" w:hint="cs"/>
          <w:szCs w:val="32"/>
          <w:cs/>
          <w:lang w:bidi="th-TH"/>
        </w:rPr>
        <w:t xml:space="preserve"> มารวมกับการทำนายเลขที่เป็นข้อมูลส่วนบุคคลนั้น </w:t>
      </w:r>
      <w:r w:rsidR="008B0F58">
        <w:rPr>
          <w:rFonts w:cstheme="majorBidi" w:hint="cs"/>
          <w:szCs w:val="32"/>
          <w:cs/>
          <w:lang w:bidi="th-TH"/>
        </w:rPr>
        <w:t>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w:t>
      </w:r>
      <w:r w:rsidR="0052752E">
        <w:rPr>
          <w:rFonts w:cstheme="majorBidi" w:hint="cs"/>
          <w:szCs w:val="32"/>
          <w:cs/>
          <w:lang w:bidi="th-TH"/>
        </w:rPr>
        <w:t xml:space="preserve">ค่าของ </w:t>
      </w:r>
      <w:r w:rsidR="0052752E">
        <w:rPr>
          <w:rFonts w:cstheme="majorBidi"/>
          <w:szCs w:val="32"/>
          <w:lang w:bidi="th-TH"/>
        </w:rPr>
        <w:t xml:space="preserve">Recall </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w:t>
      </w:r>
      <w:r w:rsidR="004479A4">
        <w:rPr>
          <w:rFonts w:cstheme="majorBidi" w:hint="cs"/>
          <w:szCs w:val="32"/>
          <w:cs/>
          <w:lang w:bidi="th-TH"/>
        </w:rPr>
        <w:t>2</w:t>
      </w:r>
      <w:r w:rsidR="00452EEC">
        <w:rPr>
          <w:rFonts w:cstheme="majorBidi" w:hint="cs"/>
          <w:szCs w:val="32"/>
          <w:cs/>
          <w:lang w:bidi="th-TH"/>
        </w:rPr>
        <w:t xml:space="preserve"> ถือเป็นค่าความแม่นยำที่น่าพึงพอใจ</w:t>
      </w:r>
    </w:p>
    <w:p w14:paraId="7478664F" w14:textId="1E9F57C5"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7E2F20">
        <w:rPr>
          <w:rFonts w:cstheme="majorBidi" w:hint="cs"/>
          <w:szCs w:val="32"/>
          <w:cs/>
          <w:lang w:bidi="th-TH"/>
        </w:rPr>
        <w:t>อย่าง</w:t>
      </w:r>
      <w:r w:rsidR="00D41BC6">
        <w:rPr>
          <w:rFonts w:cstheme="majorBidi" w:hint="cs"/>
          <w:szCs w:val="32"/>
          <w:cs/>
          <w:lang w:bidi="th-TH"/>
        </w:rPr>
        <w:t>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w:t>
      </w:r>
      <w:proofErr w:type="spellStart"/>
      <w:r w:rsidR="006F6570">
        <w:rPr>
          <w:rFonts w:cstheme="majorBidi" w:hint="cs"/>
          <w:szCs w:val="32"/>
          <w:cs/>
          <w:lang w:bidi="th-TH"/>
        </w:rPr>
        <w:t>เค</w:t>
      </w:r>
      <w:proofErr w:type="spellEnd"/>
      <w:r w:rsidR="006F6570">
        <w:rPr>
          <w:rFonts w:cstheme="majorBidi" w:hint="cs"/>
          <w:szCs w:val="32"/>
          <w:cs/>
          <w:lang w:bidi="th-TH"/>
        </w:rPr>
        <w:t>็น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w:t>
      </w:r>
      <w:proofErr w:type="spellStart"/>
      <w:r w:rsidR="00212DB4">
        <w:rPr>
          <w:rFonts w:cstheme="majorBidi" w:hint="cs"/>
          <w:szCs w:val="32"/>
          <w:cs/>
          <w:lang w:bidi="th-TH"/>
        </w:rPr>
        <w:t>เค</w:t>
      </w:r>
      <w:proofErr w:type="spellEnd"/>
      <w:r w:rsidR="00212DB4">
        <w:rPr>
          <w:rFonts w:cstheme="majorBidi" w:hint="cs"/>
          <w:szCs w:val="32"/>
          <w:cs/>
          <w:lang w:bidi="th-TH"/>
        </w:rPr>
        <w:t>็น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แท็ก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 xml:space="preserve">แต่หากพิจารณาถึงภาพรวมของค่าความแม่นยำแล้ว </w:t>
      </w:r>
      <w:r w:rsidR="003C7FD7">
        <w:rPr>
          <w:rFonts w:cstheme="majorBidi" w:hint="cs"/>
          <w:szCs w:val="32"/>
          <w:cs/>
          <w:lang w:bidi="th-TH"/>
        </w:rPr>
        <w:t>นับว่า</w:t>
      </w:r>
      <w:r w:rsidR="007922A6" w:rsidRPr="00430F90">
        <w:rPr>
          <w:rFonts w:cstheme="majorBidi" w:hint="cs"/>
          <w:szCs w:val="32"/>
          <w:cs/>
          <w:lang w:bidi="th-TH"/>
        </w:rPr>
        <w:t>เป็นที่น่าพึงพอใจเช่นกัน</w:t>
      </w:r>
    </w:p>
    <w:p w14:paraId="250D905B" w14:textId="1DA6CB08" w:rsidR="00AF1F9B" w:rsidRDefault="00F6557F" w:rsidP="005340B3">
      <w:pPr>
        <w:spacing w:after="120" w:line="240" w:lineRule="auto"/>
        <w:rPr>
          <w:rFonts w:cstheme="majorBidi"/>
          <w:szCs w:val="32"/>
        </w:rPr>
      </w:pPr>
      <w:r w:rsidRPr="00430F90">
        <w:rPr>
          <w:rFonts w:cstheme="majorBidi"/>
          <w:cs/>
        </w:rPr>
        <w:tab/>
      </w:r>
      <w:r w:rsidR="00800958" w:rsidRPr="00800958">
        <w:rPr>
          <w:rFonts w:cstheme="majorBidi" w:hint="cs"/>
          <w:szCs w:val="32"/>
          <w:cs/>
          <w:lang w:bidi="th-TH"/>
        </w:rPr>
        <w:t>ในขั้นตอนสุดท้ายเป็น</w:t>
      </w:r>
      <w:r w:rsidRPr="00F375C4">
        <w:rPr>
          <w:rFonts w:cstheme="majorBidi"/>
          <w:szCs w:val="32"/>
          <w:cs/>
        </w:rPr>
        <w:t>การ</w:t>
      </w:r>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r w:rsidR="00FA4E80" w:rsidRPr="00F375C4">
        <w:rPr>
          <w:rFonts w:cstheme="majorBidi" w:hint="cs"/>
          <w:szCs w:val="32"/>
          <w:cs/>
        </w:rPr>
        <w:t>แต่โดยภาพรว</w:t>
      </w:r>
      <w:r w:rsidR="00FA4E80" w:rsidRPr="00F375C4">
        <w:rPr>
          <w:rFonts w:cstheme="majorBidi" w:hint="cs"/>
          <w:szCs w:val="32"/>
          <w:cs/>
          <w:lang w:bidi="th-TH"/>
        </w:rPr>
        <w:t>ม</w:t>
      </w:r>
      <w:r w:rsidR="00AB6949" w:rsidRPr="00F375C4">
        <w:rPr>
          <w:rFonts w:cstheme="majorBidi" w:hint="cs"/>
          <w:szCs w:val="32"/>
          <w:cs/>
        </w:rPr>
        <w:t>แล้ว</w:t>
      </w:r>
      <w:r w:rsidR="00CF7DF5" w:rsidRPr="00F375C4">
        <w:rPr>
          <w:rFonts w:cstheme="majorBidi" w:hint="cs"/>
          <w:szCs w:val="32"/>
          <w:cs/>
        </w:rPr>
        <w:t xml:space="preserve">ถือว่าปิดบังคำพูดที่เป็นข้อมูลส่วนบุคคลได้ดี </w:t>
      </w:r>
    </w:p>
    <w:p w14:paraId="15F386A0" w14:textId="77777777" w:rsidR="003C1650" w:rsidRPr="00AF1F9B" w:rsidRDefault="003C1650" w:rsidP="005340B3">
      <w:pPr>
        <w:spacing w:after="120" w:line="240" w:lineRule="auto"/>
        <w:rPr>
          <w:rFonts w:hint="cs"/>
          <w:lang w:bidi="th-TH"/>
        </w:rPr>
      </w:pPr>
    </w:p>
    <w:p w14:paraId="5B150ED9" w14:textId="1168B05D" w:rsidR="00246051" w:rsidRPr="00587FD0" w:rsidRDefault="00246051" w:rsidP="005340B3">
      <w:pPr>
        <w:pStyle w:val="3"/>
        <w:spacing w:after="120" w:line="240" w:lineRule="auto"/>
        <w:rPr>
          <w:rFonts w:asciiTheme="majorBidi" w:hAnsiTheme="majorBidi" w:cstheme="majorBidi"/>
          <w:sz w:val="24"/>
          <w:szCs w:val="24"/>
        </w:rPr>
      </w:pPr>
      <w:bookmarkStart w:id="110" w:name="_Toc58412987"/>
      <w:r w:rsidRPr="00430F90">
        <w:rPr>
          <w:rFonts w:asciiTheme="majorBidi" w:hAnsiTheme="majorBidi" w:cstheme="majorBidi"/>
          <w:cs/>
        </w:rPr>
        <w:lastRenderedPageBreak/>
        <w:t>ปัญหาในการ</w:t>
      </w:r>
      <w:r w:rsidR="008C45D6">
        <w:rPr>
          <w:rFonts w:asciiTheme="majorBidi" w:hAnsiTheme="majorBidi" w:cstheme="majorBidi" w:hint="cs"/>
          <w:cs/>
        </w:rPr>
        <w:t>พัฒนา</w:t>
      </w:r>
      <w:r w:rsidRPr="00430F90">
        <w:rPr>
          <w:rFonts w:asciiTheme="majorBidi" w:hAnsiTheme="majorBidi" w:cstheme="majorBidi"/>
          <w:cs/>
        </w:rPr>
        <w:t>โครงงาน</w:t>
      </w:r>
      <w:r w:rsidR="00477889">
        <w:rPr>
          <w:rFonts w:asciiTheme="majorBidi" w:hAnsiTheme="majorBidi" w:cstheme="majorBidi" w:hint="cs"/>
          <w:cs/>
        </w:rPr>
        <w:t>และสรุปผล</w:t>
      </w:r>
      <w:bookmarkEnd w:id="110"/>
    </w:p>
    <w:p w14:paraId="278C2D49" w14:textId="0E976EBC" w:rsidR="00587FD0" w:rsidRPr="00430F90" w:rsidRDefault="008C45D6" w:rsidP="008C45D6">
      <w:pPr>
        <w:pStyle w:val="4"/>
      </w:pPr>
      <w:r>
        <w:rPr>
          <w:rFonts w:hint="cs"/>
          <w:cs/>
        </w:rPr>
        <w:t>ปัญหาในการพัฒนาโคร</w:t>
      </w:r>
      <w:r w:rsidR="003C1650">
        <w:rPr>
          <w:rFonts w:hint="cs"/>
          <w:cs/>
        </w:rPr>
        <w:t>ง</w:t>
      </w:r>
      <w:r>
        <w:rPr>
          <w:rFonts w:hint="cs"/>
          <w:cs/>
        </w:rPr>
        <w:t>งาน</w:t>
      </w:r>
    </w:p>
    <w:p w14:paraId="26C6B3FA" w14:textId="4AE7FD41" w:rsidR="00D65899" w:rsidRPr="004106EF" w:rsidRDefault="00666A79" w:rsidP="004106EF">
      <w:pPr>
        <w:pStyle w:val="a0"/>
        <w:numPr>
          <w:ilvl w:val="0"/>
          <w:numId w:val="38"/>
        </w:numPr>
        <w:spacing w:after="120" w:line="240" w:lineRule="auto"/>
        <w:jc w:val="thaiDistribute"/>
        <w:rPr>
          <w:rFonts w:cstheme="majorBidi"/>
          <w:szCs w:val="32"/>
          <w:cs/>
          <w:lang w:bidi="th-TH"/>
        </w:rPr>
      </w:pPr>
      <w:r w:rsidRPr="004106EF">
        <w:rPr>
          <w:rFonts w:cstheme="majorBidi" w:hint="cs"/>
          <w:szCs w:val="32"/>
          <w:cs/>
          <w:lang w:bidi="th-TH"/>
        </w:rPr>
        <w:t>ปัญหาในการเตร</w:t>
      </w:r>
      <w:r w:rsidR="00C45399" w:rsidRPr="004106EF">
        <w:rPr>
          <w:rFonts w:cstheme="majorBidi" w:hint="cs"/>
          <w:szCs w:val="32"/>
          <w:cs/>
          <w:lang w:bidi="th-TH"/>
        </w:rPr>
        <w:t>ียมข้อมูล โครงงานนี้</w:t>
      </w:r>
      <w:r w:rsidR="005D5F95" w:rsidRPr="004106EF">
        <w:rPr>
          <w:rFonts w:cstheme="majorBidi" w:hint="cs"/>
          <w:szCs w:val="32"/>
          <w:cs/>
          <w:lang w:bidi="th-TH"/>
        </w:rPr>
        <w:t>ไม่</w:t>
      </w:r>
      <w:r w:rsidR="00C00B09">
        <w:rPr>
          <w:rFonts w:cstheme="majorBidi" w:hint="cs"/>
          <w:szCs w:val="32"/>
          <w:cs/>
          <w:lang w:bidi="th-TH"/>
        </w:rPr>
        <w:t>สามารถหา</w:t>
      </w:r>
      <w:r w:rsidR="005D5F95" w:rsidRPr="004106EF">
        <w:rPr>
          <w:rFonts w:cstheme="majorBidi" w:hint="cs"/>
          <w:szCs w:val="32"/>
          <w:cs/>
          <w:lang w:bidi="th-TH"/>
        </w:rPr>
        <w:t>ชุดข้อมูลสาธารณะ</w:t>
      </w:r>
      <w:r w:rsidR="007D0A01" w:rsidRPr="004106EF">
        <w:rPr>
          <w:rFonts w:cstheme="majorBidi" w:hint="cs"/>
          <w:szCs w:val="32"/>
          <w:cs/>
          <w:lang w:bidi="th-TH"/>
        </w:rPr>
        <w:t>ในการ</w:t>
      </w:r>
      <w:r w:rsidR="000664BC" w:rsidRPr="004106EF">
        <w:rPr>
          <w:rFonts w:cstheme="majorBidi" w:hint="cs"/>
          <w:szCs w:val="32"/>
          <w:cs/>
          <w:lang w:bidi="th-TH"/>
        </w:rPr>
        <w:t>นำไปพัฒนาระบบ</w:t>
      </w:r>
      <w:r w:rsidR="00276DBF">
        <w:rPr>
          <w:rFonts w:cstheme="majorBidi" w:hint="cs"/>
          <w:szCs w:val="32"/>
          <w:cs/>
          <w:lang w:bidi="th-TH"/>
        </w:rPr>
        <w:t>ได้</w:t>
      </w:r>
      <w:r w:rsidR="000664BC" w:rsidRPr="004106EF">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4106EF">
        <w:rPr>
          <w:rFonts w:cstheme="majorBidi" w:hint="cs"/>
          <w:szCs w:val="32"/>
          <w:cs/>
          <w:lang w:bidi="th-TH"/>
        </w:rPr>
        <w:t>เองเพื่อพัฒนาระบบนี้</w:t>
      </w:r>
    </w:p>
    <w:p w14:paraId="3D9F12E3" w14:textId="11BDC9B5" w:rsidR="000E5EBD" w:rsidRPr="00680678" w:rsidRDefault="00217C15" w:rsidP="00680678">
      <w:pPr>
        <w:pStyle w:val="a0"/>
        <w:numPr>
          <w:ilvl w:val="0"/>
          <w:numId w:val="38"/>
        </w:numPr>
        <w:spacing w:after="120" w:line="240" w:lineRule="auto"/>
        <w:jc w:val="thaiDistribute"/>
        <w:rPr>
          <w:rFonts w:cstheme="majorBidi"/>
          <w:szCs w:val="32"/>
          <w:lang w:bidi="th-TH"/>
        </w:rPr>
      </w:pPr>
      <w:r w:rsidRPr="00680678">
        <w:rPr>
          <w:rFonts w:cstheme="majorBidi" w:hint="cs"/>
          <w:szCs w:val="32"/>
          <w:cs/>
          <w:lang w:bidi="th-TH"/>
        </w:rPr>
        <w:t>ปัญหาในการ</w:t>
      </w:r>
      <w:r w:rsidR="00680678">
        <w:rPr>
          <w:rFonts w:cstheme="majorBidi" w:hint="cs"/>
          <w:szCs w:val="32"/>
          <w:cs/>
          <w:lang w:bidi="th-TH"/>
        </w:rPr>
        <w:t>พัฒนาระบบ</w:t>
      </w:r>
      <w:r w:rsidR="00B05EDD">
        <w:rPr>
          <w:rFonts w:cstheme="majorBidi" w:hint="cs"/>
          <w:szCs w:val="32"/>
          <w:cs/>
          <w:lang w:bidi="th-TH"/>
        </w:rPr>
        <w:t>หลัก ๆ</w:t>
      </w:r>
      <w:r w:rsidRPr="00680678">
        <w:rPr>
          <w:rFonts w:cstheme="majorBidi" w:hint="cs"/>
          <w:szCs w:val="32"/>
          <w:cs/>
          <w:lang w:bidi="th-TH"/>
        </w:rPr>
        <w:t xml:space="preserve"> คือ </w:t>
      </w:r>
      <w:r w:rsidR="00D423E6" w:rsidRPr="00680678">
        <w:rPr>
          <w:rFonts w:cstheme="majorBidi" w:hint="cs"/>
          <w:szCs w:val="32"/>
          <w:cs/>
          <w:lang w:bidi="th-TH"/>
        </w:rPr>
        <w:t>ความแม่นยำของการแปลงข้อมูลเสียงให้อยู่ในรูปแบบข้อความ</w:t>
      </w:r>
      <w:r w:rsidR="00E721F9" w:rsidRPr="00680678">
        <w:rPr>
          <w:rFonts w:cstheme="majorBidi" w:hint="cs"/>
          <w:szCs w:val="32"/>
          <w:cs/>
          <w:lang w:bidi="th-TH"/>
        </w:rPr>
        <w:t xml:space="preserve"> </w:t>
      </w:r>
      <w:r w:rsidR="003F4EB5" w:rsidRPr="00680678">
        <w:rPr>
          <w:rFonts w:cstheme="majorBidi" w:hint="cs"/>
          <w:szCs w:val="32"/>
          <w:cs/>
          <w:lang w:bidi="th-TH"/>
        </w:rPr>
        <w:t>หากบางบทสนทนามีค่าความแม่นยำที่</w:t>
      </w:r>
      <w:r w:rsidR="00587FD0">
        <w:rPr>
          <w:rFonts w:cstheme="majorBidi" w:hint="cs"/>
          <w:szCs w:val="32"/>
          <w:cs/>
          <w:lang w:bidi="th-TH"/>
        </w:rPr>
        <w:t>ไม่สูงมาก</w:t>
      </w:r>
      <w:r w:rsidR="00F47757" w:rsidRPr="00680678">
        <w:rPr>
          <w:rFonts w:cstheme="majorBidi" w:hint="cs"/>
          <w:szCs w:val="32"/>
          <w:cs/>
          <w:lang w:bidi="th-TH"/>
        </w:rPr>
        <w:t>พอ</w:t>
      </w:r>
      <w:r w:rsidR="005D343C" w:rsidRPr="00680678">
        <w:rPr>
          <w:rFonts w:cstheme="majorBidi" w:hint="cs"/>
          <w:szCs w:val="32"/>
          <w:cs/>
          <w:lang w:bidi="th-TH"/>
        </w:rPr>
        <w:t xml:space="preserve"> </w:t>
      </w:r>
      <w:r w:rsidR="00375DAA" w:rsidRPr="00680678">
        <w:rPr>
          <w:rFonts w:cstheme="majorBidi" w:hint="cs"/>
          <w:szCs w:val="32"/>
          <w:cs/>
          <w:lang w:bidi="th-TH"/>
        </w:rPr>
        <w:t>เมื่อ</w:t>
      </w:r>
      <w:r w:rsidR="00B345E6" w:rsidRPr="00680678">
        <w:rPr>
          <w:rFonts w:cstheme="majorBidi" w:hint="cs"/>
          <w:szCs w:val="32"/>
          <w:cs/>
          <w:lang w:bidi="th-TH"/>
        </w:rPr>
        <w:t>นำข้อมูลเหล่านั้น</w:t>
      </w:r>
      <w:r w:rsidR="00375DAA" w:rsidRPr="00680678">
        <w:rPr>
          <w:rFonts w:cstheme="majorBidi" w:hint="cs"/>
          <w:szCs w:val="32"/>
          <w:cs/>
          <w:lang w:bidi="th-TH"/>
        </w:rPr>
        <w:t>เข้าสู่กระบวน</w:t>
      </w:r>
      <w:r w:rsidR="00375DAA" w:rsidRPr="00680678">
        <w:rPr>
          <w:rFonts w:cstheme="majorBidi"/>
          <w:szCs w:val="32"/>
          <w:cs/>
          <w:lang w:bidi="th-TH"/>
        </w:rPr>
        <w:t>การตรวจจับคำที่เป็นข้อมูลส่วนบุคคลจากข้อมูลรูปแบบข้อความ</w:t>
      </w:r>
      <w:r w:rsidR="00375DAA" w:rsidRPr="00680678">
        <w:rPr>
          <w:rFonts w:cstheme="majorBidi" w:hint="cs"/>
          <w:szCs w:val="32"/>
          <w:cs/>
          <w:lang w:bidi="th-TH"/>
        </w:rPr>
        <w:t xml:space="preserve"> ส่งผลให้</w:t>
      </w:r>
      <w:r w:rsidR="00E22B71" w:rsidRPr="00680678">
        <w:rPr>
          <w:rFonts w:cstheme="majorBidi" w:hint="cs"/>
          <w:szCs w:val="32"/>
          <w:cs/>
          <w:lang w:bidi="th-TH"/>
        </w:rPr>
        <w:t>ไลบรารี</w:t>
      </w:r>
      <w:r w:rsidR="00375DAA" w:rsidRPr="00680678">
        <w:rPr>
          <w:rFonts w:cstheme="majorBidi" w:hint="cs"/>
          <w:szCs w:val="32"/>
          <w:cs/>
          <w:lang w:bidi="th-TH"/>
        </w:rPr>
        <w:t>ไม่สามารถ</w:t>
      </w:r>
      <w:r w:rsidR="0074596C" w:rsidRPr="00680678">
        <w:rPr>
          <w:rFonts w:cstheme="majorBidi" w:hint="cs"/>
          <w:szCs w:val="32"/>
          <w:cs/>
          <w:lang w:bidi="th-TH"/>
        </w:rPr>
        <w:t>ติดแท็กประเภทของโท</w:t>
      </w:r>
      <w:proofErr w:type="spellStart"/>
      <w:r w:rsidR="0074596C" w:rsidRPr="00680678">
        <w:rPr>
          <w:rFonts w:cstheme="majorBidi" w:hint="cs"/>
          <w:szCs w:val="32"/>
          <w:cs/>
          <w:lang w:bidi="th-TH"/>
        </w:rPr>
        <w:t>เค</w:t>
      </w:r>
      <w:proofErr w:type="spellEnd"/>
      <w:r w:rsidR="0074596C" w:rsidRPr="00680678">
        <w:rPr>
          <w:rFonts w:cstheme="majorBidi" w:hint="cs"/>
          <w:szCs w:val="32"/>
          <w:cs/>
          <w:lang w:bidi="th-TH"/>
        </w:rPr>
        <w:t>็นที่ควรจะมีนิพจน์ระบุนามได้</w:t>
      </w:r>
      <w:r w:rsidR="008C7D81" w:rsidRPr="00680678">
        <w:rPr>
          <w:rFonts w:cstheme="majorBidi" w:hint="cs"/>
          <w:szCs w:val="32"/>
          <w:cs/>
          <w:lang w:bidi="th-TH"/>
        </w:rPr>
        <w:t xml:space="preserve"> เช่น ชื่อบุคคล หรือ</w:t>
      </w:r>
      <w:r w:rsidR="00B345E6" w:rsidRPr="00680678">
        <w:rPr>
          <w:rFonts w:cstheme="majorBidi" w:hint="cs"/>
          <w:szCs w:val="32"/>
          <w:cs/>
          <w:lang w:bidi="th-TH"/>
        </w:rPr>
        <w:t xml:space="preserve"> </w:t>
      </w:r>
      <w:r w:rsidR="00367ADF" w:rsidRPr="00680678">
        <w:rPr>
          <w:rFonts w:cstheme="majorBidi" w:hint="cs"/>
          <w:szCs w:val="32"/>
          <w:cs/>
          <w:lang w:bidi="th-TH"/>
        </w:rPr>
        <w:t>ส่วน</w:t>
      </w:r>
      <w:r w:rsidR="008C7D81" w:rsidRPr="00680678">
        <w:rPr>
          <w:rFonts w:cstheme="majorBidi" w:hint="cs"/>
          <w:szCs w:val="32"/>
          <w:cs/>
          <w:lang w:bidi="th-TH"/>
        </w:rPr>
        <w:t>เล็ก ๆ ของเลขที่เป็นข้อมูลสำคัญ ส่งผลให้เป็นปัญหาต่อการ</w:t>
      </w:r>
      <w:r w:rsidR="00290AA6" w:rsidRPr="00680678">
        <w:rPr>
          <w:rFonts w:cstheme="majorBidi" w:hint="cs"/>
          <w:szCs w:val="32"/>
          <w:cs/>
          <w:lang w:bidi="th-TH"/>
        </w:rPr>
        <w:t>ปิดบังคำที่เป็นข้อมูลส่วนบุคคลในขั้นตอน</w:t>
      </w:r>
      <w:r w:rsidR="004D4BD1" w:rsidRPr="00680678">
        <w:rPr>
          <w:rFonts w:cstheme="majorBidi" w:hint="cs"/>
          <w:szCs w:val="32"/>
          <w:cs/>
          <w:lang w:bidi="th-TH"/>
        </w:rPr>
        <w:t>สุดท้ายได้</w:t>
      </w:r>
    </w:p>
    <w:p w14:paraId="2CA0777D" w14:textId="6BB9ABCB" w:rsidR="006E6936" w:rsidRPr="0030719B" w:rsidRDefault="002B35B1" w:rsidP="00587FD0">
      <w:pPr>
        <w:pStyle w:val="a0"/>
        <w:numPr>
          <w:ilvl w:val="0"/>
          <w:numId w:val="38"/>
        </w:numPr>
        <w:spacing w:after="120" w:line="240" w:lineRule="auto"/>
        <w:jc w:val="thaiDistribute"/>
        <w:rPr>
          <w:rFonts w:eastAsia="Times New Roman" w:cstheme="majorBidi"/>
          <w:color w:val="000000"/>
          <w:szCs w:val="32"/>
          <w:lang w:bidi="th-TH"/>
        </w:rPr>
      </w:pPr>
      <w:r w:rsidRPr="00587FD0">
        <w:rPr>
          <w:rFonts w:cstheme="majorBidi" w:hint="cs"/>
          <w:szCs w:val="32"/>
          <w:cs/>
          <w:lang w:bidi="th-TH"/>
        </w:rPr>
        <w:t>การ</w:t>
      </w:r>
      <w:r w:rsidR="00F878FC" w:rsidRPr="00587FD0">
        <w:rPr>
          <w:rFonts w:cstheme="majorBidi" w:hint="cs"/>
          <w:szCs w:val="32"/>
          <w:cs/>
          <w:lang w:bidi="th-TH"/>
        </w:rPr>
        <w:t>แทนที่เสียงที่เป็นข้อมูลส่วนบุคคลด้วยเสียงรบกวน</w:t>
      </w:r>
      <w:r w:rsidR="00C30B44" w:rsidRPr="00587FD0">
        <w:rPr>
          <w:rFonts w:cstheme="majorBidi" w:hint="cs"/>
          <w:szCs w:val="32"/>
          <w:cs/>
          <w:lang w:bidi="th-TH"/>
        </w:rPr>
        <w:t xml:space="preserve"> </w:t>
      </w:r>
      <w:r w:rsidR="00A95317" w:rsidRPr="00587FD0">
        <w:rPr>
          <w:rFonts w:cstheme="majorBidi" w:hint="cs"/>
          <w:szCs w:val="32"/>
          <w:cs/>
          <w:lang w:bidi="th-TH"/>
        </w:rPr>
        <w:t>ในบางช่วงขอ</w:t>
      </w:r>
      <w:r w:rsidR="00E229B1" w:rsidRPr="00587FD0">
        <w:rPr>
          <w:rFonts w:cstheme="majorBidi" w:hint="cs"/>
          <w:szCs w:val="32"/>
          <w:cs/>
          <w:lang w:bidi="th-TH"/>
        </w:rPr>
        <w:t>งการแทนที่เสียงรบกวนอาจเกินหรือขาด</w:t>
      </w:r>
      <w:r w:rsidR="006A52BF" w:rsidRPr="00587FD0">
        <w:rPr>
          <w:rFonts w:cstheme="majorBidi" w:hint="cs"/>
          <w:szCs w:val="32"/>
          <w:cs/>
          <w:lang w:bidi="th-TH"/>
        </w:rPr>
        <w:t>จากระยะเวลา</w:t>
      </w:r>
      <w:r w:rsidR="00E04A83" w:rsidRPr="00587FD0">
        <w:rPr>
          <w:rFonts w:cstheme="majorBidi" w:hint="cs"/>
          <w:szCs w:val="32"/>
          <w:cs/>
          <w:lang w:bidi="th-TH"/>
        </w:rPr>
        <w:t>ของคำพูดที่เป็นข้อมูลส่วนบุคคล</w:t>
      </w:r>
    </w:p>
    <w:p w14:paraId="3F1F434E" w14:textId="1A0C119A" w:rsidR="0030719B" w:rsidRPr="0030719B" w:rsidRDefault="008B1C56" w:rsidP="0030719B">
      <w:pPr>
        <w:pStyle w:val="4"/>
      </w:pPr>
      <w:r>
        <w:rPr>
          <w:rFonts w:hint="cs"/>
          <w:cs/>
        </w:rPr>
        <w:t>สรุปผล</w:t>
      </w:r>
    </w:p>
    <w:p w14:paraId="632E24BF" w14:textId="54CF5FA3" w:rsidR="00F45617" w:rsidRDefault="006E6936" w:rsidP="009F363D">
      <w:pPr>
        <w:spacing w:after="120" w:line="240" w:lineRule="auto"/>
        <w:ind w:firstLine="720"/>
        <w:jc w:val="thaiDistribute"/>
        <w:rPr>
          <w:rFonts w:eastAsia="Times New Roman" w:cstheme="majorBidi"/>
          <w:color w:val="000000"/>
          <w:szCs w:val="32"/>
          <w:lang w:bidi="th-TH"/>
        </w:rPr>
      </w:pPr>
      <w:r>
        <w:rPr>
          <w:rFonts w:eastAsia="Times New Roman" w:cstheme="majorBidi" w:hint="cs"/>
          <w:color w:val="000000"/>
          <w:szCs w:val="32"/>
          <w:cs/>
          <w:lang w:bidi="th-TH"/>
        </w:rPr>
        <w:t>จากการ</w:t>
      </w:r>
      <w:r w:rsidR="00817C5C">
        <w:rPr>
          <w:rFonts w:eastAsia="Times New Roman" w:cstheme="majorBidi" w:hint="cs"/>
          <w:color w:val="000000"/>
          <w:szCs w:val="32"/>
          <w:cs/>
          <w:lang w:bidi="th-TH"/>
        </w:rPr>
        <w:t>พัฒนา</w:t>
      </w:r>
      <w:r>
        <w:rPr>
          <w:rFonts w:eastAsia="Times New Roman" w:cstheme="majorBidi" w:hint="cs"/>
          <w:color w:val="000000"/>
          <w:szCs w:val="32"/>
          <w:cs/>
          <w:lang w:bidi="th-TH"/>
        </w:rPr>
        <w:t>โครงงานนี้</w:t>
      </w:r>
      <w:r w:rsidR="00F45617">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76B64405" w:rsidR="009F363D" w:rsidRDefault="00F4444E" w:rsidP="009F363D">
      <w:pPr>
        <w:pStyle w:val="a0"/>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เข้าใจ</w:t>
      </w:r>
      <w:r w:rsidR="000E5EBD" w:rsidRPr="009F363D">
        <w:rPr>
          <w:rFonts w:eastAsia="Times New Roman" w:cs="Angsana New" w:hint="cs"/>
          <w:color w:val="000000"/>
          <w:szCs w:val="32"/>
          <w:cs/>
          <w:lang w:bidi="th-TH"/>
        </w:rPr>
        <w:t>การทำงาน</w:t>
      </w:r>
      <w:r w:rsidR="00B84A12" w:rsidRPr="009F363D">
        <w:rPr>
          <w:rFonts w:eastAsia="Times New Roman" w:cs="Angsana New" w:hint="cs"/>
          <w:color w:val="000000"/>
          <w:szCs w:val="32"/>
          <w:cs/>
          <w:lang w:bidi="th-TH"/>
        </w:rPr>
        <w:t>ของ</w:t>
      </w:r>
      <w:r w:rsidR="00A069E3" w:rsidRPr="009F363D">
        <w:rPr>
          <w:rFonts w:eastAsia="Times New Roman" w:cs="Angsana New" w:hint="cs"/>
          <w:color w:val="000000"/>
          <w:szCs w:val="32"/>
          <w:cs/>
          <w:lang w:bidi="th-TH"/>
        </w:rPr>
        <w:t>การ</w:t>
      </w:r>
      <w:r w:rsidR="00230188" w:rsidRPr="009F363D">
        <w:rPr>
          <w:rFonts w:eastAsia="Times New Roman" w:cs="Angsana New"/>
          <w:color w:val="000000"/>
          <w:szCs w:val="32"/>
          <w:cs/>
          <w:lang w:bidi="th-TH"/>
        </w:rPr>
        <w:t>ประมวลผลภาษาธรรมชาติ (</w:t>
      </w:r>
      <w:r w:rsidR="00230188" w:rsidRPr="009F363D">
        <w:rPr>
          <w:rFonts w:eastAsia="Times New Roman" w:cstheme="majorBidi"/>
          <w:color w:val="000000"/>
          <w:szCs w:val="32"/>
        </w:rPr>
        <w:t>Natural Language Processing</w:t>
      </w:r>
      <w:r w:rsidR="00230188"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ในการประยุกต์ใช้กับการตรวจจับข้อมูลส่วนบุคคล</w:t>
      </w:r>
    </w:p>
    <w:p w14:paraId="45CB0454" w14:textId="77777777" w:rsidR="00EA22F8" w:rsidRDefault="000D081D" w:rsidP="009F363D">
      <w:pPr>
        <w:pStyle w:val="a0"/>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 xml:space="preserve"> เข้าใจการทำงานของระบบการรู้จำเสียงพูด (</w:t>
      </w:r>
      <w:r w:rsidRPr="009F363D">
        <w:rPr>
          <w:rFonts w:eastAsia="Times New Roman" w:cstheme="majorBidi"/>
          <w:color w:val="000000"/>
          <w:szCs w:val="32"/>
          <w:lang w:bidi="th-TH"/>
        </w:rPr>
        <w:t>Speech Recognition</w:t>
      </w:r>
      <w:r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w:t>
      </w:r>
      <w:r w:rsidR="00EA22F8">
        <w:rPr>
          <w:rFonts w:eastAsia="Times New Roman" w:cstheme="majorBidi" w:hint="cs"/>
          <w:color w:val="000000"/>
          <w:szCs w:val="32"/>
          <w:cs/>
          <w:lang w:bidi="th-TH"/>
        </w:rPr>
        <w:t>และแบบจำลองที่ได้เลือกใช้</w:t>
      </w:r>
    </w:p>
    <w:p w14:paraId="42FAE0C5" w14:textId="1E2D4831" w:rsidR="006E6936" w:rsidRPr="009F363D" w:rsidRDefault="0056763A" w:rsidP="009F363D">
      <w:pPr>
        <w:pStyle w:val="a0"/>
        <w:numPr>
          <w:ilvl w:val="0"/>
          <w:numId w:val="39"/>
        </w:numPr>
        <w:spacing w:after="120" w:line="240" w:lineRule="auto"/>
        <w:jc w:val="thaiDistribute"/>
        <w:rPr>
          <w:rFonts w:eastAsia="Times New Roman" w:cstheme="majorBidi"/>
          <w:color w:val="000000"/>
          <w:szCs w:val="32"/>
          <w:cs/>
          <w:lang w:bidi="th-TH"/>
        </w:rPr>
      </w:pPr>
      <w:r w:rsidRPr="009F363D">
        <w:rPr>
          <w:rFonts w:eastAsia="Times New Roman" w:cstheme="majorBidi" w:hint="cs"/>
          <w:color w:val="000000"/>
          <w:szCs w:val="32"/>
          <w:cs/>
          <w:lang w:bidi="th-TH"/>
        </w:rPr>
        <w:t>สามารถ</w:t>
      </w:r>
      <w:r w:rsidR="00B90F5A" w:rsidRPr="009F363D">
        <w:rPr>
          <w:rFonts w:eastAsia="Times New Roman" w:cstheme="majorBidi" w:hint="cs"/>
          <w:color w:val="000000"/>
          <w:szCs w:val="32"/>
          <w:cs/>
          <w:lang w:bidi="th-TH"/>
        </w:rPr>
        <w:t>ปกปิด</w:t>
      </w:r>
      <w:r w:rsidR="00066EF0" w:rsidRPr="009F363D">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Pr>
          <w:rFonts w:eastAsia="Times New Roman" w:cstheme="majorBidi" w:hint="cs"/>
          <w:color w:val="000000"/>
          <w:szCs w:val="32"/>
          <w:cs/>
          <w:lang w:bidi="th-TH"/>
        </w:rPr>
        <w:t>ได้</w:t>
      </w:r>
    </w:p>
    <w:p w14:paraId="46C5198F" w14:textId="76F773CD" w:rsidR="00851895" w:rsidRPr="00DF419D" w:rsidRDefault="00851895" w:rsidP="005340B3">
      <w:pPr>
        <w:pStyle w:val="3"/>
        <w:spacing w:after="120" w:line="240" w:lineRule="auto"/>
        <w:jc w:val="thaiDistribute"/>
        <w:rPr>
          <w:rFonts w:asciiTheme="majorBidi" w:hAnsiTheme="majorBidi" w:cstheme="majorBidi"/>
        </w:rPr>
      </w:pPr>
      <w:bookmarkStart w:id="111" w:name="_Toc58412988"/>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11"/>
    </w:p>
    <w:p w14:paraId="68089032" w14:textId="61A23309" w:rsidR="00F1045F" w:rsidRDefault="00BA0FBF" w:rsidP="00D573EF">
      <w:pPr>
        <w:pStyle w:val="a0"/>
        <w:numPr>
          <w:ilvl w:val="0"/>
          <w:numId w:val="37"/>
        </w:numPr>
        <w:spacing w:after="120" w:line="240" w:lineRule="auto"/>
        <w:jc w:val="thaiDistribute"/>
        <w:rPr>
          <w:rFonts w:cstheme="majorBidi"/>
          <w:szCs w:val="32"/>
          <w:lang w:bidi="th-TH"/>
        </w:rPr>
      </w:pPr>
      <w:r>
        <w:rPr>
          <w:rFonts w:cstheme="majorBidi" w:hint="cs"/>
          <w:szCs w:val="32"/>
          <w:cs/>
          <w:lang w:bidi="th-TH"/>
        </w:rPr>
        <w:t>วิทยานิพนธ์ฉบับนี้สามารถ</w:t>
      </w:r>
      <w:r w:rsidR="00466459">
        <w:rPr>
          <w:rFonts w:cstheme="majorBidi" w:hint="cs"/>
          <w:szCs w:val="32"/>
          <w:cs/>
          <w:lang w:bidi="th-TH"/>
        </w:rPr>
        <w:t>ต่อยอด</w:t>
      </w:r>
      <w:r>
        <w:rPr>
          <w:rFonts w:cstheme="majorBidi" w:hint="cs"/>
          <w:szCs w:val="32"/>
          <w:cs/>
          <w:lang w:bidi="th-TH"/>
        </w:rPr>
        <w:t>โดยการนำระบบ</w:t>
      </w:r>
      <w:r w:rsidR="00F1045F">
        <w:rPr>
          <w:rFonts w:cstheme="majorBidi" w:hint="cs"/>
          <w:szCs w:val="32"/>
          <w:cs/>
          <w:lang w:bidi="th-TH"/>
        </w:rPr>
        <w:t>ที่พัฒนา</w:t>
      </w:r>
      <w:r w:rsidR="005F58AB">
        <w:rPr>
          <w:rFonts w:cstheme="majorBidi" w:hint="cs"/>
          <w:szCs w:val="32"/>
          <w:cs/>
          <w:lang w:bidi="th-TH"/>
        </w:rPr>
        <w:t>ไปใช้ในด้านของการปกปิดข้อมูลที่เป็นส่วนบุคคล</w:t>
      </w:r>
      <w:r w:rsidR="00466459">
        <w:rPr>
          <w:rFonts w:cstheme="majorBidi" w:hint="cs"/>
          <w:szCs w:val="32"/>
          <w:cs/>
          <w:lang w:bidi="th-TH"/>
        </w:rPr>
        <w:t>ในหน่วยงานและองค์กร</w:t>
      </w:r>
      <w:r w:rsidR="00B02933">
        <w:rPr>
          <w:rFonts w:cstheme="majorBidi" w:hint="cs"/>
          <w:szCs w:val="32"/>
          <w:cs/>
          <w:lang w:bidi="th-TH"/>
        </w:rPr>
        <w:t>ที่ต้องการประยุกต์ใช้ระบบ</w:t>
      </w:r>
      <w:r>
        <w:rPr>
          <w:rFonts w:cstheme="majorBidi" w:hint="cs"/>
          <w:szCs w:val="32"/>
          <w:cs/>
          <w:lang w:bidi="th-TH"/>
        </w:rPr>
        <w:t>ได้</w:t>
      </w:r>
      <w:r w:rsidR="00D573EF">
        <w:rPr>
          <w:rFonts w:cstheme="majorBidi" w:hint="cs"/>
          <w:szCs w:val="32"/>
          <w:cs/>
          <w:lang w:bidi="th-TH"/>
        </w:rPr>
        <w:t>ทั้งในรูปแบบไฟล์เสียง และข้อมูลที่เป็นข้อความ</w:t>
      </w:r>
    </w:p>
    <w:p w14:paraId="28148C13" w14:textId="0401C509" w:rsidR="00ED6C41" w:rsidRPr="0001640D" w:rsidRDefault="007525D0" w:rsidP="005340B3">
      <w:pPr>
        <w:pStyle w:val="a0"/>
        <w:numPr>
          <w:ilvl w:val="0"/>
          <w:numId w:val="37"/>
        </w:numPr>
        <w:spacing w:after="120" w:line="240" w:lineRule="auto"/>
        <w:jc w:val="thaiDistribute"/>
        <w:rPr>
          <w:rFonts w:cstheme="majorBidi"/>
          <w:szCs w:val="32"/>
          <w:cs/>
          <w:lang w:bidi="th-TH"/>
        </w:rPr>
      </w:pPr>
      <w:r>
        <w:rPr>
          <w:rFonts w:cstheme="majorBidi" w:hint="cs"/>
          <w:szCs w:val="32"/>
          <w:cs/>
          <w:lang w:bidi="th-TH"/>
        </w:rPr>
        <w:t>สามารถนำผลลัพธ์ที่ได้จากการพัฒนาระบบไป</w:t>
      </w:r>
      <w:r w:rsidR="00356890">
        <w:rPr>
          <w:rFonts w:cstheme="majorBidi" w:hint="cs"/>
          <w:szCs w:val="32"/>
          <w:cs/>
          <w:lang w:bidi="th-TH"/>
        </w:rPr>
        <w:t>วิเคราะห์และพัฒนาต่อในด้านอื่น ๆ ได้ โดย</w:t>
      </w:r>
      <w:r w:rsidR="00EC2AC7">
        <w:rPr>
          <w:rFonts w:cstheme="majorBidi" w:hint="cs"/>
          <w:szCs w:val="32"/>
          <w:cs/>
          <w:lang w:bidi="th-TH"/>
        </w:rPr>
        <w:t>ไม่ต้องคำนึงถึงสิทธิส่วนบุคคลเนื่องจากมีการปกปิดข้อมูลส่วนบุคคลแล้ว</w:t>
      </w:r>
    </w:p>
    <w:p w14:paraId="0A57C3D4" w14:textId="3B8EFF76" w:rsidR="007B5BDE" w:rsidRPr="00430F90" w:rsidRDefault="00B74283" w:rsidP="005340B3">
      <w:pPr>
        <w:pStyle w:val="2"/>
        <w:spacing w:after="120" w:line="240" w:lineRule="auto"/>
        <w:rPr>
          <w:rFonts w:asciiTheme="majorBidi" w:eastAsiaTheme="majorBidi" w:hAnsiTheme="majorBidi" w:cstheme="majorBidi"/>
          <w:b w:val="0"/>
          <w:bCs w:val="0"/>
          <w:szCs w:val="32"/>
        </w:rPr>
      </w:pPr>
      <w:bookmarkStart w:id="112" w:name="_Toc58412989"/>
      <w:r>
        <w:rPr>
          <w:rFonts w:asciiTheme="majorBidi" w:hAnsiTheme="majorBidi" w:cstheme="majorBidi" w:hint="cs"/>
          <w:cs/>
        </w:rPr>
        <w:lastRenderedPageBreak/>
        <w:t>เอกสาร</w:t>
      </w:r>
      <w:r w:rsidR="00FD66B7" w:rsidRPr="00430F90">
        <w:rPr>
          <w:rFonts w:asciiTheme="majorBidi" w:hAnsiTheme="majorBidi" w:cstheme="majorBidi" w:hint="cs"/>
          <w:cs/>
        </w:rPr>
        <w:t>อ้างอิง</w:t>
      </w:r>
      <w:bookmarkEnd w:id="112"/>
    </w:p>
    <w:p w14:paraId="00F92BDD" w14:textId="3EB31AAF" w:rsidR="00F701AF" w:rsidRPr="00C31DFD" w:rsidRDefault="00544409"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szCs w:val="32"/>
        </w:rPr>
        <w:fldChar w:fldCharType="begin" w:fldLock="1"/>
      </w:r>
      <w:r w:rsidRPr="00C31DFD">
        <w:rPr>
          <w:rFonts w:cstheme="majorBidi"/>
          <w:szCs w:val="32"/>
        </w:rPr>
        <w:instrText xml:space="preserve">ADDIN Mendeley Bibliography CSL_BIBLIOGRAPHY </w:instrText>
      </w:r>
      <w:r w:rsidRPr="00C31DFD">
        <w:rPr>
          <w:rFonts w:cstheme="majorBidi"/>
          <w:szCs w:val="32"/>
        </w:rPr>
        <w:fldChar w:fldCharType="separate"/>
      </w:r>
      <w:r w:rsidR="00F701AF" w:rsidRPr="00C31DFD">
        <w:rPr>
          <w:rFonts w:cstheme="majorBidi"/>
          <w:noProof/>
          <w:szCs w:val="32"/>
        </w:rPr>
        <w:t>[1]</w:t>
      </w:r>
      <w:r w:rsidR="00F701AF" w:rsidRPr="00C31DFD">
        <w:rPr>
          <w:rFonts w:cstheme="majorBidi"/>
          <w:noProof/>
          <w:szCs w:val="32"/>
        </w:rPr>
        <w:tab/>
      </w:r>
      <w:r w:rsidR="00F701AF" w:rsidRPr="00C31DFD">
        <w:rPr>
          <w:rFonts w:cstheme="majorBidi"/>
          <w:noProof/>
          <w:szCs w:val="32"/>
          <w:cs/>
          <w:lang w:bidi="th-TH"/>
        </w:rPr>
        <w:t>ศ. สวัสดิ์พงศ์ธาดา</w:t>
      </w:r>
      <w:r w:rsidR="00F701AF" w:rsidRPr="00C31DFD">
        <w:rPr>
          <w:rFonts w:cstheme="majorBidi"/>
          <w:noProof/>
          <w:szCs w:val="32"/>
        </w:rPr>
        <w:t>, “</w:t>
      </w:r>
      <w:r w:rsidR="00F701AF" w:rsidRPr="00C31DFD">
        <w:rPr>
          <w:rFonts w:cstheme="majorBidi"/>
          <w:noProof/>
          <w:szCs w:val="32"/>
          <w:cs/>
          <w:lang w:bidi="th-TH"/>
        </w:rPr>
        <w:t>ความเป็นส่วนตัว (</w:t>
      </w:r>
      <w:r w:rsidR="00F701AF" w:rsidRPr="00C31DFD">
        <w:rPr>
          <w:rFonts w:cstheme="majorBidi"/>
          <w:noProof/>
          <w:szCs w:val="32"/>
        </w:rPr>
        <w:t>Privacy)”, 2015. .</w:t>
      </w:r>
    </w:p>
    <w:p w14:paraId="7214745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w:t>
      </w:r>
      <w:r w:rsidRPr="00C31DFD">
        <w:rPr>
          <w:rFonts w:cstheme="majorBidi"/>
          <w:noProof/>
          <w:szCs w:val="32"/>
        </w:rPr>
        <w:tab/>
        <w:t xml:space="preserve">M. A. Pathak, </w:t>
      </w:r>
      <w:r w:rsidRPr="00C31DFD">
        <w:rPr>
          <w:rFonts w:cstheme="majorBidi"/>
          <w:i/>
          <w:iCs/>
          <w:noProof/>
          <w:szCs w:val="32"/>
        </w:rPr>
        <w:t>Privacy-preserving machine learning for speech processing</w:t>
      </w:r>
      <w:r w:rsidRPr="00C31DFD">
        <w:rPr>
          <w:rFonts w:cstheme="majorBidi"/>
          <w:noProof/>
          <w:szCs w:val="32"/>
        </w:rPr>
        <w:t>. Springer Science &amp; Business Media, 2012.</w:t>
      </w:r>
    </w:p>
    <w:p w14:paraId="15C0B44F"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3]</w:t>
      </w:r>
      <w:r w:rsidRPr="00C31DFD">
        <w:rPr>
          <w:rFonts w:cstheme="majorBidi"/>
          <w:noProof/>
          <w:szCs w:val="32"/>
        </w:rPr>
        <w:tab/>
        <w:t xml:space="preserve">T. Tamesue, S. Yamaguchi, </w:t>
      </w:r>
      <w:r w:rsidRPr="00C31DFD">
        <w:rPr>
          <w:rFonts w:cstheme="majorBidi"/>
          <w:noProof/>
          <w:szCs w:val="32"/>
          <w:cs/>
          <w:lang w:bidi="th-TH"/>
        </w:rPr>
        <w:t xml:space="preserve">และ </w:t>
      </w:r>
      <w:r w:rsidRPr="00C31DFD">
        <w:rPr>
          <w:rFonts w:cstheme="majorBidi"/>
          <w:noProof/>
          <w:szCs w:val="32"/>
        </w:rPr>
        <w:t xml:space="preserve">T. Saeki, “Study on achieving speech privacy using masking noise”, </w:t>
      </w:r>
      <w:r w:rsidRPr="00C31DFD">
        <w:rPr>
          <w:rFonts w:cstheme="majorBidi"/>
          <w:i/>
          <w:iCs/>
          <w:noProof/>
          <w:szCs w:val="32"/>
        </w:rPr>
        <w:t>J. Sound Vib.</w:t>
      </w:r>
      <w:r w:rsidRPr="00C31DFD">
        <w:rPr>
          <w:rFonts w:cstheme="majorBidi"/>
          <w:noProof/>
          <w:szCs w:val="32"/>
        </w:rPr>
        <w:t xml:space="preserve">, </w:t>
      </w:r>
      <w:r w:rsidRPr="00C31DFD">
        <w:rPr>
          <w:rFonts w:cstheme="majorBidi"/>
          <w:noProof/>
          <w:szCs w:val="32"/>
          <w:cs/>
          <w:lang w:bidi="th-TH"/>
        </w:rPr>
        <w:t xml:space="preserve">ปี </w:t>
      </w:r>
      <w:r w:rsidRPr="00C31DFD">
        <w:rPr>
          <w:rFonts w:cstheme="majorBidi"/>
          <w:noProof/>
          <w:szCs w:val="32"/>
        </w:rPr>
        <w:t xml:space="preserve">297, </w:t>
      </w:r>
      <w:r w:rsidRPr="00C31DFD">
        <w:rPr>
          <w:rFonts w:cstheme="majorBidi"/>
          <w:noProof/>
          <w:szCs w:val="32"/>
          <w:cs/>
          <w:lang w:bidi="th-TH"/>
        </w:rPr>
        <w:t xml:space="preserve">ฉบับที่ </w:t>
      </w:r>
      <w:r w:rsidRPr="00C31DFD">
        <w:rPr>
          <w:rFonts w:cstheme="majorBidi"/>
          <w:noProof/>
          <w:szCs w:val="32"/>
        </w:rPr>
        <w:t xml:space="preserve">3–5, </w:t>
      </w:r>
      <w:r w:rsidRPr="00C31DFD">
        <w:rPr>
          <w:rFonts w:cstheme="majorBidi"/>
          <w:noProof/>
          <w:szCs w:val="32"/>
          <w:cs/>
          <w:lang w:bidi="th-TH"/>
        </w:rPr>
        <w:t xml:space="preserve">น. </w:t>
      </w:r>
      <w:r w:rsidRPr="00C31DFD">
        <w:rPr>
          <w:rFonts w:cstheme="majorBidi"/>
          <w:noProof/>
          <w:szCs w:val="32"/>
        </w:rPr>
        <w:t>1088–1096, 2006.</w:t>
      </w:r>
    </w:p>
    <w:p w14:paraId="1CD1F34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4]</w:t>
      </w:r>
      <w:r w:rsidRPr="00C31DFD">
        <w:rPr>
          <w:rFonts w:cstheme="majorBidi"/>
          <w:noProof/>
          <w:szCs w:val="32"/>
        </w:rPr>
        <w:tab/>
        <w:t xml:space="preserve">T. A. Faruquie, S. Negi, </w:t>
      </w:r>
      <w:r w:rsidRPr="00C31DFD">
        <w:rPr>
          <w:rFonts w:cstheme="majorBidi"/>
          <w:noProof/>
          <w:szCs w:val="32"/>
          <w:cs/>
          <w:lang w:bidi="th-TH"/>
        </w:rPr>
        <w:t xml:space="preserve">และ </w:t>
      </w:r>
      <w:r w:rsidRPr="00C31DFD">
        <w:rPr>
          <w:rFonts w:cstheme="majorBidi"/>
          <w:noProof/>
          <w:szCs w:val="32"/>
        </w:rPr>
        <w:t xml:space="preserve">L. V Subramaniam, “Protecting Sensitive Customer Information in Call Center Recordings”, </w:t>
      </w:r>
      <w:r w:rsidRPr="00C31DFD">
        <w:rPr>
          <w:rFonts w:cstheme="majorBidi"/>
          <w:noProof/>
          <w:szCs w:val="32"/>
          <w:cs/>
          <w:lang w:bidi="th-TH"/>
        </w:rPr>
        <w:t xml:space="preserve">ใน </w:t>
      </w:r>
      <w:r w:rsidRPr="00C31DFD">
        <w:rPr>
          <w:rFonts w:cstheme="majorBidi"/>
          <w:i/>
          <w:iCs/>
          <w:noProof/>
          <w:szCs w:val="32"/>
        </w:rPr>
        <w:t>2009 IEEE International Conference on Services Computing</w:t>
      </w:r>
      <w:r w:rsidRPr="00C31DFD">
        <w:rPr>
          <w:rFonts w:cstheme="majorBidi"/>
          <w:noProof/>
          <w:szCs w:val="32"/>
        </w:rPr>
        <w:t xml:space="preserve">, 2009, </w:t>
      </w:r>
      <w:r w:rsidRPr="00C31DFD">
        <w:rPr>
          <w:rFonts w:cstheme="majorBidi"/>
          <w:noProof/>
          <w:szCs w:val="32"/>
          <w:cs/>
          <w:lang w:bidi="th-TH"/>
        </w:rPr>
        <w:t xml:space="preserve">น. </w:t>
      </w:r>
      <w:r w:rsidRPr="00C31DFD">
        <w:rPr>
          <w:rFonts w:cstheme="majorBidi"/>
          <w:noProof/>
          <w:szCs w:val="32"/>
        </w:rPr>
        <w:t>81–88, doi: 10.1109/SCC.2009.51.</w:t>
      </w:r>
    </w:p>
    <w:p w14:paraId="3D6E7D3A"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5]</w:t>
      </w:r>
      <w:r w:rsidRPr="00C31DFD">
        <w:rPr>
          <w:rFonts w:cstheme="majorBidi"/>
          <w:noProof/>
          <w:szCs w:val="32"/>
        </w:rPr>
        <w:tab/>
      </w:r>
      <w:r w:rsidRPr="00C31DFD">
        <w:rPr>
          <w:rFonts w:cstheme="majorBidi"/>
          <w:noProof/>
          <w:szCs w:val="32"/>
          <w:cs/>
          <w:lang w:bidi="th-TH"/>
        </w:rPr>
        <w:t>อ. สนั่นศิลป์</w:t>
      </w:r>
      <w:r w:rsidRPr="00C31DFD">
        <w:rPr>
          <w:rFonts w:cstheme="majorBidi"/>
          <w:noProof/>
          <w:szCs w:val="32"/>
        </w:rPr>
        <w:t>, “Is the Infringement of Privacy Right and Personal Data of the Offender Treated as Social Sanction to the Offender in Accordance with Theories of Punishment?” .</w:t>
      </w:r>
    </w:p>
    <w:p w14:paraId="52C6E7C5" w14:textId="52F2B798"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6]</w:t>
      </w:r>
      <w:r w:rsidRPr="00C31DFD">
        <w:rPr>
          <w:rFonts w:cstheme="majorBidi"/>
          <w:noProof/>
          <w:szCs w:val="32"/>
        </w:rPr>
        <w:tab/>
        <w:t>“What is Speech Recognition? | IBM”. [</w:t>
      </w:r>
      <w:r w:rsidRPr="00C31DFD">
        <w:rPr>
          <w:rFonts w:cstheme="majorBidi"/>
          <w:noProof/>
          <w:szCs w:val="32"/>
          <w:cs/>
          <w:lang w:bidi="th-TH"/>
        </w:rPr>
        <w:t xml:space="preserve">ออนไลน์]. </w:t>
      </w:r>
      <w:r w:rsidRPr="00C31DFD">
        <w:rPr>
          <w:rFonts w:cstheme="majorBidi"/>
          <w:noProof/>
          <w:szCs w:val="32"/>
        </w:rPr>
        <w:t>Available at: https://www.ibm.com/cloud/learn/speech-recognition.</w:t>
      </w:r>
    </w:p>
    <w:p w14:paraId="33B65845"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7]</w:t>
      </w:r>
      <w:r w:rsidRPr="00C31DFD">
        <w:rPr>
          <w:rFonts w:cstheme="majorBidi"/>
          <w:noProof/>
          <w:szCs w:val="32"/>
        </w:rPr>
        <w:tab/>
        <w:t xml:space="preserve">K. Surapong, “Natural Language Processing (NLP) </w:t>
      </w:r>
      <w:r w:rsidRPr="00C31DFD">
        <w:rPr>
          <w:rFonts w:cstheme="majorBidi"/>
          <w:noProof/>
          <w:szCs w:val="32"/>
          <w:cs/>
          <w:lang w:bidi="th-TH"/>
        </w:rPr>
        <w:t xml:space="preserve">คืออะไร รวมคำศัพท์เกี่ยวกับ </w:t>
      </w:r>
      <w:r w:rsidRPr="00C31DFD">
        <w:rPr>
          <w:rFonts w:cstheme="majorBidi"/>
          <w:noProof/>
          <w:szCs w:val="32"/>
        </w:rPr>
        <w:t>Natural Language Processing (NLP) – NLP ep.1”, 2018.</w:t>
      </w:r>
    </w:p>
    <w:p w14:paraId="7565118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8]</w:t>
      </w:r>
      <w:r w:rsidRPr="00C31DFD">
        <w:rPr>
          <w:rFonts w:cstheme="majorBidi"/>
          <w:noProof/>
          <w:szCs w:val="32"/>
        </w:rPr>
        <w:tab/>
        <w:t xml:space="preserve">R. Alfred, L. C. Leong, C. K. On, </w:t>
      </w:r>
      <w:r w:rsidRPr="00C31DFD">
        <w:rPr>
          <w:rFonts w:cstheme="majorBidi"/>
          <w:noProof/>
          <w:szCs w:val="32"/>
          <w:cs/>
          <w:lang w:bidi="th-TH"/>
        </w:rPr>
        <w:t xml:space="preserve">และ </w:t>
      </w:r>
      <w:r w:rsidRPr="00C31DFD">
        <w:rPr>
          <w:rFonts w:cstheme="majorBidi"/>
          <w:noProof/>
          <w:szCs w:val="32"/>
        </w:rPr>
        <w:t>P. Anthony, “Malay named entity recognition based on rule-based approach”, 2014.</w:t>
      </w:r>
    </w:p>
    <w:p w14:paraId="415E464E" w14:textId="364D4BF4"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9]</w:t>
      </w:r>
      <w:r w:rsidRPr="00C31DFD">
        <w:rPr>
          <w:rFonts w:cstheme="majorBidi"/>
          <w:noProof/>
          <w:szCs w:val="32"/>
        </w:rPr>
        <w:tab/>
        <w:t>“Natural Language Processing is Fun! | by Adam Geitgey | Medium”. [</w:t>
      </w:r>
      <w:r w:rsidRPr="00C31DFD">
        <w:rPr>
          <w:rFonts w:cstheme="majorBidi"/>
          <w:noProof/>
          <w:szCs w:val="32"/>
          <w:cs/>
          <w:lang w:bidi="th-TH"/>
        </w:rPr>
        <w:t xml:space="preserve">ออนไลน์]. </w:t>
      </w:r>
      <w:r w:rsidRPr="00C31DFD">
        <w:rPr>
          <w:rFonts w:cstheme="majorBidi"/>
          <w:noProof/>
          <w:szCs w:val="32"/>
        </w:rPr>
        <w:t>Available at: https://medium.com/@ageitgey/natural-language-processing-is-fun-9a0bff37854e.</w:t>
      </w:r>
    </w:p>
    <w:p w14:paraId="58BBE54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0]</w:t>
      </w:r>
      <w:r w:rsidRPr="00C31DFD">
        <w:rPr>
          <w:rFonts w:cstheme="majorBidi"/>
          <w:noProof/>
          <w:szCs w:val="32"/>
        </w:rPr>
        <w:tab/>
      </w:r>
      <w:r w:rsidRPr="00C31DFD">
        <w:rPr>
          <w:rFonts w:cstheme="majorBidi"/>
          <w:noProof/>
          <w:szCs w:val="32"/>
          <w:cs/>
          <w:lang w:bidi="th-TH"/>
        </w:rPr>
        <w:t>ต. รัฐภูมิ</w:t>
      </w:r>
      <w:r w:rsidRPr="00C31DFD">
        <w:rPr>
          <w:rFonts w:cstheme="majorBidi"/>
          <w:noProof/>
          <w:szCs w:val="32"/>
        </w:rPr>
        <w:t>, “</w:t>
      </w:r>
      <w:r w:rsidRPr="00C31DFD">
        <w:rPr>
          <w:rFonts w:cstheme="majorBidi"/>
          <w:noProof/>
          <w:szCs w:val="32"/>
          <w:cs/>
          <w:lang w:bidi="th-TH"/>
        </w:rPr>
        <w:t>การสกัดความสัมพันธ์ะหว่างนิพจน์ระบุนามภาษาไทย</w:t>
      </w:r>
      <w:r w:rsidRPr="00C31DFD">
        <w:rPr>
          <w:rFonts w:cstheme="majorBidi"/>
          <w:noProof/>
          <w:szCs w:val="32"/>
        </w:rPr>
        <w:t>”, 2552.</w:t>
      </w:r>
    </w:p>
    <w:p w14:paraId="3B58489C" w14:textId="0EB9D276"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1]</w:t>
      </w:r>
      <w:r w:rsidRPr="00C31DFD">
        <w:rPr>
          <w:rFonts w:cstheme="majorBidi"/>
          <w:noProof/>
          <w:szCs w:val="32"/>
        </w:rPr>
        <w:tab/>
      </w:r>
      <w:r w:rsidRPr="00C31DFD">
        <w:rPr>
          <w:rFonts w:cstheme="majorBidi"/>
          <w:noProof/>
          <w:szCs w:val="32"/>
          <w:cs/>
          <w:lang w:bidi="th-TH"/>
        </w:rPr>
        <w:t>ศุภวัจน์</w:t>
      </w:r>
      <w:r w:rsidRPr="00C31DFD">
        <w:rPr>
          <w:rFonts w:cstheme="majorBidi"/>
          <w:noProof/>
          <w:szCs w:val="32"/>
        </w:rPr>
        <w:t>, “</w:t>
      </w:r>
      <w:r w:rsidRPr="00C31DFD">
        <w:rPr>
          <w:rFonts w:cstheme="majorBidi"/>
          <w:noProof/>
          <w:szCs w:val="32"/>
          <w:cs/>
          <w:lang w:bidi="th-TH"/>
        </w:rPr>
        <w:t>การตรวจเทียบภายนอกหาการลักลอกในงานวิชาการโดยใช้แบบจ</w:t>
      </w:r>
      <w:r w:rsidR="006E6FB4">
        <w:rPr>
          <w:rFonts w:cstheme="majorBidi" w:hint="cs"/>
          <w:noProof/>
          <w:szCs w:val="32"/>
          <w:cs/>
          <w:lang w:bidi="th-TH"/>
        </w:rPr>
        <w:t>ำ</w:t>
      </w:r>
      <w:r w:rsidRPr="00C31DFD">
        <w:rPr>
          <w:rFonts w:cstheme="majorBidi"/>
          <w:noProof/>
          <w:szCs w:val="32"/>
          <w:cs/>
          <w:lang w:bidi="th-TH"/>
        </w:rPr>
        <w:t>ลองซัพพอร์ตเวกเตอร์แมชชีนและ การวัดค่าความละม้ายของข้อความ</w:t>
      </w:r>
      <w:r w:rsidRPr="00C31DFD">
        <w:rPr>
          <w:rFonts w:cstheme="majorBidi"/>
          <w:noProof/>
          <w:szCs w:val="32"/>
        </w:rPr>
        <w:t>”, 2560.</w:t>
      </w:r>
    </w:p>
    <w:p w14:paraId="4168819D" w14:textId="61414D75"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21457126" w14:textId="77777777"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44E664C2" w14:textId="2A0FF70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lastRenderedPageBreak/>
        <w:t>[12]</w:t>
      </w:r>
      <w:r w:rsidRPr="00C31DFD">
        <w:rPr>
          <w:rFonts w:cstheme="majorBidi"/>
          <w:noProof/>
          <w:szCs w:val="32"/>
        </w:rPr>
        <w:tab/>
        <w:t>“</w:t>
      </w:r>
      <w:r w:rsidRPr="00C31DFD">
        <w:rPr>
          <w:rFonts w:cstheme="majorBidi"/>
          <w:noProof/>
          <w:szCs w:val="32"/>
          <w:cs/>
          <w:lang w:bidi="th-TH"/>
        </w:rPr>
        <w:t xml:space="preserve">การเปิดใช้งาน </w:t>
      </w:r>
      <w:r w:rsidRPr="00C31DFD">
        <w:rPr>
          <w:rFonts w:cstheme="majorBidi"/>
          <w:noProof/>
          <w:szCs w:val="32"/>
        </w:rPr>
        <w:t>Cloud Speech API. Cloud Speech API… | by Flame Sillawat | Medium”. [</w:t>
      </w:r>
      <w:r w:rsidRPr="00C31DFD">
        <w:rPr>
          <w:rFonts w:cstheme="majorBidi"/>
          <w:noProof/>
          <w:szCs w:val="32"/>
          <w:cs/>
          <w:lang w:bidi="th-TH"/>
        </w:rPr>
        <w:t xml:space="preserve">ออนไลน์]. </w:t>
      </w:r>
      <w:r w:rsidRPr="00C31DFD">
        <w:rPr>
          <w:rFonts w:cstheme="majorBidi"/>
          <w:noProof/>
          <w:szCs w:val="32"/>
        </w:rPr>
        <w:t>Available at: https://medium.com/@flame.zaxaou/</w:t>
      </w:r>
      <w:r w:rsidRPr="00C31DFD">
        <w:rPr>
          <w:rFonts w:cstheme="majorBidi"/>
          <w:noProof/>
          <w:szCs w:val="32"/>
          <w:cs/>
          <w:lang w:bidi="th-TH"/>
        </w:rPr>
        <w:t>การเปิดใช้งาน-</w:t>
      </w:r>
      <w:r w:rsidRPr="00C31DFD">
        <w:rPr>
          <w:rFonts w:cstheme="majorBidi"/>
          <w:noProof/>
          <w:szCs w:val="32"/>
        </w:rPr>
        <w:t>cloud-speech-api-6b7a05c72752.</w:t>
      </w:r>
    </w:p>
    <w:p w14:paraId="55B44962" w14:textId="4183BC40"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3]</w:t>
      </w:r>
      <w:r w:rsidRPr="00C31DFD">
        <w:rPr>
          <w:rFonts w:cstheme="majorBidi"/>
          <w:noProof/>
          <w:szCs w:val="32"/>
        </w:rPr>
        <w:tab/>
        <w:t>“Named Entity Recognition with Stanford NER Tagger”. [</w:t>
      </w:r>
      <w:r w:rsidRPr="00C31DFD">
        <w:rPr>
          <w:rFonts w:cstheme="majorBidi"/>
          <w:noProof/>
          <w:szCs w:val="32"/>
          <w:cs/>
          <w:lang w:bidi="th-TH"/>
        </w:rPr>
        <w:t xml:space="preserve">ออนไลน์]. </w:t>
      </w:r>
      <w:r w:rsidRPr="00C31DFD">
        <w:rPr>
          <w:rFonts w:cstheme="majorBidi"/>
          <w:noProof/>
          <w:szCs w:val="32"/>
        </w:rPr>
        <w:t>Available at: https://pythonprogramming.net/named-entity-recognition-stanford-ner-tagger/.</w:t>
      </w:r>
    </w:p>
    <w:p w14:paraId="00700574" w14:textId="5A80B730" w:rsidR="00F701AF" w:rsidRPr="00C31DFD" w:rsidRDefault="00F701AF" w:rsidP="00F701AF">
      <w:pPr>
        <w:widowControl w:val="0"/>
        <w:autoSpaceDE w:val="0"/>
        <w:autoSpaceDN w:val="0"/>
        <w:adjustRightInd w:val="0"/>
        <w:spacing w:after="120" w:line="240" w:lineRule="auto"/>
        <w:ind w:left="640" w:hanging="640"/>
        <w:rPr>
          <w:rFonts w:cstheme="majorBidi"/>
          <w:noProof/>
          <w:szCs w:val="32"/>
          <w:lang w:bidi="th-TH"/>
        </w:rPr>
      </w:pPr>
      <w:r w:rsidRPr="00C31DFD">
        <w:rPr>
          <w:rFonts w:cstheme="majorBidi"/>
          <w:noProof/>
          <w:szCs w:val="32"/>
        </w:rPr>
        <w:t>[14]</w:t>
      </w:r>
      <w:r w:rsidRPr="00C31DFD">
        <w:rPr>
          <w:rFonts w:cstheme="majorBidi"/>
          <w:noProof/>
          <w:szCs w:val="32"/>
        </w:rPr>
        <w:tab/>
        <w:t>“The Stanford Natural Language Processing Group”. [</w:t>
      </w:r>
      <w:r w:rsidRPr="00C31DFD">
        <w:rPr>
          <w:rFonts w:cstheme="majorBidi"/>
          <w:noProof/>
          <w:szCs w:val="32"/>
          <w:cs/>
          <w:lang w:bidi="th-TH"/>
        </w:rPr>
        <w:t xml:space="preserve">ออนไลน์]. </w:t>
      </w:r>
      <w:r w:rsidRPr="00C31DFD">
        <w:rPr>
          <w:rFonts w:cstheme="majorBidi"/>
          <w:noProof/>
          <w:szCs w:val="32"/>
        </w:rPr>
        <w:t>Available at: https://nlp.stanford.edu/software/CRF-NER.html</w:t>
      </w:r>
      <w:r w:rsidR="00C31DFD" w:rsidRPr="00C31DFD">
        <w:rPr>
          <w:rFonts w:cstheme="majorBidi"/>
          <w:noProof/>
          <w:szCs w:val="32"/>
          <w:lang w:bidi="th-TH"/>
        </w:rPr>
        <w:t>.</w:t>
      </w:r>
    </w:p>
    <w:p w14:paraId="648DE63D" w14:textId="170086E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5]</w:t>
      </w:r>
      <w:r w:rsidRPr="00C31DFD">
        <w:rPr>
          <w:rFonts w:cstheme="majorBidi"/>
          <w:noProof/>
          <w:szCs w:val="32"/>
        </w:rPr>
        <w:tab/>
        <w:t>“Natural Language Toolkit — NLTK 3.5 documentation”. [</w:t>
      </w:r>
      <w:r w:rsidRPr="00C31DFD">
        <w:rPr>
          <w:rFonts w:cstheme="majorBidi"/>
          <w:noProof/>
          <w:szCs w:val="32"/>
          <w:cs/>
          <w:lang w:bidi="th-TH"/>
        </w:rPr>
        <w:t xml:space="preserve">ออนไลน์]. </w:t>
      </w:r>
      <w:r w:rsidRPr="00C31DFD">
        <w:rPr>
          <w:rFonts w:cstheme="majorBidi"/>
          <w:noProof/>
          <w:szCs w:val="32"/>
        </w:rPr>
        <w:t xml:space="preserve">Available at: https://www.nltk.org/. </w:t>
      </w:r>
    </w:p>
    <w:p w14:paraId="32C6ADB8" w14:textId="0A43226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6]</w:t>
      </w:r>
      <w:r w:rsidRPr="00C31DFD">
        <w:rPr>
          <w:rFonts w:cstheme="majorBidi"/>
          <w:noProof/>
          <w:szCs w:val="32"/>
        </w:rPr>
        <w:tab/>
        <w:t>“spaCy 101: Everything you need to know · spaCy Usage Documentation”. [</w:t>
      </w:r>
      <w:r w:rsidRPr="00C31DFD">
        <w:rPr>
          <w:rFonts w:cstheme="majorBidi"/>
          <w:noProof/>
          <w:szCs w:val="32"/>
          <w:cs/>
          <w:lang w:bidi="th-TH"/>
        </w:rPr>
        <w:t xml:space="preserve">ออนไลน์]. </w:t>
      </w:r>
      <w:r w:rsidRPr="00C31DFD">
        <w:rPr>
          <w:rFonts w:cstheme="majorBidi"/>
          <w:noProof/>
          <w:szCs w:val="32"/>
        </w:rPr>
        <w:t>Available at: https://spacy.io/usage/spacy-101.</w:t>
      </w:r>
    </w:p>
    <w:p w14:paraId="0B033EF1" w14:textId="4C8CB4B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7]</w:t>
      </w:r>
      <w:r w:rsidRPr="00C31DFD">
        <w:rPr>
          <w:rFonts w:cstheme="majorBidi"/>
          <w:noProof/>
          <w:szCs w:val="32"/>
        </w:rPr>
        <w:tab/>
        <w:t>“7. Extracting Information from Text”. [</w:t>
      </w:r>
      <w:r w:rsidRPr="00C31DFD">
        <w:rPr>
          <w:rFonts w:cstheme="majorBidi"/>
          <w:noProof/>
          <w:szCs w:val="32"/>
          <w:cs/>
          <w:lang w:bidi="th-TH"/>
        </w:rPr>
        <w:t xml:space="preserve">ออนไลน์]. </w:t>
      </w:r>
      <w:r w:rsidRPr="00C31DFD">
        <w:rPr>
          <w:rFonts w:cstheme="majorBidi"/>
          <w:noProof/>
          <w:szCs w:val="32"/>
        </w:rPr>
        <w:t>Available at: https://www.nltk.org/book/ch07.html.</w:t>
      </w:r>
    </w:p>
    <w:p w14:paraId="169267E3" w14:textId="4CFED49C"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8]</w:t>
      </w:r>
      <w:r w:rsidRPr="00C31DFD">
        <w:rPr>
          <w:rFonts w:cstheme="majorBidi"/>
          <w:noProof/>
          <w:szCs w:val="32"/>
        </w:rPr>
        <w:tab/>
        <w:t>“Regular Expression Matching Can Be Simple And Fast”. [</w:t>
      </w:r>
      <w:r w:rsidRPr="00C31DFD">
        <w:rPr>
          <w:rFonts w:cstheme="majorBidi"/>
          <w:noProof/>
          <w:szCs w:val="32"/>
          <w:cs/>
          <w:lang w:bidi="th-TH"/>
        </w:rPr>
        <w:t xml:space="preserve">ออนไลน์]. </w:t>
      </w:r>
      <w:r w:rsidRPr="00C31DFD">
        <w:rPr>
          <w:rFonts w:cstheme="majorBidi"/>
          <w:noProof/>
          <w:szCs w:val="32"/>
        </w:rPr>
        <w:t>Available at: https://swtch.com/~rsc/regexp/regexp1.html.</w:t>
      </w:r>
    </w:p>
    <w:p w14:paraId="09A83C1F" w14:textId="672F3A9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9]</w:t>
      </w:r>
      <w:r w:rsidRPr="00C31DFD">
        <w:rPr>
          <w:rFonts w:cstheme="majorBidi"/>
          <w:noProof/>
          <w:szCs w:val="32"/>
        </w:rPr>
        <w:tab/>
        <w:t>“How do MP3 and WAV Files Differ?” [</w:t>
      </w:r>
      <w:r w:rsidRPr="00C31DFD">
        <w:rPr>
          <w:rFonts w:cstheme="majorBidi"/>
          <w:noProof/>
          <w:szCs w:val="32"/>
          <w:cs/>
          <w:lang w:bidi="th-TH"/>
        </w:rPr>
        <w:t xml:space="preserve">ออนไลน์]. </w:t>
      </w:r>
      <w:r w:rsidRPr="00C31DFD">
        <w:rPr>
          <w:rFonts w:cstheme="majorBidi"/>
          <w:noProof/>
          <w:szCs w:val="32"/>
        </w:rPr>
        <w:t>Available at: https://www.dawsons.co.uk/blog/how-do-mp3-and-wav-files-differ.</w:t>
      </w:r>
    </w:p>
    <w:p w14:paraId="16171DC6" w14:textId="19E87FF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0]</w:t>
      </w:r>
      <w:r w:rsidRPr="00C31DFD">
        <w:rPr>
          <w:rFonts w:cstheme="majorBidi"/>
          <w:noProof/>
          <w:szCs w:val="32"/>
        </w:rPr>
        <w:tab/>
        <w:t>“MP4 to WAV online file converter”. [</w:t>
      </w:r>
      <w:r w:rsidRPr="00C31DFD">
        <w:rPr>
          <w:rFonts w:cstheme="majorBidi"/>
          <w:noProof/>
          <w:szCs w:val="32"/>
          <w:cs/>
          <w:lang w:bidi="th-TH"/>
        </w:rPr>
        <w:t xml:space="preserve">ออนไลน์]. </w:t>
      </w:r>
      <w:r w:rsidRPr="00C31DFD">
        <w:rPr>
          <w:rFonts w:cstheme="majorBidi"/>
          <w:noProof/>
          <w:szCs w:val="32"/>
        </w:rPr>
        <w:t>Available at: https://audio.online-convert.com/convert/mp4-to-wav.</w:t>
      </w:r>
    </w:p>
    <w:p w14:paraId="33DE19D4" w14:textId="69250A98" w:rsidR="00200892" w:rsidRPr="00544409" w:rsidRDefault="00544409" w:rsidP="00F701AF">
      <w:pPr>
        <w:widowControl w:val="0"/>
        <w:autoSpaceDE w:val="0"/>
        <w:autoSpaceDN w:val="0"/>
        <w:adjustRightInd w:val="0"/>
        <w:spacing w:after="120" w:line="240" w:lineRule="auto"/>
        <w:ind w:left="640" w:hanging="640"/>
        <w:rPr>
          <w:rFonts w:cstheme="majorBidi"/>
          <w:szCs w:val="32"/>
          <w:rtl/>
          <w:cs/>
        </w:rPr>
      </w:pPr>
      <w:r w:rsidRPr="00C31DFD">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6D8233" w14:textId="77777777" w:rsidR="00F93047" w:rsidRDefault="00F93047" w:rsidP="00D4699D">
      <w:pPr>
        <w:spacing w:after="0" w:line="240" w:lineRule="auto"/>
      </w:pPr>
      <w:r>
        <w:separator/>
      </w:r>
    </w:p>
    <w:p w14:paraId="1828AA22" w14:textId="77777777" w:rsidR="00F93047" w:rsidRDefault="00F93047"/>
    <w:p w14:paraId="6B139864" w14:textId="77777777" w:rsidR="00F93047" w:rsidRDefault="00F93047" w:rsidP="00B52243"/>
    <w:p w14:paraId="69CA1D73" w14:textId="77777777" w:rsidR="00F93047" w:rsidRDefault="00F93047"/>
  </w:endnote>
  <w:endnote w:type="continuationSeparator" w:id="0">
    <w:p w14:paraId="5B23AD33" w14:textId="77777777" w:rsidR="00F93047" w:rsidRDefault="00F93047" w:rsidP="00D4699D">
      <w:pPr>
        <w:spacing w:after="0" w:line="240" w:lineRule="auto"/>
      </w:pPr>
      <w:r>
        <w:continuationSeparator/>
      </w:r>
    </w:p>
    <w:p w14:paraId="02B86DB3" w14:textId="77777777" w:rsidR="00F93047" w:rsidRDefault="00F93047"/>
    <w:p w14:paraId="78551C47" w14:textId="77777777" w:rsidR="00F93047" w:rsidRDefault="00F93047" w:rsidP="00B52243"/>
    <w:p w14:paraId="742ACF18" w14:textId="77777777" w:rsidR="00F93047" w:rsidRDefault="00F93047"/>
  </w:endnote>
  <w:endnote w:type="continuationNotice" w:id="1">
    <w:p w14:paraId="2967A0C6" w14:textId="77777777" w:rsidR="00F93047" w:rsidRDefault="00F930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F93047" w:rsidRDefault="00C34C97">
        <w:pPr>
          <w:pStyle w:val="aa"/>
          <w:jc w:val="center"/>
        </w:pPr>
      </w:p>
    </w:sdtContent>
  </w:sdt>
  <w:p w14:paraId="60494955" w14:textId="77777777" w:rsidR="00F93047" w:rsidRDefault="00F93047">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F93047" w:rsidRPr="00845FF8" w:rsidRDefault="00F93047" w:rsidP="00845FF8">
        <w:pPr>
          <w:pStyle w:val="aa"/>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F93047" w:rsidRDefault="00F93047">
    <w:pPr>
      <w:pStyle w:val="aa"/>
      <w:jc w:val="center"/>
    </w:pPr>
  </w:p>
  <w:p w14:paraId="243F92D1" w14:textId="77777777" w:rsidR="00F93047" w:rsidRDefault="00F9304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E4E5D9" w14:textId="77777777" w:rsidR="00F93047" w:rsidRDefault="00F93047" w:rsidP="00D4699D">
      <w:pPr>
        <w:spacing w:after="0" w:line="240" w:lineRule="auto"/>
      </w:pPr>
      <w:r>
        <w:separator/>
      </w:r>
    </w:p>
    <w:p w14:paraId="4652BF66" w14:textId="77777777" w:rsidR="00F93047" w:rsidRDefault="00F93047"/>
    <w:p w14:paraId="6F8598C6" w14:textId="77777777" w:rsidR="00F93047" w:rsidRDefault="00F93047" w:rsidP="00B52243"/>
    <w:p w14:paraId="7342D345" w14:textId="77777777" w:rsidR="00F93047" w:rsidRDefault="00F93047"/>
  </w:footnote>
  <w:footnote w:type="continuationSeparator" w:id="0">
    <w:p w14:paraId="2B4773FD" w14:textId="77777777" w:rsidR="00F93047" w:rsidRDefault="00F93047" w:rsidP="00D4699D">
      <w:pPr>
        <w:spacing w:after="0" w:line="240" w:lineRule="auto"/>
      </w:pPr>
      <w:r>
        <w:continuationSeparator/>
      </w:r>
    </w:p>
    <w:p w14:paraId="6F39764B" w14:textId="77777777" w:rsidR="00F93047" w:rsidRDefault="00F93047"/>
    <w:p w14:paraId="0A7BFCBB" w14:textId="77777777" w:rsidR="00F93047" w:rsidRDefault="00F93047" w:rsidP="00B52243"/>
    <w:p w14:paraId="519B518C" w14:textId="77777777" w:rsidR="00F93047" w:rsidRDefault="00F93047"/>
  </w:footnote>
  <w:footnote w:type="continuationNotice" w:id="1">
    <w:p w14:paraId="29E2939B" w14:textId="77777777" w:rsidR="00F93047" w:rsidRDefault="00F9304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F93047" w:rsidRDefault="00F93047" w:rsidP="00066311">
    <w:pPr>
      <w:pStyle w:val="a8"/>
    </w:pPr>
  </w:p>
  <w:p w14:paraId="4CD6E12D" w14:textId="6A895928" w:rsidR="00F93047" w:rsidRDefault="00F93047">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F93047" w:rsidRDefault="00F93047">
    <w:pPr>
      <w:pStyle w:val="a8"/>
      <w:jc w:val="right"/>
    </w:pPr>
  </w:p>
  <w:p w14:paraId="463DC24E" w14:textId="77777777" w:rsidR="00F93047" w:rsidRDefault="00F93047">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F93047" w:rsidRPr="006A315C" w:rsidRDefault="00F93047">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F93047" w:rsidRDefault="00F93047">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F93047" w:rsidRPr="006A315C" w:rsidRDefault="00F93047">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F93047" w:rsidRDefault="00F93047">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DA824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432697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1EDC5840"/>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3.%4"/>
      <w:lvlJc w:val="left"/>
      <w:pPr>
        <w:ind w:left="0" w:firstLine="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4D44"/>
    <w:rsid w:val="00005D94"/>
    <w:rsid w:val="0000600B"/>
    <w:rsid w:val="000069D9"/>
    <w:rsid w:val="0000710A"/>
    <w:rsid w:val="0000781C"/>
    <w:rsid w:val="00007DC2"/>
    <w:rsid w:val="0001030B"/>
    <w:rsid w:val="00010401"/>
    <w:rsid w:val="0001060C"/>
    <w:rsid w:val="00010702"/>
    <w:rsid w:val="00010B00"/>
    <w:rsid w:val="00011F01"/>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40D"/>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DFD"/>
    <w:rsid w:val="00025327"/>
    <w:rsid w:val="00025AED"/>
    <w:rsid w:val="00026721"/>
    <w:rsid w:val="0002699F"/>
    <w:rsid w:val="00026F6E"/>
    <w:rsid w:val="00027290"/>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129E"/>
    <w:rsid w:val="00041684"/>
    <w:rsid w:val="0004183F"/>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9AA"/>
    <w:rsid w:val="00057A53"/>
    <w:rsid w:val="00057CC7"/>
    <w:rsid w:val="00057DAF"/>
    <w:rsid w:val="00060794"/>
    <w:rsid w:val="00060C19"/>
    <w:rsid w:val="00060D6B"/>
    <w:rsid w:val="000611A3"/>
    <w:rsid w:val="0006141B"/>
    <w:rsid w:val="00062104"/>
    <w:rsid w:val="00062794"/>
    <w:rsid w:val="000628C5"/>
    <w:rsid w:val="00062FE9"/>
    <w:rsid w:val="000633EE"/>
    <w:rsid w:val="00063694"/>
    <w:rsid w:val="00063C23"/>
    <w:rsid w:val="0006412A"/>
    <w:rsid w:val="00064226"/>
    <w:rsid w:val="00064530"/>
    <w:rsid w:val="00064620"/>
    <w:rsid w:val="000648A4"/>
    <w:rsid w:val="00064D50"/>
    <w:rsid w:val="00065D63"/>
    <w:rsid w:val="00066052"/>
    <w:rsid w:val="00066311"/>
    <w:rsid w:val="000664BC"/>
    <w:rsid w:val="00066EF0"/>
    <w:rsid w:val="00067944"/>
    <w:rsid w:val="00067A20"/>
    <w:rsid w:val="00067C17"/>
    <w:rsid w:val="000703BE"/>
    <w:rsid w:val="000705E2"/>
    <w:rsid w:val="000709D6"/>
    <w:rsid w:val="00070D34"/>
    <w:rsid w:val="00071AE4"/>
    <w:rsid w:val="00071E22"/>
    <w:rsid w:val="00071FDA"/>
    <w:rsid w:val="00072081"/>
    <w:rsid w:val="000723C9"/>
    <w:rsid w:val="000727F0"/>
    <w:rsid w:val="00072A99"/>
    <w:rsid w:val="00073609"/>
    <w:rsid w:val="00073E2E"/>
    <w:rsid w:val="00076282"/>
    <w:rsid w:val="00076323"/>
    <w:rsid w:val="00076CFF"/>
    <w:rsid w:val="000774FE"/>
    <w:rsid w:val="000775F6"/>
    <w:rsid w:val="00077C69"/>
    <w:rsid w:val="00077F28"/>
    <w:rsid w:val="00080388"/>
    <w:rsid w:val="000803DB"/>
    <w:rsid w:val="000805D2"/>
    <w:rsid w:val="0008095C"/>
    <w:rsid w:val="000809F6"/>
    <w:rsid w:val="00081204"/>
    <w:rsid w:val="00082D4E"/>
    <w:rsid w:val="00083355"/>
    <w:rsid w:val="00084365"/>
    <w:rsid w:val="00084669"/>
    <w:rsid w:val="00084738"/>
    <w:rsid w:val="000850D6"/>
    <w:rsid w:val="0008588D"/>
    <w:rsid w:val="00085890"/>
    <w:rsid w:val="000858FF"/>
    <w:rsid w:val="0008606F"/>
    <w:rsid w:val="0008674D"/>
    <w:rsid w:val="00087060"/>
    <w:rsid w:val="00087E72"/>
    <w:rsid w:val="00090456"/>
    <w:rsid w:val="00090564"/>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D04"/>
    <w:rsid w:val="00096D0B"/>
    <w:rsid w:val="000972D0"/>
    <w:rsid w:val="000A03A4"/>
    <w:rsid w:val="000A0E51"/>
    <w:rsid w:val="000A1490"/>
    <w:rsid w:val="000A1EA6"/>
    <w:rsid w:val="000A2591"/>
    <w:rsid w:val="000A2743"/>
    <w:rsid w:val="000A2BB8"/>
    <w:rsid w:val="000A343A"/>
    <w:rsid w:val="000A3534"/>
    <w:rsid w:val="000A43EC"/>
    <w:rsid w:val="000A468B"/>
    <w:rsid w:val="000A46E3"/>
    <w:rsid w:val="000A478E"/>
    <w:rsid w:val="000A4A89"/>
    <w:rsid w:val="000A4B34"/>
    <w:rsid w:val="000A5439"/>
    <w:rsid w:val="000A5476"/>
    <w:rsid w:val="000A6740"/>
    <w:rsid w:val="000A7095"/>
    <w:rsid w:val="000A70DD"/>
    <w:rsid w:val="000A786D"/>
    <w:rsid w:val="000B02A6"/>
    <w:rsid w:val="000B0C26"/>
    <w:rsid w:val="000B0D51"/>
    <w:rsid w:val="000B0D6A"/>
    <w:rsid w:val="000B0ED5"/>
    <w:rsid w:val="000B17B7"/>
    <w:rsid w:val="000B28A6"/>
    <w:rsid w:val="000B2AAD"/>
    <w:rsid w:val="000B2BAF"/>
    <w:rsid w:val="000B3117"/>
    <w:rsid w:val="000B3241"/>
    <w:rsid w:val="000B3244"/>
    <w:rsid w:val="000B4847"/>
    <w:rsid w:val="000B5B88"/>
    <w:rsid w:val="000B65D6"/>
    <w:rsid w:val="000B6E7F"/>
    <w:rsid w:val="000B7755"/>
    <w:rsid w:val="000C0092"/>
    <w:rsid w:val="000C0216"/>
    <w:rsid w:val="000C0F74"/>
    <w:rsid w:val="000C1612"/>
    <w:rsid w:val="000C2895"/>
    <w:rsid w:val="000C2948"/>
    <w:rsid w:val="000C2E55"/>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1F88"/>
    <w:rsid w:val="000D25AD"/>
    <w:rsid w:val="000D28BF"/>
    <w:rsid w:val="000D2E02"/>
    <w:rsid w:val="000D373F"/>
    <w:rsid w:val="000D3EF9"/>
    <w:rsid w:val="000D438B"/>
    <w:rsid w:val="000D49A3"/>
    <w:rsid w:val="000D5965"/>
    <w:rsid w:val="000D5AF5"/>
    <w:rsid w:val="000D5FF5"/>
    <w:rsid w:val="000D645E"/>
    <w:rsid w:val="000D6A07"/>
    <w:rsid w:val="000D6AF3"/>
    <w:rsid w:val="000D6F3F"/>
    <w:rsid w:val="000D71B5"/>
    <w:rsid w:val="000D75FE"/>
    <w:rsid w:val="000D779E"/>
    <w:rsid w:val="000E073C"/>
    <w:rsid w:val="000E07D4"/>
    <w:rsid w:val="000E0E30"/>
    <w:rsid w:val="000E1619"/>
    <w:rsid w:val="000E281F"/>
    <w:rsid w:val="000E2A2D"/>
    <w:rsid w:val="000E2DAF"/>
    <w:rsid w:val="000E2FC8"/>
    <w:rsid w:val="000E39EA"/>
    <w:rsid w:val="000E3D7C"/>
    <w:rsid w:val="000E3D80"/>
    <w:rsid w:val="000E3F07"/>
    <w:rsid w:val="000E4825"/>
    <w:rsid w:val="000E5EBD"/>
    <w:rsid w:val="000E6347"/>
    <w:rsid w:val="000E766D"/>
    <w:rsid w:val="000E7984"/>
    <w:rsid w:val="000E79D0"/>
    <w:rsid w:val="000E7EE0"/>
    <w:rsid w:val="000F0315"/>
    <w:rsid w:val="000F062F"/>
    <w:rsid w:val="000F0BD7"/>
    <w:rsid w:val="000F10A6"/>
    <w:rsid w:val="000F1D7A"/>
    <w:rsid w:val="000F1E07"/>
    <w:rsid w:val="000F1E1E"/>
    <w:rsid w:val="000F2031"/>
    <w:rsid w:val="000F2952"/>
    <w:rsid w:val="000F2D65"/>
    <w:rsid w:val="000F2FFE"/>
    <w:rsid w:val="000F344E"/>
    <w:rsid w:val="000F39FF"/>
    <w:rsid w:val="000F421E"/>
    <w:rsid w:val="000F4348"/>
    <w:rsid w:val="000F55C7"/>
    <w:rsid w:val="000F6308"/>
    <w:rsid w:val="000F6BC2"/>
    <w:rsid w:val="000F7EAF"/>
    <w:rsid w:val="00100755"/>
    <w:rsid w:val="00100C21"/>
    <w:rsid w:val="00100E65"/>
    <w:rsid w:val="0010120E"/>
    <w:rsid w:val="0010218F"/>
    <w:rsid w:val="00102262"/>
    <w:rsid w:val="0010232D"/>
    <w:rsid w:val="00102A9E"/>
    <w:rsid w:val="00102B00"/>
    <w:rsid w:val="00102D99"/>
    <w:rsid w:val="001032DF"/>
    <w:rsid w:val="00104332"/>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E2F"/>
    <w:rsid w:val="00112F2F"/>
    <w:rsid w:val="00113055"/>
    <w:rsid w:val="00113888"/>
    <w:rsid w:val="001140FF"/>
    <w:rsid w:val="00114DB7"/>
    <w:rsid w:val="001150CB"/>
    <w:rsid w:val="001155A5"/>
    <w:rsid w:val="001160B2"/>
    <w:rsid w:val="00116171"/>
    <w:rsid w:val="00116903"/>
    <w:rsid w:val="00116A0E"/>
    <w:rsid w:val="00116B9C"/>
    <w:rsid w:val="00117953"/>
    <w:rsid w:val="00117F4E"/>
    <w:rsid w:val="001214A2"/>
    <w:rsid w:val="001215DA"/>
    <w:rsid w:val="00121DFB"/>
    <w:rsid w:val="001222B8"/>
    <w:rsid w:val="001225A5"/>
    <w:rsid w:val="00122ED9"/>
    <w:rsid w:val="00123621"/>
    <w:rsid w:val="001254C7"/>
    <w:rsid w:val="0012563E"/>
    <w:rsid w:val="001258F4"/>
    <w:rsid w:val="00125BF7"/>
    <w:rsid w:val="00126738"/>
    <w:rsid w:val="00126C36"/>
    <w:rsid w:val="00126F28"/>
    <w:rsid w:val="00127600"/>
    <w:rsid w:val="00130217"/>
    <w:rsid w:val="00130D52"/>
    <w:rsid w:val="00131267"/>
    <w:rsid w:val="0013170D"/>
    <w:rsid w:val="001317CB"/>
    <w:rsid w:val="00131E3D"/>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962"/>
    <w:rsid w:val="00140870"/>
    <w:rsid w:val="00140C83"/>
    <w:rsid w:val="001414AC"/>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0C64"/>
    <w:rsid w:val="00162506"/>
    <w:rsid w:val="00162D50"/>
    <w:rsid w:val="00162E7C"/>
    <w:rsid w:val="00163722"/>
    <w:rsid w:val="0016377E"/>
    <w:rsid w:val="00163C5D"/>
    <w:rsid w:val="00164641"/>
    <w:rsid w:val="001648FD"/>
    <w:rsid w:val="00164E99"/>
    <w:rsid w:val="00165DC8"/>
    <w:rsid w:val="001662E1"/>
    <w:rsid w:val="00166D68"/>
    <w:rsid w:val="00167AF4"/>
    <w:rsid w:val="00167CDB"/>
    <w:rsid w:val="00171294"/>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368"/>
    <w:rsid w:val="0018245E"/>
    <w:rsid w:val="00182A99"/>
    <w:rsid w:val="00182E0B"/>
    <w:rsid w:val="00183552"/>
    <w:rsid w:val="001836AE"/>
    <w:rsid w:val="001838A5"/>
    <w:rsid w:val="00183B8E"/>
    <w:rsid w:val="001843F8"/>
    <w:rsid w:val="00185B15"/>
    <w:rsid w:val="00186338"/>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4AB"/>
    <w:rsid w:val="00195599"/>
    <w:rsid w:val="00196E35"/>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A7F14"/>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578C"/>
    <w:rsid w:val="001B698A"/>
    <w:rsid w:val="001B7385"/>
    <w:rsid w:val="001B76D4"/>
    <w:rsid w:val="001B7840"/>
    <w:rsid w:val="001C01C4"/>
    <w:rsid w:val="001C04F5"/>
    <w:rsid w:val="001C0D85"/>
    <w:rsid w:val="001C1299"/>
    <w:rsid w:val="001C1399"/>
    <w:rsid w:val="001C1ABA"/>
    <w:rsid w:val="001C26D0"/>
    <w:rsid w:val="001C2BAB"/>
    <w:rsid w:val="001C30EF"/>
    <w:rsid w:val="001C315F"/>
    <w:rsid w:val="001C31A1"/>
    <w:rsid w:val="001C3479"/>
    <w:rsid w:val="001C3BD4"/>
    <w:rsid w:val="001C42A0"/>
    <w:rsid w:val="001C44F2"/>
    <w:rsid w:val="001C468D"/>
    <w:rsid w:val="001C4BD1"/>
    <w:rsid w:val="001C544A"/>
    <w:rsid w:val="001C5B96"/>
    <w:rsid w:val="001C6471"/>
    <w:rsid w:val="001C6EC7"/>
    <w:rsid w:val="001C7BC8"/>
    <w:rsid w:val="001C7BE1"/>
    <w:rsid w:val="001C7DCB"/>
    <w:rsid w:val="001D00C3"/>
    <w:rsid w:val="001D0600"/>
    <w:rsid w:val="001D0DF6"/>
    <w:rsid w:val="001D0E12"/>
    <w:rsid w:val="001D1AC6"/>
    <w:rsid w:val="001D259B"/>
    <w:rsid w:val="001D2E0D"/>
    <w:rsid w:val="001D3183"/>
    <w:rsid w:val="001D3C00"/>
    <w:rsid w:val="001D3D17"/>
    <w:rsid w:val="001D450A"/>
    <w:rsid w:val="001D4D85"/>
    <w:rsid w:val="001D55C0"/>
    <w:rsid w:val="001D57F3"/>
    <w:rsid w:val="001D622D"/>
    <w:rsid w:val="001D6439"/>
    <w:rsid w:val="001D6A3A"/>
    <w:rsid w:val="001D6A56"/>
    <w:rsid w:val="001D6FBD"/>
    <w:rsid w:val="001D728A"/>
    <w:rsid w:val="001D78DF"/>
    <w:rsid w:val="001D7D79"/>
    <w:rsid w:val="001E0245"/>
    <w:rsid w:val="001E089D"/>
    <w:rsid w:val="001E2F93"/>
    <w:rsid w:val="001E3684"/>
    <w:rsid w:val="001E3C69"/>
    <w:rsid w:val="001E3D33"/>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143"/>
    <w:rsid w:val="00201617"/>
    <w:rsid w:val="00201DB2"/>
    <w:rsid w:val="00202228"/>
    <w:rsid w:val="002029FE"/>
    <w:rsid w:val="00202C87"/>
    <w:rsid w:val="00203EA4"/>
    <w:rsid w:val="00204729"/>
    <w:rsid w:val="00204EF6"/>
    <w:rsid w:val="002050FA"/>
    <w:rsid w:val="0020522E"/>
    <w:rsid w:val="002053FD"/>
    <w:rsid w:val="00205691"/>
    <w:rsid w:val="00205712"/>
    <w:rsid w:val="00205A21"/>
    <w:rsid w:val="00206141"/>
    <w:rsid w:val="0020653D"/>
    <w:rsid w:val="00207444"/>
    <w:rsid w:val="002076C1"/>
    <w:rsid w:val="00207E43"/>
    <w:rsid w:val="0021017E"/>
    <w:rsid w:val="002103CF"/>
    <w:rsid w:val="002107ED"/>
    <w:rsid w:val="00210C60"/>
    <w:rsid w:val="00210CAD"/>
    <w:rsid w:val="0021102E"/>
    <w:rsid w:val="00211580"/>
    <w:rsid w:val="00211909"/>
    <w:rsid w:val="00211915"/>
    <w:rsid w:val="002119E6"/>
    <w:rsid w:val="00211FEC"/>
    <w:rsid w:val="002125C3"/>
    <w:rsid w:val="0021275C"/>
    <w:rsid w:val="00212DB4"/>
    <w:rsid w:val="00213087"/>
    <w:rsid w:val="00213465"/>
    <w:rsid w:val="002134C1"/>
    <w:rsid w:val="00213580"/>
    <w:rsid w:val="00214A9F"/>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D94"/>
    <w:rsid w:val="00237686"/>
    <w:rsid w:val="00237B3B"/>
    <w:rsid w:val="00237E6C"/>
    <w:rsid w:val="00240519"/>
    <w:rsid w:val="0024053B"/>
    <w:rsid w:val="00240BDD"/>
    <w:rsid w:val="00240F9D"/>
    <w:rsid w:val="00241438"/>
    <w:rsid w:val="00241500"/>
    <w:rsid w:val="00241B3B"/>
    <w:rsid w:val="002426AA"/>
    <w:rsid w:val="002431BF"/>
    <w:rsid w:val="00243AA6"/>
    <w:rsid w:val="00243E91"/>
    <w:rsid w:val="00244828"/>
    <w:rsid w:val="00244BB4"/>
    <w:rsid w:val="00244E90"/>
    <w:rsid w:val="002450DF"/>
    <w:rsid w:val="002452AA"/>
    <w:rsid w:val="00245843"/>
    <w:rsid w:val="00245AD7"/>
    <w:rsid w:val="00245EB4"/>
    <w:rsid w:val="00245EBC"/>
    <w:rsid w:val="00245FCA"/>
    <w:rsid w:val="00246051"/>
    <w:rsid w:val="00246F3D"/>
    <w:rsid w:val="002472A1"/>
    <w:rsid w:val="0024765E"/>
    <w:rsid w:val="00247881"/>
    <w:rsid w:val="00250F21"/>
    <w:rsid w:val="00251007"/>
    <w:rsid w:val="002514D9"/>
    <w:rsid w:val="0025174F"/>
    <w:rsid w:val="00251DB6"/>
    <w:rsid w:val="00251E44"/>
    <w:rsid w:val="002520DB"/>
    <w:rsid w:val="002524E7"/>
    <w:rsid w:val="002526A4"/>
    <w:rsid w:val="00252869"/>
    <w:rsid w:val="00252BC7"/>
    <w:rsid w:val="00252F4E"/>
    <w:rsid w:val="00253F3F"/>
    <w:rsid w:val="0025410D"/>
    <w:rsid w:val="00254810"/>
    <w:rsid w:val="0025536B"/>
    <w:rsid w:val="00255714"/>
    <w:rsid w:val="002565D0"/>
    <w:rsid w:val="00256989"/>
    <w:rsid w:val="002570A5"/>
    <w:rsid w:val="0025723F"/>
    <w:rsid w:val="0025767E"/>
    <w:rsid w:val="00257B64"/>
    <w:rsid w:val="0026087A"/>
    <w:rsid w:val="002610AD"/>
    <w:rsid w:val="00261C91"/>
    <w:rsid w:val="00261F9A"/>
    <w:rsid w:val="00262738"/>
    <w:rsid w:val="002648BD"/>
    <w:rsid w:val="00264AFA"/>
    <w:rsid w:val="00264E69"/>
    <w:rsid w:val="00265140"/>
    <w:rsid w:val="002655FA"/>
    <w:rsid w:val="00266974"/>
    <w:rsid w:val="00266FCE"/>
    <w:rsid w:val="00267BDC"/>
    <w:rsid w:val="00267E02"/>
    <w:rsid w:val="0027041C"/>
    <w:rsid w:val="0027065D"/>
    <w:rsid w:val="00270740"/>
    <w:rsid w:val="00271691"/>
    <w:rsid w:val="002716A2"/>
    <w:rsid w:val="002716F9"/>
    <w:rsid w:val="00272B6D"/>
    <w:rsid w:val="00272DEC"/>
    <w:rsid w:val="00273A17"/>
    <w:rsid w:val="00273B8E"/>
    <w:rsid w:val="00273D12"/>
    <w:rsid w:val="00274513"/>
    <w:rsid w:val="002748F6"/>
    <w:rsid w:val="00275F3D"/>
    <w:rsid w:val="0027625A"/>
    <w:rsid w:val="00276942"/>
    <w:rsid w:val="00276D44"/>
    <w:rsid w:val="00276D6B"/>
    <w:rsid w:val="00276DBF"/>
    <w:rsid w:val="00276ECB"/>
    <w:rsid w:val="00277040"/>
    <w:rsid w:val="002774D2"/>
    <w:rsid w:val="00277ED5"/>
    <w:rsid w:val="0028077A"/>
    <w:rsid w:val="00280FCA"/>
    <w:rsid w:val="002815F6"/>
    <w:rsid w:val="002818AE"/>
    <w:rsid w:val="00282534"/>
    <w:rsid w:val="00282608"/>
    <w:rsid w:val="00282902"/>
    <w:rsid w:val="00282AE1"/>
    <w:rsid w:val="00283744"/>
    <w:rsid w:val="00283F22"/>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674"/>
    <w:rsid w:val="002A58F0"/>
    <w:rsid w:val="002A5F1F"/>
    <w:rsid w:val="002A5F6C"/>
    <w:rsid w:val="002A63BE"/>
    <w:rsid w:val="002A6504"/>
    <w:rsid w:val="002A6588"/>
    <w:rsid w:val="002A6737"/>
    <w:rsid w:val="002A6A31"/>
    <w:rsid w:val="002A6AA6"/>
    <w:rsid w:val="002A7F24"/>
    <w:rsid w:val="002B000B"/>
    <w:rsid w:val="002B00C6"/>
    <w:rsid w:val="002B0C06"/>
    <w:rsid w:val="002B1563"/>
    <w:rsid w:val="002B16B7"/>
    <w:rsid w:val="002B1A67"/>
    <w:rsid w:val="002B1C3C"/>
    <w:rsid w:val="002B249E"/>
    <w:rsid w:val="002B26DA"/>
    <w:rsid w:val="002B26F6"/>
    <w:rsid w:val="002B3001"/>
    <w:rsid w:val="002B32E6"/>
    <w:rsid w:val="002B35B1"/>
    <w:rsid w:val="002B39D1"/>
    <w:rsid w:val="002B4CAF"/>
    <w:rsid w:val="002B4E22"/>
    <w:rsid w:val="002B54AD"/>
    <w:rsid w:val="002B5A63"/>
    <w:rsid w:val="002B6653"/>
    <w:rsid w:val="002B6995"/>
    <w:rsid w:val="002B6F59"/>
    <w:rsid w:val="002B6FDB"/>
    <w:rsid w:val="002B71EF"/>
    <w:rsid w:val="002B7600"/>
    <w:rsid w:val="002B7E62"/>
    <w:rsid w:val="002C037A"/>
    <w:rsid w:val="002C056F"/>
    <w:rsid w:val="002C0D29"/>
    <w:rsid w:val="002C1494"/>
    <w:rsid w:val="002C2EA8"/>
    <w:rsid w:val="002C3A48"/>
    <w:rsid w:val="002C4B7B"/>
    <w:rsid w:val="002C5215"/>
    <w:rsid w:val="002C5AC7"/>
    <w:rsid w:val="002C5B06"/>
    <w:rsid w:val="002C5F61"/>
    <w:rsid w:val="002C621C"/>
    <w:rsid w:val="002C6B68"/>
    <w:rsid w:val="002D0364"/>
    <w:rsid w:val="002D0496"/>
    <w:rsid w:val="002D1DEC"/>
    <w:rsid w:val="002D2F24"/>
    <w:rsid w:val="002D3547"/>
    <w:rsid w:val="002D3B6F"/>
    <w:rsid w:val="002D3CFF"/>
    <w:rsid w:val="002D497D"/>
    <w:rsid w:val="002D5CB9"/>
    <w:rsid w:val="002D64F9"/>
    <w:rsid w:val="002D7520"/>
    <w:rsid w:val="002E0454"/>
    <w:rsid w:val="002E07E5"/>
    <w:rsid w:val="002E0843"/>
    <w:rsid w:val="002E0CD0"/>
    <w:rsid w:val="002E128B"/>
    <w:rsid w:val="002E1506"/>
    <w:rsid w:val="002E15FA"/>
    <w:rsid w:val="002E1964"/>
    <w:rsid w:val="002E1B71"/>
    <w:rsid w:val="002E1CCE"/>
    <w:rsid w:val="002E2417"/>
    <w:rsid w:val="002E3012"/>
    <w:rsid w:val="002E334A"/>
    <w:rsid w:val="002E4470"/>
    <w:rsid w:val="002E4D86"/>
    <w:rsid w:val="002E4DA4"/>
    <w:rsid w:val="002E5F81"/>
    <w:rsid w:val="002E663B"/>
    <w:rsid w:val="002E6C25"/>
    <w:rsid w:val="002E73EA"/>
    <w:rsid w:val="002E7548"/>
    <w:rsid w:val="002F0433"/>
    <w:rsid w:val="002F069E"/>
    <w:rsid w:val="002F08B6"/>
    <w:rsid w:val="002F0B63"/>
    <w:rsid w:val="002F16AA"/>
    <w:rsid w:val="002F2D47"/>
    <w:rsid w:val="002F2F19"/>
    <w:rsid w:val="002F4538"/>
    <w:rsid w:val="002F4901"/>
    <w:rsid w:val="002F4942"/>
    <w:rsid w:val="002F494E"/>
    <w:rsid w:val="002F4CD5"/>
    <w:rsid w:val="002F4EAC"/>
    <w:rsid w:val="002F5279"/>
    <w:rsid w:val="002F55E5"/>
    <w:rsid w:val="002F562E"/>
    <w:rsid w:val="002F6242"/>
    <w:rsid w:val="002F6A84"/>
    <w:rsid w:val="002F6D97"/>
    <w:rsid w:val="002F7ABA"/>
    <w:rsid w:val="002F7C28"/>
    <w:rsid w:val="002F7D61"/>
    <w:rsid w:val="00300507"/>
    <w:rsid w:val="00301914"/>
    <w:rsid w:val="00301920"/>
    <w:rsid w:val="00301A87"/>
    <w:rsid w:val="0030210A"/>
    <w:rsid w:val="00302D56"/>
    <w:rsid w:val="00302E4B"/>
    <w:rsid w:val="00303624"/>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365"/>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C97"/>
    <w:rsid w:val="00317D04"/>
    <w:rsid w:val="00320FB0"/>
    <w:rsid w:val="003210EB"/>
    <w:rsid w:val="003218B2"/>
    <w:rsid w:val="00321941"/>
    <w:rsid w:val="00322746"/>
    <w:rsid w:val="003228A2"/>
    <w:rsid w:val="003228AC"/>
    <w:rsid w:val="00323FDC"/>
    <w:rsid w:val="003244BB"/>
    <w:rsid w:val="00324F45"/>
    <w:rsid w:val="00326019"/>
    <w:rsid w:val="00326915"/>
    <w:rsid w:val="00326D70"/>
    <w:rsid w:val="003272FA"/>
    <w:rsid w:val="003277C1"/>
    <w:rsid w:val="00327993"/>
    <w:rsid w:val="00327D13"/>
    <w:rsid w:val="0033008F"/>
    <w:rsid w:val="00330346"/>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013"/>
    <w:rsid w:val="00336912"/>
    <w:rsid w:val="003369FA"/>
    <w:rsid w:val="00340290"/>
    <w:rsid w:val="00340CF1"/>
    <w:rsid w:val="003413C7"/>
    <w:rsid w:val="00341FA6"/>
    <w:rsid w:val="0034224E"/>
    <w:rsid w:val="00343AF0"/>
    <w:rsid w:val="0034466F"/>
    <w:rsid w:val="00344B6C"/>
    <w:rsid w:val="00345693"/>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D3F"/>
    <w:rsid w:val="00352EDB"/>
    <w:rsid w:val="00353422"/>
    <w:rsid w:val="003534EE"/>
    <w:rsid w:val="003537F7"/>
    <w:rsid w:val="00353B1B"/>
    <w:rsid w:val="00353F32"/>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313"/>
    <w:rsid w:val="003648F7"/>
    <w:rsid w:val="00364913"/>
    <w:rsid w:val="00364B30"/>
    <w:rsid w:val="003659BF"/>
    <w:rsid w:val="00365C2C"/>
    <w:rsid w:val="0036710F"/>
    <w:rsid w:val="003674C0"/>
    <w:rsid w:val="003674E7"/>
    <w:rsid w:val="0036765A"/>
    <w:rsid w:val="003676A2"/>
    <w:rsid w:val="00367AD3"/>
    <w:rsid w:val="00367ADF"/>
    <w:rsid w:val="003704C2"/>
    <w:rsid w:val="00370FAA"/>
    <w:rsid w:val="0037133E"/>
    <w:rsid w:val="00371351"/>
    <w:rsid w:val="0037164A"/>
    <w:rsid w:val="00371B14"/>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5D6"/>
    <w:rsid w:val="00381B34"/>
    <w:rsid w:val="00382937"/>
    <w:rsid w:val="00382F12"/>
    <w:rsid w:val="0038445F"/>
    <w:rsid w:val="0038485F"/>
    <w:rsid w:val="00384A99"/>
    <w:rsid w:val="00384DCB"/>
    <w:rsid w:val="003850F2"/>
    <w:rsid w:val="00385179"/>
    <w:rsid w:val="0038527D"/>
    <w:rsid w:val="00385798"/>
    <w:rsid w:val="00386435"/>
    <w:rsid w:val="003868F0"/>
    <w:rsid w:val="00387043"/>
    <w:rsid w:val="0038709B"/>
    <w:rsid w:val="003871F8"/>
    <w:rsid w:val="003902A3"/>
    <w:rsid w:val="00390A23"/>
    <w:rsid w:val="00390B81"/>
    <w:rsid w:val="003910B7"/>
    <w:rsid w:val="003916DE"/>
    <w:rsid w:val="00391A25"/>
    <w:rsid w:val="00391EC0"/>
    <w:rsid w:val="0039203B"/>
    <w:rsid w:val="00392940"/>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4FA2"/>
    <w:rsid w:val="003A5208"/>
    <w:rsid w:val="003A544F"/>
    <w:rsid w:val="003A554D"/>
    <w:rsid w:val="003A55E2"/>
    <w:rsid w:val="003A574B"/>
    <w:rsid w:val="003A63CA"/>
    <w:rsid w:val="003A6790"/>
    <w:rsid w:val="003A686B"/>
    <w:rsid w:val="003A6D49"/>
    <w:rsid w:val="003A6FFF"/>
    <w:rsid w:val="003A73D3"/>
    <w:rsid w:val="003B02C5"/>
    <w:rsid w:val="003B0632"/>
    <w:rsid w:val="003B06A2"/>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650"/>
    <w:rsid w:val="003C1E8D"/>
    <w:rsid w:val="003C2053"/>
    <w:rsid w:val="003C21D2"/>
    <w:rsid w:val="003C27A9"/>
    <w:rsid w:val="003C2B3F"/>
    <w:rsid w:val="003C2BAF"/>
    <w:rsid w:val="003C2F05"/>
    <w:rsid w:val="003C3E6D"/>
    <w:rsid w:val="003C3F49"/>
    <w:rsid w:val="003C4234"/>
    <w:rsid w:val="003C4425"/>
    <w:rsid w:val="003C4700"/>
    <w:rsid w:val="003C5D3B"/>
    <w:rsid w:val="003C5E74"/>
    <w:rsid w:val="003C6373"/>
    <w:rsid w:val="003C639A"/>
    <w:rsid w:val="003C663B"/>
    <w:rsid w:val="003C6A9F"/>
    <w:rsid w:val="003C6D94"/>
    <w:rsid w:val="003C706D"/>
    <w:rsid w:val="003C708C"/>
    <w:rsid w:val="003C7727"/>
    <w:rsid w:val="003C7D69"/>
    <w:rsid w:val="003C7FD7"/>
    <w:rsid w:val="003D1EFD"/>
    <w:rsid w:val="003D2558"/>
    <w:rsid w:val="003D2846"/>
    <w:rsid w:val="003D36A7"/>
    <w:rsid w:val="003D3E88"/>
    <w:rsid w:val="003D442A"/>
    <w:rsid w:val="003D4952"/>
    <w:rsid w:val="003D4957"/>
    <w:rsid w:val="003D5D32"/>
    <w:rsid w:val="003D5E4C"/>
    <w:rsid w:val="003D5E8A"/>
    <w:rsid w:val="003D63C4"/>
    <w:rsid w:val="003D6653"/>
    <w:rsid w:val="003D6B26"/>
    <w:rsid w:val="003E051F"/>
    <w:rsid w:val="003E0FFF"/>
    <w:rsid w:val="003E160C"/>
    <w:rsid w:val="003E1C1C"/>
    <w:rsid w:val="003E218B"/>
    <w:rsid w:val="003E24B7"/>
    <w:rsid w:val="003E24CD"/>
    <w:rsid w:val="003E275D"/>
    <w:rsid w:val="003E27B3"/>
    <w:rsid w:val="003E2993"/>
    <w:rsid w:val="003E2D43"/>
    <w:rsid w:val="003E33E5"/>
    <w:rsid w:val="003E33F7"/>
    <w:rsid w:val="003E4097"/>
    <w:rsid w:val="003E46CC"/>
    <w:rsid w:val="003E4B5E"/>
    <w:rsid w:val="003E4EEB"/>
    <w:rsid w:val="003E5699"/>
    <w:rsid w:val="003E5995"/>
    <w:rsid w:val="003E5A52"/>
    <w:rsid w:val="003E75B2"/>
    <w:rsid w:val="003F0E85"/>
    <w:rsid w:val="003F0EDD"/>
    <w:rsid w:val="003F111E"/>
    <w:rsid w:val="003F15A7"/>
    <w:rsid w:val="003F1740"/>
    <w:rsid w:val="003F1D4F"/>
    <w:rsid w:val="003F1F3C"/>
    <w:rsid w:val="003F2132"/>
    <w:rsid w:val="003F2BE3"/>
    <w:rsid w:val="003F2EF0"/>
    <w:rsid w:val="003F322E"/>
    <w:rsid w:val="003F3E7A"/>
    <w:rsid w:val="003F3E7B"/>
    <w:rsid w:val="003F4039"/>
    <w:rsid w:val="003F4188"/>
    <w:rsid w:val="003F4485"/>
    <w:rsid w:val="003F457E"/>
    <w:rsid w:val="003F4EB5"/>
    <w:rsid w:val="003F4FE6"/>
    <w:rsid w:val="003F563D"/>
    <w:rsid w:val="003F564F"/>
    <w:rsid w:val="003F5DDD"/>
    <w:rsid w:val="003F6F3D"/>
    <w:rsid w:val="003F703A"/>
    <w:rsid w:val="003F7350"/>
    <w:rsid w:val="003F73E4"/>
    <w:rsid w:val="003F788E"/>
    <w:rsid w:val="003F7F3F"/>
    <w:rsid w:val="004007A5"/>
    <w:rsid w:val="00401191"/>
    <w:rsid w:val="00401DA8"/>
    <w:rsid w:val="00401E5E"/>
    <w:rsid w:val="004024FF"/>
    <w:rsid w:val="00402C7E"/>
    <w:rsid w:val="00402D17"/>
    <w:rsid w:val="00403037"/>
    <w:rsid w:val="0040342A"/>
    <w:rsid w:val="00403653"/>
    <w:rsid w:val="0040380A"/>
    <w:rsid w:val="004038E0"/>
    <w:rsid w:val="00404A4A"/>
    <w:rsid w:val="00405362"/>
    <w:rsid w:val="00405500"/>
    <w:rsid w:val="00405AB9"/>
    <w:rsid w:val="004076BF"/>
    <w:rsid w:val="004077BC"/>
    <w:rsid w:val="00407954"/>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50F1"/>
    <w:rsid w:val="00425997"/>
    <w:rsid w:val="00425AF9"/>
    <w:rsid w:val="00425B6A"/>
    <w:rsid w:val="00426003"/>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DDC"/>
    <w:rsid w:val="00442DAB"/>
    <w:rsid w:val="004433C3"/>
    <w:rsid w:val="00443BF8"/>
    <w:rsid w:val="00443E47"/>
    <w:rsid w:val="004441F4"/>
    <w:rsid w:val="00444396"/>
    <w:rsid w:val="004449A1"/>
    <w:rsid w:val="004449C4"/>
    <w:rsid w:val="0044595B"/>
    <w:rsid w:val="00445A1E"/>
    <w:rsid w:val="00445A98"/>
    <w:rsid w:val="00445BC5"/>
    <w:rsid w:val="00446466"/>
    <w:rsid w:val="0044684D"/>
    <w:rsid w:val="00446B87"/>
    <w:rsid w:val="00446C46"/>
    <w:rsid w:val="00446FF2"/>
    <w:rsid w:val="004474BB"/>
    <w:rsid w:val="004474E5"/>
    <w:rsid w:val="004479A4"/>
    <w:rsid w:val="00447A4D"/>
    <w:rsid w:val="00447C47"/>
    <w:rsid w:val="00450636"/>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079"/>
    <w:rsid w:val="00455952"/>
    <w:rsid w:val="00455DF3"/>
    <w:rsid w:val="00455E47"/>
    <w:rsid w:val="00455FF1"/>
    <w:rsid w:val="0045608E"/>
    <w:rsid w:val="00456213"/>
    <w:rsid w:val="004562EE"/>
    <w:rsid w:val="00456EBB"/>
    <w:rsid w:val="0045705C"/>
    <w:rsid w:val="004572B7"/>
    <w:rsid w:val="004573A5"/>
    <w:rsid w:val="00457598"/>
    <w:rsid w:val="00457636"/>
    <w:rsid w:val="00460029"/>
    <w:rsid w:val="004603BA"/>
    <w:rsid w:val="00460531"/>
    <w:rsid w:val="00460579"/>
    <w:rsid w:val="00461D99"/>
    <w:rsid w:val="0046201C"/>
    <w:rsid w:val="0046294F"/>
    <w:rsid w:val="00462972"/>
    <w:rsid w:val="004629E4"/>
    <w:rsid w:val="0046348A"/>
    <w:rsid w:val="004634E0"/>
    <w:rsid w:val="00463814"/>
    <w:rsid w:val="00463F4D"/>
    <w:rsid w:val="00464205"/>
    <w:rsid w:val="0046453B"/>
    <w:rsid w:val="004645A5"/>
    <w:rsid w:val="00464C4E"/>
    <w:rsid w:val="00464CF6"/>
    <w:rsid w:val="00465997"/>
    <w:rsid w:val="00465FE7"/>
    <w:rsid w:val="00466459"/>
    <w:rsid w:val="00466D4F"/>
    <w:rsid w:val="004672FC"/>
    <w:rsid w:val="004676BC"/>
    <w:rsid w:val="004678B3"/>
    <w:rsid w:val="004711C0"/>
    <w:rsid w:val="00471624"/>
    <w:rsid w:val="00471760"/>
    <w:rsid w:val="004722D8"/>
    <w:rsid w:val="0047246C"/>
    <w:rsid w:val="004726F0"/>
    <w:rsid w:val="00473097"/>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474D"/>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39CF"/>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69"/>
    <w:rsid w:val="004A18E0"/>
    <w:rsid w:val="004A210B"/>
    <w:rsid w:val="004A24DF"/>
    <w:rsid w:val="004A28DB"/>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06C"/>
    <w:rsid w:val="004C1431"/>
    <w:rsid w:val="004C1693"/>
    <w:rsid w:val="004C172F"/>
    <w:rsid w:val="004C17D3"/>
    <w:rsid w:val="004C1B1A"/>
    <w:rsid w:val="004C1CFD"/>
    <w:rsid w:val="004C1EF5"/>
    <w:rsid w:val="004C2586"/>
    <w:rsid w:val="004C2DE8"/>
    <w:rsid w:val="004C31D9"/>
    <w:rsid w:val="004C49FC"/>
    <w:rsid w:val="004C527E"/>
    <w:rsid w:val="004C528D"/>
    <w:rsid w:val="004C5A43"/>
    <w:rsid w:val="004C5C58"/>
    <w:rsid w:val="004C631F"/>
    <w:rsid w:val="004C6925"/>
    <w:rsid w:val="004C6971"/>
    <w:rsid w:val="004C7160"/>
    <w:rsid w:val="004C7BC6"/>
    <w:rsid w:val="004D0272"/>
    <w:rsid w:val="004D0417"/>
    <w:rsid w:val="004D1196"/>
    <w:rsid w:val="004D123A"/>
    <w:rsid w:val="004D1810"/>
    <w:rsid w:val="004D1D81"/>
    <w:rsid w:val="004D2C68"/>
    <w:rsid w:val="004D2DF2"/>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AE0"/>
    <w:rsid w:val="004E3D71"/>
    <w:rsid w:val="004E459B"/>
    <w:rsid w:val="004E4BAD"/>
    <w:rsid w:val="004E522E"/>
    <w:rsid w:val="004E5DDD"/>
    <w:rsid w:val="004E62F1"/>
    <w:rsid w:val="004E64CD"/>
    <w:rsid w:val="004E66A4"/>
    <w:rsid w:val="004E70F4"/>
    <w:rsid w:val="004E74DE"/>
    <w:rsid w:val="004E752E"/>
    <w:rsid w:val="004E7733"/>
    <w:rsid w:val="004E776D"/>
    <w:rsid w:val="004F0F12"/>
    <w:rsid w:val="004F17D2"/>
    <w:rsid w:val="004F1E70"/>
    <w:rsid w:val="004F2064"/>
    <w:rsid w:val="004F25AE"/>
    <w:rsid w:val="004F26A2"/>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1"/>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1E2"/>
    <w:rsid w:val="00515224"/>
    <w:rsid w:val="00515619"/>
    <w:rsid w:val="005157CF"/>
    <w:rsid w:val="00516351"/>
    <w:rsid w:val="005163B3"/>
    <w:rsid w:val="00516ECB"/>
    <w:rsid w:val="00517731"/>
    <w:rsid w:val="00517F2C"/>
    <w:rsid w:val="005203DA"/>
    <w:rsid w:val="00520AE6"/>
    <w:rsid w:val="00521433"/>
    <w:rsid w:val="00521449"/>
    <w:rsid w:val="00521E54"/>
    <w:rsid w:val="005223DA"/>
    <w:rsid w:val="00522CDE"/>
    <w:rsid w:val="00522DE8"/>
    <w:rsid w:val="00523408"/>
    <w:rsid w:val="0052648F"/>
    <w:rsid w:val="0052751D"/>
    <w:rsid w:val="0052752E"/>
    <w:rsid w:val="00527B05"/>
    <w:rsid w:val="00527BEC"/>
    <w:rsid w:val="00527CF9"/>
    <w:rsid w:val="005303EF"/>
    <w:rsid w:val="005305AA"/>
    <w:rsid w:val="00531979"/>
    <w:rsid w:val="00531B7C"/>
    <w:rsid w:val="00531CC4"/>
    <w:rsid w:val="00531CDB"/>
    <w:rsid w:val="005324F7"/>
    <w:rsid w:val="00532570"/>
    <w:rsid w:val="00532AF0"/>
    <w:rsid w:val="0053393D"/>
    <w:rsid w:val="005340B3"/>
    <w:rsid w:val="00534233"/>
    <w:rsid w:val="005348AF"/>
    <w:rsid w:val="00534A05"/>
    <w:rsid w:val="00534DDC"/>
    <w:rsid w:val="00534EE3"/>
    <w:rsid w:val="00534F67"/>
    <w:rsid w:val="005350BA"/>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1E98"/>
    <w:rsid w:val="00541EDB"/>
    <w:rsid w:val="00542330"/>
    <w:rsid w:val="00543000"/>
    <w:rsid w:val="0054344F"/>
    <w:rsid w:val="00543746"/>
    <w:rsid w:val="00543752"/>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DAF"/>
    <w:rsid w:val="00556066"/>
    <w:rsid w:val="005560C6"/>
    <w:rsid w:val="0055710D"/>
    <w:rsid w:val="005612E4"/>
    <w:rsid w:val="00561A75"/>
    <w:rsid w:val="0056215C"/>
    <w:rsid w:val="0056264A"/>
    <w:rsid w:val="0056265B"/>
    <w:rsid w:val="00562A95"/>
    <w:rsid w:val="00562EF1"/>
    <w:rsid w:val="0056304F"/>
    <w:rsid w:val="00563293"/>
    <w:rsid w:val="005634BF"/>
    <w:rsid w:val="005638EE"/>
    <w:rsid w:val="00563D9F"/>
    <w:rsid w:val="00564253"/>
    <w:rsid w:val="0056460B"/>
    <w:rsid w:val="00564BCA"/>
    <w:rsid w:val="00564FA2"/>
    <w:rsid w:val="00565D31"/>
    <w:rsid w:val="00565F29"/>
    <w:rsid w:val="0056659F"/>
    <w:rsid w:val="0056675B"/>
    <w:rsid w:val="005669AD"/>
    <w:rsid w:val="005669C2"/>
    <w:rsid w:val="0056728C"/>
    <w:rsid w:val="00567290"/>
    <w:rsid w:val="0056734C"/>
    <w:rsid w:val="00567630"/>
    <w:rsid w:val="0056763A"/>
    <w:rsid w:val="00567A8F"/>
    <w:rsid w:val="0057028E"/>
    <w:rsid w:val="00570429"/>
    <w:rsid w:val="00570E55"/>
    <w:rsid w:val="005711D2"/>
    <w:rsid w:val="005721FE"/>
    <w:rsid w:val="00572480"/>
    <w:rsid w:val="00572CD1"/>
    <w:rsid w:val="00573DD0"/>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5A58"/>
    <w:rsid w:val="005866D3"/>
    <w:rsid w:val="00586746"/>
    <w:rsid w:val="005867F8"/>
    <w:rsid w:val="00586AA4"/>
    <w:rsid w:val="0058743B"/>
    <w:rsid w:val="00587FA7"/>
    <w:rsid w:val="00587FD0"/>
    <w:rsid w:val="00590367"/>
    <w:rsid w:val="0059057D"/>
    <w:rsid w:val="00590B41"/>
    <w:rsid w:val="00591579"/>
    <w:rsid w:val="00591C39"/>
    <w:rsid w:val="00591F30"/>
    <w:rsid w:val="00593928"/>
    <w:rsid w:val="00594EE8"/>
    <w:rsid w:val="0059618C"/>
    <w:rsid w:val="005A058B"/>
    <w:rsid w:val="005A06FE"/>
    <w:rsid w:val="005A0BE9"/>
    <w:rsid w:val="005A18AC"/>
    <w:rsid w:val="005A2662"/>
    <w:rsid w:val="005A2987"/>
    <w:rsid w:val="005A2B45"/>
    <w:rsid w:val="005A2C38"/>
    <w:rsid w:val="005A2DD1"/>
    <w:rsid w:val="005A3980"/>
    <w:rsid w:val="005A4354"/>
    <w:rsid w:val="005A43BF"/>
    <w:rsid w:val="005A4499"/>
    <w:rsid w:val="005A44C6"/>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971"/>
    <w:rsid w:val="005D7BE6"/>
    <w:rsid w:val="005D7D35"/>
    <w:rsid w:val="005D7F81"/>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1F6C"/>
    <w:rsid w:val="005F202B"/>
    <w:rsid w:val="005F25B2"/>
    <w:rsid w:val="005F2B8C"/>
    <w:rsid w:val="005F3458"/>
    <w:rsid w:val="005F3497"/>
    <w:rsid w:val="005F3785"/>
    <w:rsid w:val="005F3AAC"/>
    <w:rsid w:val="005F3C74"/>
    <w:rsid w:val="005F43F2"/>
    <w:rsid w:val="005F47E1"/>
    <w:rsid w:val="005F4BA5"/>
    <w:rsid w:val="005F5370"/>
    <w:rsid w:val="005F5790"/>
    <w:rsid w:val="005F58AB"/>
    <w:rsid w:val="005F5C40"/>
    <w:rsid w:val="005F5CE0"/>
    <w:rsid w:val="005F61C4"/>
    <w:rsid w:val="005F678F"/>
    <w:rsid w:val="005F6A2D"/>
    <w:rsid w:val="005F6E46"/>
    <w:rsid w:val="005F7E05"/>
    <w:rsid w:val="00600FA6"/>
    <w:rsid w:val="00601FAF"/>
    <w:rsid w:val="00603169"/>
    <w:rsid w:val="006035BA"/>
    <w:rsid w:val="00604067"/>
    <w:rsid w:val="006041A5"/>
    <w:rsid w:val="00604593"/>
    <w:rsid w:val="006045CC"/>
    <w:rsid w:val="00604930"/>
    <w:rsid w:val="00604DCB"/>
    <w:rsid w:val="00604FCE"/>
    <w:rsid w:val="00605310"/>
    <w:rsid w:val="00605E3C"/>
    <w:rsid w:val="006062BA"/>
    <w:rsid w:val="00606302"/>
    <w:rsid w:val="00606B59"/>
    <w:rsid w:val="006073EE"/>
    <w:rsid w:val="006076F1"/>
    <w:rsid w:val="006078C3"/>
    <w:rsid w:val="00610556"/>
    <w:rsid w:val="006116FD"/>
    <w:rsid w:val="00612006"/>
    <w:rsid w:val="00612049"/>
    <w:rsid w:val="00612659"/>
    <w:rsid w:val="00612F0B"/>
    <w:rsid w:val="006134F3"/>
    <w:rsid w:val="0061356E"/>
    <w:rsid w:val="00613649"/>
    <w:rsid w:val="00613FE6"/>
    <w:rsid w:val="006146BB"/>
    <w:rsid w:val="00614C34"/>
    <w:rsid w:val="00615225"/>
    <w:rsid w:val="00615BC5"/>
    <w:rsid w:val="00615D05"/>
    <w:rsid w:val="00615F11"/>
    <w:rsid w:val="00616CEC"/>
    <w:rsid w:val="00616CF5"/>
    <w:rsid w:val="006203A6"/>
    <w:rsid w:val="006203AD"/>
    <w:rsid w:val="006208C1"/>
    <w:rsid w:val="00620F6C"/>
    <w:rsid w:val="00621103"/>
    <w:rsid w:val="006213BB"/>
    <w:rsid w:val="00621D52"/>
    <w:rsid w:val="00621FF3"/>
    <w:rsid w:val="00622208"/>
    <w:rsid w:val="00622216"/>
    <w:rsid w:val="00622D4F"/>
    <w:rsid w:val="00622F78"/>
    <w:rsid w:val="00623810"/>
    <w:rsid w:val="00623B16"/>
    <w:rsid w:val="00623B85"/>
    <w:rsid w:val="00623BCA"/>
    <w:rsid w:val="00624658"/>
    <w:rsid w:val="0062483D"/>
    <w:rsid w:val="006249B2"/>
    <w:rsid w:val="00625B66"/>
    <w:rsid w:val="00626080"/>
    <w:rsid w:val="00626961"/>
    <w:rsid w:val="00626B8E"/>
    <w:rsid w:val="00627222"/>
    <w:rsid w:val="006273C3"/>
    <w:rsid w:val="0062743F"/>
    <w:rsid w:val="00627575"/>
    <w:rsid w:val="0063042A"/>
    <w:rsid w:val="006306FC"/>
    <w:rsid w:val="00630D54"/>
    <w:rsid w:val="00630F53"/>
    <w:rsid w:val="0063142D"/>
    <w:rsid w:val="00632436"/>
    <w:rsid w:val="00633073"/>
    <w:rsid w:val="00633544"/>
    <w:rsid w:val="00633934"/>
    <w:rsid w:val="00634782"/>
    <w:rsid w:val="006348A4"/>
    <w:rsid w:val="00634948"/>
    <w:rsid w:val="00634A47"/>
    <w:rsid w:val="00635920"/>
    <w:rsid w:val="00635E95"/>
    <w:rsid w:val="00635FC9"/>
    <w:rsid w:val="0063610E"/>
    <w:rsid w:val="00636A95"/>
    <w:rsid w:val="00636D9F"/>
    <w:rsid w:val="00637375"/>
    <w:rsid w:val="00637695"/>
    <w:rsid w:val="006377E5"/>
    <w:rsid w:val="00637FA4"/>
    <w:rsid w:val="00641066"/>
    <w:rsid w:val="0064153B"/>
    <w:rsid w:val="006419A9"/>
    <w:rsid w:val="00641D88"/>
    <w:rsid w:val="00641F19"/>
    <w:rsid w:val="00641F81"/>
    <w:rsid w:val="006423C6"/>
    <w:rsid w:val="0064295C"/>
    <w:rsid w:val="00642D12"/>
    <w:rsid w:val="00643ABA"/>
    <w:rsid w:val="00643F85"/>
    <w:rsid w:val="00644253"/>
    <w:rsid w:val="00644BBF"/>
    <w:rsid w:val="0064523A"/>
    <w:rsid w:val="0064566F"/>
    <w:rsid w:val="00645950"/>
    <w:rsid w:val="00645B6E"/>
    <w:rsid w:val="0064641E"/>
    <w:rsid w:val="00646F83"/>
    <w:rsid w:val="00647273"/>
    <w:rsid w:val="00647B64"/>
    <w:rsid w:val="00647BC3"/>
    <w:rsid w:val="00650032"/>
    <w:rsid w:val="006501E6"/>
    <w:rsid w:val="00651A41"/>
    <w:rsid w:val="00652553"/>
    <w:rsid w:val="006526B1"/>
    <w:rsid w:val="006527A0"/>
    <w:rsid w:val="0065283B"/>
    <w:rsid w:val="006531B6"/>
    <w:rsid w:val="006534E7"/>
    <w:rsid w:val="0065350D"/>
    <w:rsid w:val="006536B8"/>
    <w:rsid w:val="006538E9"/>
    <w:rsid w:val="0065501C"/>
    <w:rsid w:val="00655389"/>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0DD"/>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221"/>
    <w:rsid w:val="00676325"/>
    <w:rsid w:val="0067720D"/>
    <w:rsid w:val="0068002A"/>
    <w:rsid w:val="00680678"/>
    <w:rsid w:val="006808A8"/>
    <w:rsid w:val="006813E0"/>
    <w:rsid w:val="006818F9"/>
    <w:rsid w:val="006820C9"/>
    <w:rsid w:val="006823EC"/>
    <w:rsid w:val="00682906"/>
    <w:rsid w:val="00682E13"/>
    <w:rsid w:val="0068339D"/>
    <w:rsid w:val="00683448"/>
    <w:rsid w:val="006835B2"/>
    <w:rsid w:val="00683843"/>
    <w:rsid w:val="00684A44"/>
    <w:rsid w:val="006850F0"/>
    <w:rsid w:val="00686436"/>
    <w:rsid w:val="00686D0D"/>
    <w:rsid w:val="00687061"/>
    <w:rsid w:val="00687C0A"/>
    <w:rsid w:val="00687C97"/>
    <w:rsid w:val="00687FE2"/>
    <w:rsid w:val="006900DA"/>
    <w:rsid w:val="0069046A"/>
    <w:rsid w:val="006907EA"/>
    <w:rsid w:val="00690B4C"/>
    <w:rsid w:val="006916A8"/>
    <w:rsid w:val="006917CE"/>
    <w:rsid w:val="006918D4"/>
    <w:rsid w:val="00691A6F"/>
    <w:rsid w:val="00692248"/>
    <w:rsid w:val="00692907"/>
    <w:rsid w:val="00692AB7"/>
    <w:rsid w:val="00692C1F"/>
    <w:rsid w:val="00692C33"/>
    <w:rsid w:val="006932C7"/>
    <w:rsid w:val="00693303"/>
    <w:rsid w:val="006933D3"/>
    <w:rsid w:val="00693BD1"/>
    <w:rsid w:val="00693E74"/>
    <w:rsid w:val="00695361"/>
    <w:rsid w:val="00695392"/>
    <w:rsid w:val="0069564E"/>
    <w:rsid w:val="00695719"/>
    <w:rsid w:val="006959BA"/>
    <w:rsid w:val="00695A60"/>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1AF"/>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695"/>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69A"/>
    <w:rsid w:val="006E1E28"/>
    <w:rsid w:val="006E2138"/>
    <w:rsid w:val="006E2382"/>
    <w:rsid w:val="006E2464"/>
    <w:rsid w:val="006E28C9"/>
    <w:rsid w:val="006E2BBC"/>
    <w:rsid w:val="006E2DFE"/>
    <w:rsid w:val="006E2E37"/>
    <w:rsid w:val="006E3615"/>
    <w:rsid w:val="006E3655"/>
    <w:rsid w:val="006E36FB"/>
    <w:rsid w:val="006E3A8D"/>
    <w:rsid w:val="006E3D22"/>
    <w:rsid w:val="006E4019"/>
    <w:rsid w:val="006E4410"/>
    <w:rsid w:val="006E46AD"/>
    <w:rsid w:val="006E47DF"/>
    <w:rsid w:val="006E4C2C"/>
    <w:rsid w:val="006E5D9D"/>
    <w:rsid w:val="006E5EA1"/>
    <w:rsid w:val="006E6054"/>
    <w:rsid w:val="006E62C3"/>
    <w:rsid w:val="006E6936"/>
    <w:rsid w:val="006E6FB4"/>
    <w:rsid w:val="006E7056"/>
    <w:rsid w:val="006F12BA"/>
    <w:rsid w:val="006F16F7"/>
    <w:rsid w:val="006F1BC3"/>
    <w:rsid w:val="006F2446"/>
    <w:rsid w:val="006F3C6C"/>
    <w:rsid w:val="006F3F0B"/>
    <w:rsid w:val="006F4264"/>
    <w:rsid w:val="006F4A15"/>
    <w:rsid w:val="006F4AB9"/>
    <w:rsid w:val="006F4D0A"/>
    <w:rsid w:val="006F4EF2"/>
    <w:rsid w:val="006F509B"/>
    <w:rsid w:val="006F592F"/>
    <w:rsid w:val="006F5B46"/>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4A0"/>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3ECC"/>
    <w:rsid w:val="00724A16"/>
    <w:rsid w:val="00725379"/>
    <w:rsid w:val="007256D1"/>
    <w:rsid w:val="00725CCC"/>
    <w:rsid w:val="00727092"/>
    <w:rsid w:val="0072712F"/>
    <w:rsid w:val="007271DE"/>
    <w:rsid w:val="007275F2"/>
    <w:rsid w:val="00727E51"/>
    <w:rsid w:val="00730329"/>
    <w:rsid w:val="00730762"/>
    <w:rsid w:val="007310EB"/>
    <w:rsid w:val="007312B0"/>
    <w:rsid w:val="0073156D"/>
    <w:rsid w:val="00731649"/>
    <w:rsid w:val="00731697"/>
    <w:rsid w:val="00731715"/>
    <w:rsid w:val="00731A52"/>
    <w:rsid w:val="00731A92"/>
    <w:rsid w:val="00731BD2"/>
    <w:rsid w:val="00732023"/>
    <w:rsid w:val="00732374"/>
    <w:rsid w:val="007324ED"/>
    <w:rsid w:val="007328D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D81"/>
    <w:rsid w:val="00750E50"/>
    <w:rsid w:val="00751498"/>
    <w:rsid w:val="007515EF"/>
    <w:rsid w:val="0075168E"/>
    <w:rsid w:val="00751B76"/>
    <w:rsid w:val="007525D0"/>
    <w:rsid w:val="00752908"/>
    <w:rsid w:val="00752A4B"/>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79B"/>
    <w:rsid w:val="007639C0"/>
    <w:rsid w:val="00763A17"/>
    <w:rsid w:val="00764956"/>
    <w:rsid w:val="00764D75"/>
    <w:rsid w:val="00765B4D"/>
    <w:rsid w:val="00765F13"/>
    <w:rsid w:val="00766715"/>
    <w:rsid w:val="0076677C"/>
    <w:rsid w:val="0076698B"/>
    <w:rsid w:val="00766A11"/>
    <w:rsid w:val="00766A6B"/>
    <w:rsid w:val="0076744C"/>
    <w:rsid w:val="00770679"/>
    <w:rsid w:val="007708C5"/>
    <w:rsid w:val="00770FBD"/>
    <w:rsid w:val="007714ED"/>
    <w:rsid w:val="00771CC9"/>
    <w:rsid w:val="0077227B"/>
    <w:rsid w:val="00772BCA"/>
    <w:rsid w:val="00772D5E"/>
    <w:rsid w:val="00772F97"/>
    <w:rsid w:val="00773466"/>
    <w:rsid w:val="007744A1"/>
    <w:rsid w:val="00775335"/>
    <w:rsid w:val="00775916"/>
    <w:rsid w:val="00775B5B"/>
    <w:rsid w:val="00776530"/>
    <w:rsid w:val="0077664C"/>
    <w:rsid w:val="007767B5"/>
    <w:rsid w:val="007768E4"/>
    <w:rsid w:val="007772DD"/>
    <w:rsid w:val="00777A41"/>
    <w:rsid w:val="0078019E"/>
    <w:rsid w:val="00780BDD"/>
    <w:rsid w:val="00780F06"/>
    <w:rsid w:val="00780F09"/>
    <w:rsid w:val="00781F0C"/>
    <w:rsid w:val="0078216C"/>
    <w:rsid w:val="007823E2"/>
    <w:rsid w:val="007827C2"/>
    <w:rsid w:val="00782BDA"/>
    <w:rsid w:val="00782ECB"/>
    <w:rsid w:val="007831D3"/>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4A"/>
    <w:rsid w:val="007A03D1"/>
    <w:rsid w:val="007A08E6"/>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233"/>
    <w:rsid w:val="007A7AC1"/>
    <w:rsid w:val="007B0F77"/>
    <w:rsid w:val="007B2C2A"/>
    <w:rsid w:val="007B2E12"/>
    <w:rsid w:val="007B3F70"/>
    <w:rsid w:val="007B504D"/>
    <w:rsid w:val="007B59AF"/>
    <w:rsid w:val="007B5BDE"/>
    <w:rsid w:val="007B5CBE"/>
    <w:rsid w:val="007B5E9E"/>
    <w:rsid w:val="007B671F"/>
    <w:rsid w:val="007B6B3D"/>
    <w:rsid w:val="007B6BB8"/>
    <w:rsid w:val="007B6F3D"/>
    <w:rsid w:val="007B6F54"/>
    <w:rsid w:val="007B7054"/>
    <w:rsid w:val="007B70B1"/>
    <w:rsid w:val="007B7400"/>
    <w:rsid w:val="007B7603"/>
    <w:rsid w:val="007C0133"/>
    <w:rsid w:val="007C06FA"/>
    <w:rsid w:val="007C091C"/>
    <w:rsid w:val="007C0AD0"/>
    <w:rsid w:val="007C0D73"/>
    <w:rsid w:val="007C0E37"/>
    <w:rsid w:val="007C1057"/>
    <w:rsid w:val="007C1240"/>
    <w:rsid w:val="007C1615"/>
    <w:rsid w:val="007C193C"/>
    <w:rsid w:val="007C320B"/>
    <w:rsid w:val="007C33D2"/>
    <w:rsid w:val="007C41D8"/>
    <w:rsid w:val="007C42B8"/>
    <w:rsid w:val="007C450E"/>
    <w:rsid w:val="007C5937"/>
    <w:rsid w:val="007C5AB0"/>
    <w:rsid w:val="007C65A5"/>
    <w:rsid w:val="007C6672"/>
    <w:rsid w:val="007C78CD"/>
    <w:rsid w:val="007D00BC"/>
    <w:rsid w:val="007D05D9"/>
    <w:rsid w:val="007D0A01"/>
    <w:rsid w:val="007D10AC"/>
    <w:rsid w:val="007D1139"/>
    <w:rsid w:val="007D2A3F"/>
    <w:rsid w:val="007D35F9"/>
    <w:rsid w:val="007D3936"/>
    <w:rsid w:val="007D4582"/>
    <w:rsid w:val="007D4C96"/>
    <w:rsid w:val="007D52DB"/>
    <w:rsid w:val="007D5906"/>
    <w:rsid w:val="007D61AE"/>
    <w:rsid w:val="007D6229"/>
    <w:rsid w:val="007D6569"/>
    <w:rsid w:val="007D6CCF"/>
    <w:rsid w:val="007D6DB9"/>
    <w:rsid w:val="007D6EE0"/>
    <w:rsid w:val="007D7D85"/>
    <w:rsid w:val="007E04A7"/>
    <w:rsid w:val="007E0683"/>
    <w:rsid w:val="007E129E"/>
    <w:rsid w:val="007E1AFE"/>
    <w:rsid w:val="007E2503"/>
    <w:rsid w:val="007E2F20"/>
    <w:rsid w:val="007E33A4"/>
    <w:rsid w:val="007E3687"/>
    <w:rsid w:val="007E3A7B"/>
    <w:rsid w:val="007E477F"/>
    <w:rsid w:val="007E4B56"/>
    <w:rsid w:val="007E5706"/>
    <w:rsid w:val="007E584C"/>
    <w:rsid w:val="007E59EB"/>
    <w:rsid w:val="007E5A67"/>
    <w:rsid w:val="007E5ED7"/>
    <w:rsid w:val="007E6107"/>
    <w:rsid w:val="007E630C"/>
    <w:rsid w:val="007E7C1B"/>
    <w:rsid w:val="007F1BAE"/>
    <w:rsid w:val="007F2201"/>
    <w:rsid w:val="007F2801"/>
    <w:rsid w:val="007F2A50"/>
    <w:rsid w:val="007F2B80"/>
    <w:rsid w:val="007F3031"/>
    <w:rsid w:val="007F364A"/>
    <w:rsid w:val="007F418A"/>
    <w:rsid w:val="007F4445"/>
    <w:rsid w:val="007F4809"/>
    <w:rsid w:val="007F5455"/>
    <w:rsid w:val="007F6069"/>
    <w:rsid w:val="007F6AC0"/>
    <w:rsid w:val="007F6CC4"/>
    <w:rsid w:val="007F6E01"/>
    <w:rsid w:val="007F755C"/>
    <w:rsid w:val="0080013F"/>
    <w:rsid w:val="00800958"/>
    <w:rsid w:val="00800D92"/>
    <w:rsid w:val="00800FDA"/>
    <w:rsid w:val="00801101"/>
    <w:rsid w:val="00801129"/>
    <w:rsid w:val="00801A1E"/>
    <w:rsid w:val="00801B15"/>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01C"/>
    <w:rsid w:val="00807D5A"/>
    <w:rsid w:val="008100CF"/>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62E0"/>
    <w:rsid w:val="00816E11"/>
    <w:rsid w:val="00816FDF"/>
    <w:rsid w:val="00817176"/>
    <w:rsid w:val="00817562"/>
    <w:rsid w:val="00817C5C"/>
    <w:rsid w:val="00817CBB"/>
    <w:rsid w:val="00820D63"/>
    <w:rsid w:val="00821916"/>
    <w:rsid w:val="00821CCB"/>
    <w:rsid w:val="008238A0"/>
    <w:rsid w:val="00823989"/>
    <w:rsid w:val="00823E2D"/>
    <w:rsid w:val="00824412"/>
    <w:rsid w:val="008247B5"/>
    <w:rsid w:val="008249EF"/>
    <w:rsid w:val="00824FD1"/>
    <w:rsid w:val="0082545C"/>
    <w:rsid w:val="0082554B"/>
    <w:rsid w:val="00825F3B"/>
    <w:rsid w:val="00826E6A"/>
    <w:rsid w:val="008271E5"/>
    <w:rsid w:val="0082783E"/>
    <w:rsid w:val="0083010D"/>
    <w:rsid w:val="00830576"/>
    <w:rsid w:val="0083086E"/>
    <w:rsid w:val="008309BA"/>
    <w:rsid w:val="00831112"/>
    <w:rsid w:val="008314A3"/>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AA0"/>
    <w:rsid w:val="00841329"/>
    <w:rsid w:val="0084151D"/>
    <w:rsid w:val="0084160D"/>
    <w:rsid w:val="00841FDB"/>
    <w:rsid w:val="008423E9"/>
    <w:rsid w:val="00842B65"/>
    <w:rsid w:val="00843148"/>
    <w:rsid w:val="0084391B"/>
    <w:rsid w:val="00843B78"/>
    <w:rsid w:val="00843EA4"/>
    <w:rsid w:val="00843F39"/>
    <w:rsid w:val="0084467A"/>
    <w:rsid w:val="008456E9"/>
    <w:rsid w:val="00845FF8"/>
    <w:rsid w:val="00846311"/>
    <w:rsid w:val="00847EB7"/>
    <w:rsid w:val="00850B07"/>
    <w:rsid w:val="00850C8A"/>
    <w:rsid w:val="008511D7"/>
    <w:rsid w:val="00851895"/>
    <w:rsid w:val="008527D0"/>
    <w:rsid w:val="00853034"/>
    <w:rsid w:val="0085328F"/>
    <w:rsid w:val="00853C63"/>
    <w:rsid w:val="00854133"/>
    <w:rsid w:val="00854AC3"/>
    <w:rsid w:val="00854CCE"/>
    <w:rsid w:val="00854E53"/>
    <w:rsid w:val="0085570C"/>
    <w:rsid w:val="008567BE"/>
    <w:rsid w:val="00856A40"/>
    <w:rsid w:val="00856DC2"/>
    <w:rsid w:val="00856E01"/>
    <w:rsid w:val="008601F2"/>
    <w:rsid w:val="00861E41"/>
    <w:rsid w:val="00861EC7"/>
    <w:rsid w:val="00862412"/>
    <w:rsid w:val="008627D9"/>
    <w:rsid w:val="00862883"/>
    <w:rsid w:val="00862AD2"/>
    <w:rsid w:val="008631B6"/>
    <w:rsid w:val="00863304"/>
    <w:rsid w:val="008640DE"/>
    <w:rsid w:val="00864138"/>
    <w:rsid w:val="00864857"/>
    <w:rsid w:val="0086552F"/>
    <w:rsid w:val="00865AD9"/>
    <w:rsid w:val="0086692D"/>
    <w:rsid w:val="00866D7B"/>
    <w:rsid w:val="008670D4"/>
    <w:rsid w:val="0086715D"/>
    <w:rsid w:val="008676D2"/>
    <w:rsid w:val="00867CA9"/>
    <w:rsid w:val="0087003C"/>
    <w:rsid w:val="00870EE4"/>
    <w:rsid w:val="008713CA"/>
    <w:rsid w:val="00871502"/>
    <w:rsid w:val="00872106"/>
    <w:rsid w:val="00872998"/>
    <w:rsid w:val="00873088"/>
    <w:rsid w:val="00873AB0"/>
    <w:rsid w:val="00873ADD"/>
    <w:rsid w:val="0087459F"/>
    <w:rsid w:val="0087467D"/>
    <w:rsid w:val="00875569"/>
    <w:rsid w:val="00875607"/>
    <w:rsid w:val="00875651"/>
    <w:rsid w:val="00875785"/>
    <w:rsid w:val="00876A64"/>
    <w:rsid w:val="00876BF9"/>
    <w:rsid w:val="00876DA1"/>
    <w:rsid w:val="00876E09"/>
    <w:rsid w:val="0087716D"/>
    <w:rsid w:val="00877F5B"/>
    <w:rsid w:val="00880017"/>
    <w:rsid w:val="0088009F"/>
    <w:rsid w:val="00880F3D"/>
    <w:rsid w:val="00881362"/>
    <w:rsid w:val="00881831"/>
    <w:rsid w:val="00882020"/>
    <w:rsid w:val="008821BD"/>
    <w:rsid w:val="00882627"/>
    <w:rsid w:val="00883A71"/>
    <w:rsid w:val="00884950"/>
    <w:rsid w:val="00884DF6"/>
    <w:rsid w:val="00884EE7"/>
    <w:rsid w:val="008851ED"/>
    <w:rsid w:val="008856CB"/>
    <w:rsid w:val="0088590F"/>
    <w:rsid w:val="00885998"/>
    <w:rsid w:val="008859C3"/>
    <w:rsid w:val="008860EB"/>
    <w:rsid w:val="008863EC"/>
    <w:rsid w:val="008864E2"/>
    <w:rsid w:val="008878EB"/>
    <w:rsid w:val="00887BC6"/>
    <w:rsid w:val="00890988"/>
    <w:rsid w:val="00890AE7"/>
    <w:rsid w:val="00891D52"/>
    <w:rsid w:val="00892FAB"/>
    <w:rsid w:val="00893167"/>
    <w:rsid w:val="00893644"/>
    <w:rsid w:val="00893E1C"/>
    <w:rsid w:val="00893FEA"/>
    <w:rsid w:val="00894028"/>
    <w:rsid w:val="00894080"/>
    <w:rsid w:val="00894487"/>
    <w:rsid w:val="008946C2"/>
    <w:rsid w:val="00894D03"/>
    <w:rsid w:val="008951A6"/>
    <w:rsid w:val="00895392"/>
    <w:rsid w:val="00895709"/>
    <w:rsid w:val="00895E8C"/>
    <w:rsid w:val="008964E4"/>
    <w:rsid w:val="008968DD"/>
    <w:rsid w:val="00897688"/>
    <w:rsid w:val="00897CEC"/>
    <w:rsid w:val="00897D92"/>
    <w:rsid w:val="008A06B6"/>
    <w:rsid w:val="008A13D1"/>
    <w:rsid w:val="008A1721"/>
    <w:rsid w:val="008A18FD"/>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927"/>
    <w:rsid w:val="008B0B9E"/>
    <w:rsid w:val="008B0F58"/>
    <w:rsid w:val="008B18E3"/>
    <w:rsid w:val="008B1A04"/>
    <w:rsid w:val="008B1C56"/>
    <w:rsid w:val="008B2780"/>
    <w:rsid w:val="008B2A18"/>
    <w:rsid w:val="008B2B03"/>
    <w:rsid w:val="008B2CDD"/>
    <w:rsid w:val="008B40D3"/>
    <w:rsid w:val="008B52DA"/>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36B1"/>
    <w:rsid w:val="008C4076"/>
    <w:rsid w:val="008C44C4"/>
    <w:rsid w:val="008C458A"/>
    <w:rsid w:val="008C45D6"/>
    <w:rsid w:val="008C4BE5"/>
    <w:rsid w:val="008C55EA"/>
    <w:rsid w:val="008C5623"/>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782"/>
    <w:rsid w:val="008F3532"/>
    <w:rsid w:val="008F3AB6"/>
    <w:rsid w:val="008F42B9"/>
    <w:rsid w:val="008F4458"/>
    <w:rsid w:val="008F4495"/>
    <w:rsid w:val="008F463F"/>
    <w:rsid w:val="008F4C82"/>
    <w:rsid w:val="008F582E"/>
    <w:rsid w:val="008F5C09"/>
    <w:rsid w:val="008F5EB3"/>
    <w:rsid w:val="008F60C2"/>
    <w:rsid w:val="008F6713"/>
    <w:rsid w:val="009000BC"/>
    <w:rsid w:val="009001E5"/>
    <w:rsid w:val="009010BE"/>
    <w:rsid w:val="009013AD"/>
    <w:rsid w:val="00901406"/>
    <w:rsid w:val="00901866"/>
    <w:rsid w:val="00901AC2"/>
    <w:rsid w:val="00901E27"/>
    <w:rsid w:val="00901EBA"/>
    <w:rsid w:val="0090295C"/>
    <w:rsid w:val="00902EFC"/>
    <w:rsid w:val="009037FA"/>
    <w:rsid w:val="00904267"/>
    <w:rsid w:val="009047FA"/>
    <w:rsid w:val="009062A3"/>
    <w:rsid w:val="009062DE"/>
    <w:rsid w:val="0090679E"/>
    <w:rsid w:val="009078E8"/>
    <w:rsid w:val="00907941"/>
    <w:rsid w:val="009105C1"/>
    <w:rsid w:val="00910AF5"/>
    <w:rsid w:val="00912544"/>
    <w:rsid w:val="009127A8"/>
    <w:rsid w:val="00913415"/>
    <w:rsid w:val="00913C35"/>
    <w:rsid w:val="00913DAD"/>
    <w:rsid w:val="009141FF"/>
    <w:rsid w:val="00914BF2"/>
    <w:rsid w:val="00915389"/>
    <w:rsid w:val="00915517"/>
    <w:rsid w:val="00915601"/>
    <w:rsid w:val="009160A4"/>
    <w:rsid w:val="00916516"/>
    <w:rsid w:val="00916898"/>
    <w:rsid w:val="0091696E"/>
    <w:rsid w:val="0091750C"/>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19DF"/>
    <w:rsid w:val="0093209E"/>
    <w:rsid w:val="009328F6"/>
    <w:rsid w:val="00933A40"/>
    <w:rsid w:val="00933DAD"/>
    <w:rsid w:val="00933FCC"/>
    <w:rsid w:val="00933FF4"/>
    <w:rsid w:val="00934592"/>
    <w:rsid w:val="00934A3D"/>
    <w:rsid w:val="00934BAB"/>
    <w:rsid w:val="0093501D"/>
    <w:rsid w:val="00935361"/>
    <w:rsid w:val="00935FEB"/>
    <w:rsid w:val="009361B9"/>
    <w:rsid w:val="009369C5"/>
    <w:rsid w:val="00937184"/>
    <w:rsid w:val="00937798"/>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706"/>
    <w:rsid w:val="00951C62"/>
    <w:rsid w:val="009522AE"/>
    <w:rsid w:val="00952DA8"/>
    <w:rsid w:val="009535C1"/>
    <w:rsid w:val="00953B23"/>
    <w:rsid w:val="00953E60"/>
    <w:rsid w:val="009540B9"/>
    <w:rsid w:val="00954749"/>
    <w:rsid w:val="00954890"/>
    <w:rsid w:val="00955460"/>
    <w:rsid w:val="009570F9"/>
    <w:rsid w:val="00957164"/>
    <w:rsid w:val="009575EA"/>
    <w:rsid w:val="00957651"/>
    <w:rsid w:val="00957D40"/>
    <w:rsid w:val="00960D1E"/>
    <w:rsid w:val="00961010"/>
    <w:rsid w:val="0096109C"/>
    <w:rsid w:val="0096175C"/>
    <w:rsid w:val="0096182A"/>
    <w:rsid w:val="00962193"/>
    <w:rsid w:val="0096239A"/>
    <w:rsid w:val="00962F67"/>
    <w:rsid w:val="009636B8"/>
    <w:rsid w:val="009637D2"/>
    <w:rsid w:val="00963813"/>
    <w:rsid w:val="00964215"/>
    <w:rsid w:val="00965476"/>
    <w:rsid w:val="0096680D"/>
    <w:rsid w:val="00966BB5"/>
    <w:rsid w:val="00966DEE"/>
    <w:rsid w:val="009677F5"/>
    <w:rsid w:val="009708E5"/>
    <w:rsid w:val="00970978"/>
    <w:rsid w:val="00970D7E"/>
    <w:rsid w:val="00971E3B"/>
    <w:rsid w:val="00972738"/>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54E"/>
    <w:rsid w:val="00977C9A"/>
    <w:rsid w:val="00977E7D"/>
    <w:rsid w:val="00980384"/>
    <w:rsid w:val="00980615"/>
    <w:rsid w:val="009808DF"/>
    <w:rsid w:val="00980EB3"/>
    <w:rsid w:val="00981068"/>
    <w:rsid w:val="009810CB"/>
    <w:rsid w:val="00981102"/>
    <w:rsid w:val="00981CAF"/>
    <w:rsid w:val="00981E6D"/>
    <w:rsid w:val="00981FEA"/>
    <w:rsid w:val="0098206A"/>
    <w:rsid w:val="00982E71"/>
    <w:rsid w:val="0098341D"/>
    <w:rsid w:val="00983544"/>
    <w:rsid w:val="009838D8"/>
    <w:rsid w:val="009839B2"/>
    <w:rsid w:val="00983E11"/>
    <w:rsid w:val="0098446C"/>
    <w:rsid w:val="0098456C"/>
    <w:rsid w:val="00984EB1"/>
    <w:rsid w:val="009851EB"/>
    <w:rsid w:val="00985BC2"/>
    <w:rsid w:val="00985F68"/>
    <w:rsid w:val="00986390"/>
    <w:rsid w:val="00987092"/>
    <w:rsid w:val="00987903"/>
    <w:rsid w:val="009905CC"/>
    <w:rsid w:val="00990A94"/>
    <w:rsid w:val="009912D3"/>
    <w:rsid w:val="009915AB"/>
    <w:rsid w:val="00991D79"/>
    <w:rsid w:val="009927E3"/>
    <w:rsid w:val="00992CCA"/>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1E87"/>
    <w:rsid w:val="009A2251"/>
    <w:rsid w:val="009A2834"/>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1070"/>
    <w:rsid w:val="009B229B"/>
    <w:rsid w:val="009B2E06"/>
    <w:rsid w:val="009B311C"/>
    <w:rsid w:val="009B342D"/>
    <w:rsid w:val="009B3600"/>
    <w:rsid w:val="009B3C4B"/>
    <w:rsid w:val="009B3CDC"/>
    <w:rsid w:val="009B503D"/>
    <w:rsid w:val="009B5963"/>
    <w:rsid w:val="009B5E73"/>
    <w:rsid w:val="009B6638"/>
    <w:rsid w:val="009B67AA"/>
    <w:rsid w:val="009B6B4E"/>
    <w:rsid w:val="009B6F6A"/>
    <w:rsid w:val="009B6FA4"/>
    <w:rsid w:val="009B6FF9"/>
    <w:rsid w:val="009B7C43"/>
    <w:rsid w:val="009C05D6"/>
    <w:rsid w:val="009C0ADD"/>
    <w:rsid w:val="009C1951"/>
    <w:rsid w:val="009C1F3D"/>
    <w:rsid w:val="009C29C5"/>
    <w:rsid w:val="009C3155"/>
    <w:rsid w:val="009C35A1"/>
    <w:rsid w:val="009C4144"/>
    <w:rsid w:val="009C4147"/>
    <w:rsid w:val="009C4235"/>
    <w:rsid w:val="009C43EA"/>
    <w:rsid w:val="009C499F"/>
    <w:rsid w:val="009C4EC2"/>
    <w:rsid w:val="009C5197"/>
    <w:rsid w:val="009C5227"/>
    <w:rsid w:val="009C5696"/>
    <w:rsid w:val="009C5D76"/>
    <w:rsid w:val="009C605A"/>
    <w:rsid w:val="009C6B6F"/>
    <w:rsid w:val="009C6FE0"/>
    <w:rsid w:val="009C7381"/>
    <w:rsid w:val="009C73B7"/>
    <w:rsid w:val="009C7B23"/>
    <w:rsid w:val="009D10A7"/>
    <w:rsid w:val="009D2012"/>
    <w:rsid w:val="009D36F6"/>
    <w:rsid w:val="009D3A0A"/>
    <w:rsid w:val="009D3A76"/>
    <w:rsid w:val="009D4750"/>
    <w:rsid w:val="009D4813"/>
    <w:rsid w:val="009D49E6"/>
    <w:rsid w:val="009D4D8D"/>
    <w:rsid w:val="009D4FC5"/>
    <w:rsid w:val="009D5161"/>
    <w:rsid w:val="009D5A75"/>
    <w:rsid w:val="009D5E48"/>
    <w:rsid w:val="009D66BB"/>
    <w:rsid w:val="009D6876"/>
    <w:rsid w:val="009D6C46"/>
    <w:rsid w:val="009D6C5D"/>
    <w:rsid w:val="009D7F81"/>
    <w:rsid w:val="009E01E4"/>
    <w:rsid w:val="009E059C"/>
    <w:rsid w:val="009E0797"/>
    <w:rsid w:val="009E0A9C"/>
    <w:rsid w:val="009E13A4"/>
    <w:rsid w:val="009E1824"/>
    <w:rsid w:val="009E2A8B"/>
    <w:rsid w:val="009E43EB"/>
    <w:rsid w:val="009E459F"/>
    <w:rsid w:val="009E48BE"/>
    <w:rsid w:val="009E51E4"/>
    <w:rsid w:val="009E5782"/>
    <w:rsid w:val="009E5C6A"/>
    <w:rsid w:val="009E5D32"/>
    <w:rsid w:val="009E6A41"/>
    <w:rsid w:val="009E78C6"/>
    <w:rsid w:val="009F052D"/>
    <w:rsid w:val="009F05EC"/>
    <w:rsid w:val="009F0AC7"/>
    <w:rsid w:val="009F15D7"/>
    <w:rsid w:val="009F18BC"/>
    <w:rsid w:val="009F1F56"/>
    <w:rsid w:val="009F239E"/>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386F"/>
    <w:rsid w:val="00A04DD0"/>
    <w:rsid w:val="00A04DD4"/>
    <w:rsid w:val="00A05623"/>
    <w:rsid w:val="00A05CAB"/>
    <w:rsid w:val="00A069E3"/>
    <w:rsid w:val="00A06B6C"/>
    <w:rsid w:val="00A06FE4"/>
    <w:rsid w:val="00A0734B"/>
    <w:rsid w:val="00A07712"/>
    <w:rsid w:val="00A103C9"/>
    <w:rsid w:val="00A1070E"/>
    <w:rsid w:val="00A10748"/>
    <w:rsid w:val="00A10C9E"/>
    <w:rsid w:val="00A11534"/>
    <w:rsid w:val="00A11D0B"/>
    <w:rsid w:val="00A127C9"/>
    <w:rsid w:val="00A1359A"/>
    <w:rsid w:val="00A13D29"/>
    <w:rsid w:val="00A142FE"/>
    <w:rsid w:val="00A14642"/>
    <w:rsid w:val="00A14803"/>
    <w:rsid w:val="00A15ACA"/>
    <w:rsid w:val="00A162A3"/>
    <w:rsid w:val="00A16729"/>
    <w:rsid w:val="00A16CD5"/>
    <w:rsid w:val="00A177A2"/>
    <w:rsid w:val="00A17F29"/>
    <w:rsid w:val="00A17F9D"/>
    <w:rsid w:val="00A200C0"/>
    <w:rsid w:val="00A20D97"/>
    <w:rsid w:val="00A20F57"/>
    <w:rsid w:val="00A210E8"/>
    <w:rsid w:val="00A210FD"/>
    <w:rsid w:val="00A2144A"/>
    <w:rsid w:val="00A214C7"/>
    <w:rsid w:val="00A21C80"/>
    <w:rsid w:val="00A226DF"/>
    <w:rsid w:val="00A2280A"/>
    <w:rsid w:val="00A2292C"/>
    <w:rsid w:val="00A22EB0"/>
    <w:rsid w:val="00A23615"/>
    <w:rsid w:val="00A23FC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71D1"/>
    <w:rsid w:val="00A37638"/>
    <w:rsid w:val="00A37BCC"/>
    <w:rsid w:val="00A37C24"/>
    <w:rsid w:val="00A40155"/>
    <w:rsid w:val="00A40581"/>
    <w:rsid w:val="00A410F9"/>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8AC"/>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78F"/>
    <w:rsid w:val="00A659B1"/>
    <w:rsid w:val="00A6609C"/>
    <w:rsid w:val="00A66308"/>
    <w:rsid w:val="00A66967"/>
    <w:rsid w:val="00A66A7F"/>
    <w:rsid w:val="00A677DF"/>
    <w:rsid w:val="00A67B1F"/>
    <w:rsid w:val="00A715B7"/>
    <w:rsid w:val="00A71F0D"/>
    <w:rsid w:val="00A72033"/>
    <w:rsid w:val="00A72636"/>
    <w:rsid w:val="00A727A7"/>
    <w:rsid w:val="00A72EF4"/>
    <w:rsid w:val="00A73A52"/>
    <w:rsid w:val="00A7428F"/>
    <w:rsid w:val="00A74442"/>
    <w:rsid w:val="00A74620"/>
    <w:rsid w:val="00A7463A"/>
    <w:rsid w:val="00A74A6D"/>
    <w:rsid w:val="00A74CAE"/>
    <w:rsid w:val="00A76DA9"/>
    <w:rsid w:val="00A8019D"/>
    <w:rsid w:val="00A80AF4"/>
    <w:rsid w:val="00A81727"/>
    <w:rsid w:val="00A819A2"/>
    <w:rsid w:val="00A819F6"/>
    <w:rsid w:val="00A82CAA"/>
    <w:rsid w:val="00A82EFF"/>
    <w:rsid w:val="00A831D9"/>
    <w:rsid w:val="00A832DD"/>
    <w:rsid w:val="00A8509F"/>
    <w:rsid w:val="00A85BF7"/>
    <w:rsid w:val="00A85D82"/>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1B8"/>
    <w:rsid w:val="00A9335D"/>
    <w:rsid w:val="00A93377"/>
    <w:rsid w:val="00A93C17"/>
    <w:rsid w:val="00A93F28"/>
    <w:rsid w:val="00A93F9E"/>
    <w:rsid w:val="00A940AE"/>
    <w:rsid w:val="00A94913"/>
    <w:rsid w:val="00A951D5"/>
    <w:rsid w:val="00A95317"/>
    <w:rsid w:val="00A958B5"/>
    <w:rsid w:val="00A95ABA"/>
    <w:rsid w:val="00A95B5F"/>
    <w:rsid w:val="00A95BFB"/>
    <w:rsid w:val="00A962EB"/>
    <w:rsid w:val="00A96ED1"/>
    <w:rsid w:val="00A97431"/>
    <w:rsid w:val="00A9798C"/>
    <w:rsid w:val="00A97CD2"/>
    <w:rsid w:val="00AA073F"/>
    <w:rsid w:val="00AA0D5E"/>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54EB"/>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27E"/>
    <w:rsid w:val="00AC4488"/>
    <w:rsid w:val="00AC4570"/>
    <w:rsid w:val="00AC467F"/>
    <w:rsid w:val="00AC468C"/>
    <w:rsid w:val="00AC5079"/>
    <w:rsid w:val="00AC584F"/>
    <w:rsid w:val="00AC638E"/>
    <w:rsid w:val="00AC6742"/>
    <w:rsid w:val="00AC6DC8"/>
    <w:rsid w:val="00AC6E0E"/>
    <w:rsid w:val="00AC7225"/>
    <w:rsid w:val="00AC72F9"/>
    <w:rsid w:val="00AC7472"/>
    <w:rsid w:val="00AC76EF"/>
    <w:rsid w:val="00AC775F"/>
    <w:rsid w:val="00AC7EC3"/>
    <w:rsid w:val="00AD049B"/>
    <w:rsid w:val="00AD075C"/>
    <w:rsid w:val="00AD0984"/>
    <w:rsid w:val="00AD0F1D"/>
    <w:rsid w:val="00AD114F"/>
    <w:rsid w:val="00AD203B"/>
    <w:rsid w:val="00AD2785"/>
    <w:rsid w:val="00AD3E43"/>
    <w:rsid w:val="00AD5E0A"/>
    <w:rsid w:val="00AD69D9"/>
    <w:rsid w:val="00AD714D"/>
    <w:rsid w:val="00AD7304"/>
    <w:rsid w:val="00AD7B9B"/>
    <w:rsid w:val="00AD7FD2"/>
    <w:rsid w:val="00AE0249"/>
    <w:rsid w:val="00AE08A1"/>
    <w:rsid w:val="00AE08E6"/>
    <w:rsid w:val="00AE1093"/>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508"/>
    <w:rsid w:val="00AF6E56"/>
    <w:rsid w:val="00AF7025"/>
    <w:rsid w:val="00AF73F9"/>
    <w:rsid w:val="00AF7655"/>
    <w:rsid w:val="00AF790D"/>
    <w:rsid w:val="00AF7FE3"/>
    <w:rsid w:val="00B00477"/>
    <w:rsid w:val="00B0102C"/>
    <w:rsid w:val="00B0103F"/>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720"/>
    <w:rsid w:val="00B07AC5"/>
    <w:rsid w:val="00B07D67"/>
    <w:rsid w:val="00B07E25"/>
    <w:rsid w:val="00B100D1"/>
    <w:rsid w:val="00B10195"/>
    <w:rsid w:val="00B103E3"/>
    <w:rsid w:val="00B1078C"/>
    <w:rsid w:val="00B109AA"/>
    <w:rsid w:val="00B111CC"/>
    <w:rsid w:val="00B112EF"/>
    <w:rsid w:val="00B11C70"/>
    <w:rsid w:val="00B1233E"/>
    <w:rsid w:val="00B12BFE"/>
    <w:rsid w:val="00B139AE"/>
    <w:rsid w:val="00B141F5"/>
    <w:rsid w:val="00B142E8"/>
    <w:rsid w:val="00B144A1"/>
    <w:rsid w:val="00B147BB"/>
    <w:rsid w:val="00B14C2A"/>
    <w:rsid w:val="00B152C4"/>
    <w:rsid w:val="00B159CD"/>
    <w:rsid w:val="00B15D79"/>
    <w:rsid w:val="00B16265"/>
    <w:rsid w:val="00B1715E"/>
    <w:rsid w:val="00B17B5D"/>
    <w:rsid w:val="00B209DD"/>
    <w:rsid w:val="00B21266"/>
    <w:rsid w:val="00B232E7"/>
    <w:rsid w:val="00B23B1A"/>
    <w:rsid w:val="00B242CF"/>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905"/>
    <w:rsid w:val="00B32ACA"/>
    <w:rsid w:val="00B32B72"/>
    <w:rsid w:val="00B334AD"/>
    <w:rsid w:val="00B33A6A"/>
    <w:rsid w:val="00B33CD8"/>
    <w:rsid w:val="00B345E6"/>
    <w:rsid w:val="00B34D75"/>
    <w:rsid w:val="00B351F6"/>
    <w:rsid w:val="00B3670B"/>
    <w:rsid w:val="00B3719D"/>
    <w:rsid w:val="00B37356"/>
    <w:rsid w:val="00B40320"/>
    <w:rsid w:val="00B404EA"/>
    <w:rsid w:val="00B40CD0"/>
    <w:rsid w:val="00B4122B"/>
    <w:rsid w:val="00B41399"/>
    <w:rsid w:val="00B41740"/>
    <w:rsid w:val="00B41B67"/>
    <w:rsid w:val="00B42399"/>
    <w:rsid w:val="00B4269A"/>
    <w:rsid w:val="00B427BC"/>
    <w:rsid w:val="00B43D33"/>
    <w:rsid w:val="00B43EF5"/>
    <w:rsid w:val="00B43F98"/>
    <w:rsid w:val="00B44E54"/>
    <w:rsid w:val="00B45073"/>
    <w:rsid w:val="00B457E7"/>
    <w:rsid w:val="00B46227"/>
    <w:rsid w:val="00B46C29"/>
    <w:rsid w:val="00B477F3"/>
    <w:rsid w:val="00B479E8"/>
    <w:rsid w:val="00B47C39"/>
    <w:rsid w:val="00B50171"/>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6E39"/>
    <w:rsid w:val="00B57DBC"/>
    <w:rsid w:val="00B603A0"/>
    <w:rsid w:val="00B6062A"/>
    <w:rsid w:val="00B61746"/>
    <w:rsid w:val="00B61B1D"/>
    <w:rsid w:val="00B635A0"/>
    <w:rsid w:val="00B640F9"/>
    <w:rsid w:val="00B646B2"/>
    <w:rsid w:val="00B647E1"/>
    <w:rsid w:val="00B65668"/>
    <w:rsid w:val="00B65AFE"/>
    <w:rsid w:val="00B65C7C"/>
    <w:rsid w:val="00B6600D"/>
    <w:rsid w:val="00B66534"/>
    <w:rsid w:val="00B66967"/>
    <w:rsid w:val="00B66A31"/>
    <w:rsid w:val="00B66F96"/>
    <w:rsid w:val="00B673E4"/>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32C9"/>
    <w:rsid w:val="00B74283"/>
    <w:rsid w:val="00B7438E"/>
    <w:rsid w:val="00B74861"/>
    <w:rsid w:val="00B7516B"/>
    <w:rsid w:val="00B75426"/>
    <w:rsid w:val="00B75C15"/>
    <w:rsid w:val="00B75E25"/>
    <w:rsid w:val="00B76364"/>
    <w:rsid w:val="00B76B8D"/>
    <w:rsid w:val="00B77CA7"/>
    <w:rsid w:val="00B809AB"/>
    <w:rsid w:val="00B80B82"/>
    <w:rsid w:val="00B82206"/>
    <w:rsid w:val="00B82827"/>
    <w:rsid w:val="00B82A89"/>
    <w:rsid w:val="00B8301F"/>
    <w:rsid w:val="00B83FD8"/>
    <w:rsid w:val="00B84A12"/>
    <w:rsid w:val="00B86594"/>
    <w:rsid w:val="00B865A9"/>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C29"/>
    <w:rsid w:val="00BA0DC2"/>
    <w:rsid w:val="00BA0FBF"/>
    <w:rsid w:val="00BA1D8E"/>
    <w:rsid w:val="00BA2BC8"/>
    <w:rsid w:val="00BA2D91"/>
    <w:rsid w:val="00BA3E7A"/>
    <w:rsid w:val="00BA41CA"/>
    <w:rsid w:val="00BA428C"/>
    <w:rsid w:val="00BA49E4"/>
    <w:rsid w:val="00BA4A55"/>
    <w:rsid w:val="00BA4B02"/>
    <w:rsid w:val="00BA4B5D"/>
    <w:rsid w:val="00BA5091"/>
    <w:rsid w:val="00BA679D"/>
    <w:rsid w:val="00BA6861"/>
    <w:rsid w:val="00BA68CF"/>
    <w:rsid w:val="00BA740F"/>
    <w:rsid w:val="00BA7942"/>
    <w:rsid w:val="00BB0E5D"/>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978"/>
    <w:rsid w:val="00BC0BF3"/>
    <w:rsid w:val="00BC0E44"/>
    <w:rsid w:val="00BC14C4"/>
    <w:rsid w:val="00BC1607"/>
    <w:rsid w:val="00BC1D46"/>
    <w:rsid w:val="00BC1D9C"/>
    <w:rsid w:val="00BC2F9A"/>
    <w:rsid w:val="00BC310C"/>
    <w:rsid w:val="00BC38F4"/>
    <w:rsid w:val="00BC420C"/>
    <w:rsid w:val="00BC4D82"/>
    <w:rsid w:val="00BC5125"/>
    <w:rsid w:val="00BC515B"/>
    <w:rsid w:val="00BC5303"/>
    <w:rsid w:val="00BC5328"/>
    <w:rsid w:val="00BC5372"/>
    <w:rsid w:val="00BC5997"/>
    <w:rsid w:val="00BC5A04"/>
    <w:rsid w:val="00BC5EAC"/>
    <w:rsid w:val="00BC62D5"/>
    <w:rsid w:val="00BC6726"/>
    <w:rsid w:val="00BC779A"/>
    <w:rsid w:val="00BC7858"/>
    <w:rsid w:val="00BC79DD"/>
    <w:rsid w:val="00BD0501"/>
    <w:rsid w:val="00BD0523"/>
    <w:rsid w:val="00BD088A"/>
    <w:rsid w:val="00BD10DF"/>
    <w:rsid w:val="00BD1746"/>
    <w:rsid w:val="00BD17D6"/>
    <w:rsid w:val="00BD22F7"/>
    <w:rsid w:val="00BD24AF"/>
    <w:rsid w:val="00BD25FC"/>
    <w:rsid w:val="00BD267F"/>
    <w:rsid w:val="00BD2B8B"/>
    <w:rsid w:val="00BD2F4E"/>
    <w:rsid w:val="00BD3D9B"/>
    <w:rsid w:val="00BD4269"/>
    <w:rsid w:val="00BD4928"/>
    <w:rsid w:val="00BD4F04"/>
    <w:rsid w:val="00BD5818"/>
    <w:rsid w:val="00BD5A9B"/>
    <w:rsid w:val="00BD5DCE"/>
    <w:rsid w:val="00BD621F"/>
    <w:rsid w:val="00BD6787"/>
    <w:rsid w:val="00BD68DE"/>
    <w:rsid w:val="00BD6AE7"/>
    <w:rsid w:val="00BD6FD8"/>
    <w:rsid w:val="00BD7D56"/>
    <w:rsid w:val="00BE007F"/>
    <w:rsid w:val="00BE073C"/>
    <w:rsid w:val="00BE1C78"/>
    <w:rsid w:val="00BE1DC9"/>
    <w:rsid w:val="00BE23CD"/>
    <w:rsid w:val="00BE2498"/>
    <w:rsid w:val="00BE292D"/>
    <w:rsid w:val="00BE2A34"/>
    <w:rsid w:val="00BE2AA0"/>
    <w:rsid w:val="00BE34C5"/>
    <w:rsid w:val="00BE3785"/>
    <w:rsid w:val="00BE3907"/>
    <w:rsid w:val="00BE39CD"/>
    <w:rsid w:val="00BE5DAE"/>
    <w:rsid w:val="00BE674C"/>
    <w:rsid w:val="00BE6BEF"/>
    <w:rsid w:val="00BE6E63"/>
    <w:rsid w:val="00BE6FA0"/>
    <w:rsid w:val="00BE707F"/>
    <w:rsid w:val="00BE7C6B"/>
    <w:rsid w:val="00BF07CA"/>
    <w:rsid w:val="00BF092B"/>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07"/>
    <w:rsid w:val="00BF7199"/>
    <w:rsid w:val="00C00147"/>
    <w:rsid w:val="00C0017F"/>
    <w:rsid w:val="00C00B09"/>
    <w:rsid w:val="00C0187D"/>
    <w:rsid w:val="00C019C8"/>
    <w:rsid w:val="00C01FD9"/>
    <w:rsid w:val="00C02C4E"/>
    <w:rsid w:val="00C0334C"/>
    <w:rsid w:val="00C03797"/>
    <w:rsid w:val="00C03DC0"/>
    <w:rsid w:val="00C03EF2"/>
    <w:rsid w:val="00C04D26"/>
    <w:rsid w:val="00C07AAB"/>
    <w:rsid w:val="00C07F78"/>
    <w:rsid w:val="00C10D1A"/>
    <w:rsid w:val="00C11E9C"/>
    <w:rsid w:val="00C12E44"/>
    <w:rsid w:val="00C13A6A"/>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1D00"/>
    <w:rsid w:val="00C225DA"/>
    <w:rsid w:val="00C23CB3"/>
    <w:rsid w:val="00C2443D"/>
    <w:rsid w:val="00C24B42"/>
    <w:rsid w:val="00C25A6E"/>
    <w:rsid w:val="00C25ECD"/>
    <w:rsid w:val="00C261D2"/>
    <w:rsid w:val="00C267E0"/>
    <w:rsid w:val="00C278DE"/>
    <w:rsid w:val="00C30109"/>
    <w:rsid w:val="00C301FF"/>
    <w:rsid w:val="00C308E3"/>
    <w:rsid w:val="00C30B44"/>
    <w:rsid w:val="00C30C5A"/>
    <w:rsid w:val="00C31326"/>
    <w:rsid w:val="00C31731"/>
    <w:rsid w:val="00C31B2D"/>
    <w:rsid w:val="00C31DFD"/>
    <w:rsid w:val="00C31FD3"/>
    <w:rsid w:val="00C33782"/>
    <w:rsid w:val="00C33BBB"/>
    <w:rsid w:val="00C33FDA"/>
    <w:rsid w:val="00C3415F"/>
    <w:rsid w:val="00C34B37"/>
    <w:rsid w:val="00C34C97"/>
    <w:rsid w:val="00C34DA4"/>
    <w:rsid w:val="00C35051"/>
    <w:rsid w:val="00C3521F"/>
    <w:rsid w:val="00C356B4"/>
    <w:rsid w:val="00C35780"/>
    <w:rsid w:val="00C360F8"/>
    <w:rsid w:val="00C363A9"/>
    <w:rsid w:val="00C3641E"/>
    <w:rsid w:val="00C3681F"/>
    <w:rsid w:val="00C37842"/>
    <w:rsid w:val="00C37E1A"/>
    <w:rsid w:val="00C37FC3"/>
    <w:rsid w:val="00C406B0"/>
    <w:rsid w:val="00C40870"/>
    <w:rsid w:val="00C40DBD"/>
    <w:rsid w:val="00C410D5"/>
    <w:rsid w:val="00C411F7"/>
    <w:rsid w:val="00C41E2B"/>
    <w:rsid w:val="00C4290B"/>
    <w:rsid w:val="00C429F6"/>
    <w:rsid w:val="00C43637"/>
    <w:rsid w:val="00C437C0"/>
    <w:rsid w:val="00C44442"/>
    <w:rsid w:val="00C451EE"/>
    <w:rsid w:val="00C45399"/>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593"/>
    <w:rsid w:val="00C54820"/>
    <w:rsid w:val="00C54987"/>
    <w:rsid w:val="00C54F3D"/>
    <w:rsid w:val="00C553D2"/>
    <w:rsid w:val="00C55973"/>
    <w:rsid w:val="00C56DC0"/>
    <w:rsid w:val="00C57215"/>
    <w:rsid w:val="00C57777"/>
    <w:rsid w:val="00C57A07"/>
    <w:rsid w:val="00C57BDD"/>
    <w:rsid w:val="00C57D17"/>
    <w:rsid w:val="00C60614"/>
    <w:rsid w:val="00C60A79"/>
    <w:rsid w:val="00C63050"/>
    <w:rsid w:val="00C636F8"/>
    <w:rsid w:val="00C63726"/>
    <w:rsid w:val="00C64AC2"/>
    <w:rsid w:val="00C64BF1"/>
    <w:rsid w:val="00C64D69"/>
    <w:rsid w:val="00C64F28"/>
    <w:rsid w:val="00C6559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09BA"/>
    <w:rsid w:val="00C810B0"/>
    <w:rsid w:val="00C811C5"/>
    <w:rsid w:val="00C8143E"/>
    <w:rsid w:val="00C81A0A"/>
    <w:rsid w:val="00C81D01"/>
    <w:rsid w:val="00C83A29"/>
    <w:rsid w:val="00C83DE7"/>
    <w:rsid w:val="00C83EAA"/>
    <w:rsid w:val="00C84329"/>
    <w:rsid w:val="00C84DA1"/>
    <w:rsid w:val="00C85303"/>
    <w:rsid w:val="00C867C1"/>
    <w:rsid w:val="00C8690F"/>
    <w:rsid w:val="00C8692B"/>
    <w:rsid w:val="00C873E3"/>
    <w:rsid w:val="00C87CA4"/>
    <w:rsid w:val="00C87E30"/>
    <w:rsid w:val="00C90655"/>
    <w:rsid w:val="00C908B7"/>
    <w:rsid w:val="00C90956"/>
    <w:rsid w:val="00C909DB"/>
    <w:rsid w:val="00C9129A"/>
    <w:rsid w:val="00C91709"/>
    <w:rsid w:val="00C9201D"/>
    <w:rsid w:val="00C925C5"/>
    <w:rsid w:val="00C92B03"/>
    <w:rsid w:val="00C92D74"/>
    <w:rsid w:val="00C93074"/>
    <w:rsid w:val="00C93118"/>
    <w:rsid w:val="00C93A96"/>
    <w:rsid w:val="00C9556E"/>
    <w:rsid w:val="00C95633"/>
    <w:rsid w:val="00C959EE"/>
    <w:rsid w:val="00C95FD3"/>
    <w:rsid w:val="00C96D86"/>
    <w:rsid w:val="00C974B2"/>
    <w:rsid w:val="00C97899"/>
    <w:rsid w:val="00CA03DF"/>
    <w:rsid w:val="00CA0AA9"/>
    <w:rsid w:val="00CA0D37"/>
    <w:rsid w:val="00CA14DA"/>
    <w:rsid w:val="00CA1E00"/>
    <w:rsid w:val="00CA2565"/>
    <w:rsid w:val="00CA2CCB"/>
    <w:rsid w:val="00CA2F9D"/>
    <w:rsid w:val="00CA334D"/>
    <w:rsid w:val="00CA35E8"/>
    <w:rsid w:val="00CA383E"/>
    <w:rsid w:val="00CA398A"/>
    <w:rsid w:val="00CA3D46"/>
    <w:rsid w:val="00CA40E9"/>
    <w:rsid w:val="00CA4F4B"/>
    <w:rsid w:val="00CA4F57"/>
    <w:rsid w:val="00CA5285"/>
    <w:rsid w:val="00CA58D7"/>
    <w:rsid w:val="00CA59F2"/>
    <w:rsid w:val="00CA698C"/>
    <w:rsid w:val="00CA6BAF"/>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280E"/>
    <w:rsid w:val="00CB2A31"/>
    <w:rsid w:val="00CB2F57"/>
    <w:rsid w:val="00CB30EB"/>
    <w:rsid w:val="00CB327E"/>
    <w:rsid w:val="00CB38FD"/>
    <w:rsid w:val="00CB4F42"/>
    <w:rsid w:val="00CB532E"/>
    <w:rsid w:val="00CB53B4"/>
    <w:rsid w:val="00CB56B1"/>
    <w:rsid w:val="00CB59CC"/>
    <w:rsid w:val="00CB61F3"/>
    <w:rsid w:val="00CB717C"/>
    <w:rsid w:val="00CB7B3B"/>
    <w:rsid w:val="00CB7E56"/>
    <w:rsid w:val="00CC00F5"/>
    <w:rsid w:val="00CC01B3"/>
    <w:rsid w:val="00CC04DF"/>
    <w:rsid w:val="00CC05AB"/>
    <w:rsid w:val="00CC0D2B"/>
    <w:rsid w:val="00CC0F9A"/>
    <w:rsid w:val="00CC1688"/>
    <w:rsid w:val="00CC2792"/>
    <w:rsid w:val="00CC2842"/>
    <w:rsid w:val="00CC33BA"/>
    <w:rsid w:val="00CC34AC"/>
    <w:rsid w:val="00CC363C"/>
    <w:rsid w:val="00CC37FD"/>
    <w:rsid w:val="00CC3A1B"/>
    <w:rsid w:val="00CC4090"/>
    <w:rsid w:val="00CC422A"/>
    <w:rsid w:val="00CC4E58"/>
    <w:rsid w:val="00CC541D"/>
    <w:rsid w:val="00CC636C"/>
    <w:rsid w:val="00CC6FFA"/>
    <w:rsid w:val="00CC725E"/>
    <w:rsid w:val="00CC74A3"/>
    <w:rsid w:val="00CD0557"/>
    <w:rsid w:val="00CD0A8A"/>
    <w:rsid w:val="00CD199C"/>
    <w:rsid w:val="00CD20DB"/>
    <w:rsid w:val="00CD2198"/>
    <w:rsid w:val="00CD25D3"/>
    <w:rsid w:val="00CD2BBE"/>
    <w:rsid w:val="00CD3162"/>
    <w:rsid w:val="00CD3646"/>
    <w:rsid w:val="00CD3669"/>
    <w:rsid w:val="00CD3B54"/>
    <w:rsid w:val="00CD4101"/>
    <w:rsid w:val="00CD43D2"/>
    <w:rsid w:val="00CD7B72"/>
    <w:rsid w:val="00CE00E8"/>
    <w:rsid w:val="00CE0535"/>
    <w:rsid w:val="00CE06A9"/>
    <w:rsid w:val="00CE16D3"/>
    <w:rsid w:val="00CE1F92"/>
    <w:rsid w:val="00CE2BE6"/>
    <w:rsid w:val="00CE2DCC"/>
    <w:rsid w:val="00CE3878"/>
    <w:rsid w:val="00CE3D1A"/>
    <w:rsid w:val="00CE431F"/>
    <w:rsid w:val="00CE446F"/>
    <w:rsid w:val="00CE4647"/>
    <w:rsid w:val="00CE4775"/>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AC"/>
    <w:rsid w:val="00CF29B6"/>
    <w:rsid w:val="00CF2E69"/>
    <w:rsid w:val="00CF3A52"/>
    <w:rsid w:val="00CF45C5"/>
    <w:rsid w:val="00CF4AB6"/>
    <w:rsid w:val="00CF51D2"/>
    <w:rsid w:val="00CF5BEC"/>
    <w:rsid w:val="00CF68E7"/>
    <w:rsid w:val="00CF6A4F"/>
    <w:rsid w:val="00CF6C63"/>
    <w:rsid w:val="00CF6F64"/>
    <w:rsid w:val="00CF7D15"/>
    <w:rsid w:val="00CF7DF5"/>
    <w:rsid w:val="00D00CF2"/>
    <w:rsid w:val="00D010BB"/>
    <w:rsid w:val="00D0147C"/>
    <w:rsid w:val="00D0151F"/>
    <w:rsid w:val="00D01BCB"/>
    <w:rsid w:val="00D02022"/>
    <w:rsid w:val="00D02680"/>
    <w:rsid w:val="00D03738"/>
    <w:rsid w:val="00D04652"/>
    <w:rsid w:val="00D04E27"/>
    <w:rsid w:val="00D04E77"/>
    <w:rsid w:val="00D054C7"/>
    <w:rsid w:val="00D05F00"/>
    <w:rsid w:val="00D060E5"/>
    <w:rsid w:val="00D07825"/>
    <w:rsid w:val="00D07F05"/>
    <w:rsid w:val="00D10405"/>
    <w:rsid w:val="00D1145F"/>
    <w:rsid w:val="00D11751"/>
    <w:rsid w:val="00D1188F"/>
    <w:rsid w:val="00D11DF3"/>
    <w:rsid w:val="00D12A64"/>
    <w:rsid w:val="00D12D5C"/>
    <w:rsid w:val="00D132BC"/>
    <w:rsid w:val="00D139F8"/>
    <w:rsid w:val="00D13BEC"/>
    <w:rsid w:val="00D13EA6"/>
    <w:rsid w:val="00D14ACD"/>
    <w:rsid w:val="00D1525A"/>
    <w:rsid w:val="00D15E6E"/>
    <w:rsid w:val="00D16215"/>
    <w:rsid w:val="00D1673D"/>
    <w:rsid w:val="00D16F29"/>
    <w:rsid w:val="00D170D3"/>
    <w:rsid w:val="00D173AA"/>
    <w:rsid w:val="00D179D7"/>
    <w:rsid w:val="00D21051"/>
    <w:rsid w:val="00D2110C"/>
    <w:rsid w:val="00D21948"/>
    <w:rsid w:val="00D2209C"/>
    <w:rsid w:val="00D23130"/>
    <w:rsid w:val="00D2353C"/>
    <w:rsid w:val="00D235C4"/>
    <w:rsid w:val="00D23691"/>
    <w:rsid w:val="00D2387B"/>
    <w:rsid w:val="00D23998"/>
    <w:rsid w:val="00D23A07"/>
    <w:rsid w:val="00D247FF"/>
    <w:rsid w:val="00D249EF"/>
    <w:rsid w:val="00D24A62"/>
    <w:rsid w:val="00D251E2"/>
    <w:rsid w:val="00D262BA"/>
    <w:rsid w:val="00D26E5E"/>
    <w:rsid w:val="00D26F89"/>
    <w:rsid w:val="00D27BCF"/>
    <w:rsid w:val="00D30370"/>
    <w:rsid w:val="00D304DB"/>
    <w:rsid w:val="00D30520"/>
    <w:rsid w:val="00D30610"/>
    <w:rsid w:val="00D308F2"/>
    <w:rsid w:val="00D308FA"/>
    <w:rsid w:val="00D30948"/>
    <w:rsid w:val="00D31907"/>
    <w:rsid w:val="00D31A49"/>
    <w:rsid w:val="00D3260C"/>
    <w:rsid w:val="00D328A1"/>
    <w:rsid w:val="00D32B4B"/>
    <w:rsid w:val="00D33CA7"/>
    <w:rsid w:val="00D34478"/>
    <w:rsid w:val="00D34771"/>
    <w:rsid w:val="00D349BC"/>
    <w:rsid w:val="00D34B93"/>
    <w:rsid w:val="00D34FC8"/>
    <w:rsid w:val="00D354DC"/>
    <w:rsid w:val="00D35B8F"/>
    <w:rsid w:val="00D36A62"/>
    <w:rsid w:val="00D36D4F"/>
    <w:rsid w:val="00D36ECC"/>
    <w:rsid w:val="00D3735D"/>
    <w:rsid w:val="00D374AF"/>
    <w:rsid w:val="00D379B6"/>
    <w:rsid w:val="00D40088"/>
    <w:rsid w:val="00D406C0"/>
    <w:rsid w:val="00D40E3C"/>
    <w:rsid w:val="00D416B6"/>
    <w:rsid w:val="00D41BC6"/>
    <w:rsid w:val="00D41F40"/>
    <w:rsid w:val="00D423E6"/>
    <w:rsid w:val="00D4333A"/>
    <w:rsid w:val="00D4353F"/>
    <w:rsid w:val="00D43786"/>
    <w:rsid w:val="00D43A2E"/>
    <w:rsid w:val="00D43B4D"/>
    <w:rsid w:val="00D43D42"/>
    <w:rsid w:val="00D44343"/>
    <w:rsid w:val="00D44631"/>
    <w:rsid w:val="00D44EEB"/>
    <w:rsid w:val="00D45279"/>
    <w:rsid w:val="00D45376"/>
    <w:rsid w:val="00D45DD2"/>
    <w:rsid w:val="00D4699D"/>
    <w:rsid w:val="00D46A84"/>
    <w:rsid w:val="00D472D7"/>
    <w:rsid w:val="00D50185"/>
    <w:rsid w:val="00D513A9"/>
    <w:rsid w:val="00D51853"/>
    <w:rsid w:val="00D51E53"/>
    <w:rsid w:val="00D52071"/>
    <w:rsid w:val="00D525FA"/>
    <w:rsid w:val="00D52B02"/>
    <w:rsid w:val="00D52DBE"/>
    <w:rsid w:val="00D53E8A"/>
    <w:rsid w:val="00D5459B"/>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B37"/>
    <w:rsid w:val="00D64A8F"/>
    <w:rsid w:val="00D64C57"/>
    <w:rsid w:val="00D65120"/>
    <w:rsid w:val="00D6549D"/>
    <w:rsid w:val="00D655BD"/>
    <w:rsid w:val="00D65899"/>
    <w:rsid w:val="00D66514"/>
    <w:rsid w:val="00D66A8C"/>
    <w:rsid w:val="00D66D30"/>
    <w:rsid w:val="00D675C4"/>
    <w:rsid w:val="00D67741"/>
    <w:rsid w:val="00D67867"/>
    <w:rsid w:val="00D7009B"/>
    <w:rsid w:val="00D703B2"/>
    <w:rsid w:val="00D70BAC"/>
    <w:rsid w:val="00D70CF2"/>
    <w:rsid w:val="00D719C1"/>
    <w:rsid w:val="00D71D6C"/>
    <w:rsid w:val="00D725BD"/>
    <w:rsid w:val="00D738D9"/>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CB9"/>
    <w:rsid w:val="00D86E51"/>
    <w:rsid w:val="00D878D3"/>
    <w:rsid w:val="00D87DEA"/>
    <w:rsid w:val="00D90131"/>
    <w:rsid w:val="00D902D6"/>
    <w:rsid w:val="00D9074E"/>
    <w:rsid w:val="00D907D4"/>
    <w:rsid w:val="00D90CAF"/>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95D"/>
    <w:rsid w:val="00D94F88"/>
    <w:rsid w:val="00D958B5"/>
    <w:rsid w:val="00D95F7D"/>
    <w:rsid w:val="00D968A6"/>
    <w:rsid w:val="00D96DE6"/>
    <w:rsid w:val="00D97C51"/>
    <w:rsid w:val="00D97CA7"/>
    <w:rsid w:val="00DA0351"/>
    <w:rsid w:val="00DA0478"/>
    <w:rsid w:val="00DA0FC1"/>
    <w:rsid w:val="00DA1015"/>
    <w:rsid w:val="00DA172C"/>
    <w:rsid w:val="00DA2705"/>
    <w:rsid w:val="00DA2B44"/>
    <w:rsid w:val="00DA2CD8"/>
    <w:rsid w:val="00DA3E7E"/>
    <w:rsid w:val="00DA42C2"/>
    <w:rsid w:val="00DA4314"/>
    <w:rsid w:val="00DA43A4"/>
    <w:rsid w:val="00DA44C9"/>
    <w:rsid w:val="00DA453D"/>
    <w:rsid w:val="00DA4775"/>
    <w:rsid w:val="00DA477E"/>
    <w:rsid w:val="00DA4BC4"/>
    <w:rsid w:val="00DA4D27"/>
    <w:rsid w:val="00DA5348"/>
    <w:rsid w:val="00DA53D0"/>
    <w:rsid w:val="00DA67A4"/>
    <w:rsid w:val="00DA6E73"/>
    <w:rsid w:val="00DA6FD1"/>
    <w:rsid w:val="00DA732B"/>
    <w:rsid w:val="00DA7BDF"/>
    <w:rsid w:val="00DA7E28"/>
    <w:rsid w:val="00DB03BB"/>
    <w:rsid w:val="00DB0FFC"/>
    <w:rsid w:val="00DB1042"/>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520"/>
    <w:rsid w:val="00DC254A"/>
    <w:rsid w:val="00DC3E17"/>
    <w:rsid w:val="00DC3F49"/>
    <w:rsid w:val="00DC4274"/>
    <w:rsid w:val="00DC43A6"/>
    <w:rsid w:val="00DC49E5"/>
    <w:rsid w:val="00DC515F"/>
    <w:rsid w:val="00DC526B"/>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1580"/>
    <w:rsid w:val="00DE231D"/>
    <w:rsid w:val="00DE3139"/>
    <w:rsid w:val="00DE3602"/>
    <w:rsid w:val="00DE3B30"/>
    <w:rsid w:val="00DE3D78"/>
    <w:rsid w:val="00DE484B"/>
    <w:rsid w:val="00DE4F29"/>
    <w:rsid w:val="00DE50B1"/>
    <w:rsid w:val="00DE5574"/>
    <w:rsid w:val="00DE55FA"/>
    <w:rsid w:val="00DE5672"/>
    <w:rsid w:val="00DE58C9"/>
    <w:rsid w:val="00DE597B"/>
    <w:rsid w:val="00DE5E3C"/>
    <w:rsid w:val="00DE6B01"/>
    <w:rsid w:val="00DE74F4"/>
    <w:rsid w:val="00DF097C"/>
    <w:rsid w:val="00DF0FC9"/>
    <w:rsid w:val="00DF1622"/>
    <w:rsid w:val="00DF1B41"/>
    <w:rsid w:val="00DF1BFF"/>
    <w:rsid w:val="00DF1DF8"/>
    <w:rsid w:val="00DF238C"/>
    <w:rsid w:val="00DF284E"/>
    <w:rsid w:val="00DF394C"/>
    <w:rsid w:val="00DF419D"/>
    <w:rsid w:val="00DF4ADB"/>
    <w:rsid w:val="00DF4E6D"/>
    <w:rsid w:val="00DF5099"/>
    <w:rsid w:val="00DF54A7"/>
    <w:rsid w:val="00DF55EC"/>
    <w:rsid w:val="00DF57FE"/>
    <w:rsid w:val="00DF5E44"/>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062AC"/>
    <w:rsid w:val="00E07121"/>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707E"/>
    <w:rsid w:val="00E3125A"/>
    <w:rsid w:val="00E313FC"/>
    <w:rsid w:val="00E31754"/>
    <w:rsid w:val="00E31F77"/>
    <w:rsid w:val="00E31FE8"/>
    <w:rsid w:val="00E3280D"/>
    <w:rsid w:val="00E32C19"/>
    <w:rsid w:val="00E33592"/>
    <w:rsid w:val="00E33F12"/>
    <w:rsid w:val="00E33F45"/>
    <w:rsid w:val="00E33FD1"/>
    <w:rsid w:val="00E34012"/>
    <w:rsid w:val="00E342E6"/>
    <w:rsid w:val="00E34843"/>
    <w:rsid w:val="00E34BA6"/>
    <w:rsid w:val="00E351BC"/>
    <w:rsid w:val="00E35745"/>
    <w:rsid w:val="00E35871"/>
    <w:rsid w:val="00E35A99"/>
    <w:rsid w:val="00E35CD3"/>
    <w:rsid w:val="00E35E55"/>
    <w:rsid w:val="00E36531"/>
    <w:rsid w:val="00E36701"/>
    <w:rsid w:val="00E36766"/>
    <w:rsid w:val="00E36CB8"/>
    <w:rsid w:val="00E36CCC"/>
    <w:rsid w:val="00E36D1C"/>
    <w:rsid w:val="00E370C7"/>
    <w:rsid w:val="00E37438"/>
    <w:rsid w:val="00E3783E"/>
    <w:rsid w:val="00E37AF3"/>
    <w:rsid w:val="00E40237"/>
    <w:rsid w:val="00E40562"/>
    <w:rsid w:val="00E40851"/>
    <w:rsid w:val="00E41B46"/>
    <w:rsid w:val="00E4220F"/>
    <w:rsid w:val="00E42A55"/>
    <w:rsid w:val="00E4357B"/>
    <w:rsid w:val="00E43C8F"/>
    <w:rsid w:val="00E43D43"/>
    <w:rsid w:val="00E45050"/>
    <w:rsid w:val="00E452E9"/>
    <w:rsid w:val="00E455F8"/>
    <w:rsid w:val="00E45613"/>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E57"/>
    <w:rsid w:val="00E55F51"/>
    <w:rsid w:val="00E568EF"/>
    <w:rsid w:val="00E579F9"/>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058"/>
    <w:rsid w:val="00E6647C"/>
    <w:rsid w:val="00E668F5"/>
    <w:rsid w:val="00E66D69"/>
    <w:rsid w:val="00E66DEF"/>
    <w:rsid w:val="00E67D25"/>
    <w:rsid w:val="00E704BF"/>
    <w:rsid w:val="00E70530"/>
    <w:rsid w:val="00E721F9"/>
    <w:rsid w:val="00E7221B"/>
    <w:rsid w:val="00E724BC"/>
    <w:rsid w:val="00E724D9"/>
    <w:rsid w:val="00E72C1F"/>
    <w:rsid w:val="00E748F2"/>
    <w:rsid w:val="00E74B79"/>
    <w:rsid w:val="00E74D21"/>
    <w:rsid w:val="00E76110"/>
    <w:rsid w:val="00E77E7E"/>
    <w:rsid w:val="00E77E9E"/>
    <w:rsid w:val="00E8056F"/>
    <w:rsid w:val="00E81DF4"/>
    <w:rsid w:val="00E826B1"/>
    <w:rsid w:val="00E82ABC"/>
    <w:rsid w:val="00E82D48"/>
    <w:rsid w:val="00E82E2B"/>
    <w:rsid w:val="00E83D88"/>
    <w:rsid w:val="00E83DE2"/>
    <w:rsid w:val="00E845F6"/>
    <w:rsid w:val="00E85834"/>
    <w:rsid w:val="00E864EC"/>
    <w:rsid w:val="00E86BAF"/>
    <w:rsid w:val="00E86EA6"/>
    <w:rsid w:val="00E87AF4"/>
    <w:rsid w:val="00E87E1D"/>
    <w:rsid w:val="00E918B1"/>
    <w:rsid w:val="00E91EC7"/>
    <w:rsid w:val="00E91F85"/>
    <w:rsid w:val="00E92A70"/>
    <w:rsid w:val="00E92C44"/>
    <w:rsid w:val="00E92E46"/>
    <w:rsid w:val="00E9380D"/>
    <w:rsid w:val="00E9590D"/>
    <w:rsid w:val="00E95D9C"/>
    <w:rsid w:val="00E96A64"/>
    <w:rsid w:val="00E970A3"/>
    <w:rsid w:val="00E973D7"/>
    <w:rsid w:val="00E974A8"/>
    <w:rsid w:val="00EA1A10"/>
    <w:rsid w:val="00EA22F8"/>
    <w:rsid w:val="00EA23CA"/>
    <w:rsid w:val="00EA253D"/>
    <w:rsid w:val="00EA27B8"/>
    <w:rsid w:val="00EA298C"/>
    <w:rsid w:val="00EA2E55"/>
    <w:rsid w:val="00EA35FA"/>
    <w:rsid w:val="00EA4DC7"/>
    <w:rsid w:val="00EA6489"/>
    <w:rsid w:val="00EA674A"/>
    <w:rsid w:val="00EA6EF1"/>
    <w:rsid w:val="00EA7286"/>
    <w:rsid w:val="00EA7491"/>
    <w:rsid w:val="00EB04DD"/>
    <w:rsid w:val="00EB0C9A"/>
    <w:rsid w:val="00EB11D2"/>
    <w:rsid w:val="00EB11D4"/>
    <w:rsid w:val="00EB184B"/>
    <w:rsid w:val="00EB2479"/>
    <w:rsid w:val="00EB316C"/>
    <w:rsid w:val="00EB33B9"/>
    <w:rsid w:val="00EB457E"/>
    <w:rsid w:val="00EB4CA9"/>
    <w:rsid w:val="00EB50EC"/>
    <w:rsid w:val="00EB511F"/>
    <w:rsid w:val="00EB527E"/>
    <w:rsid w:val="00EB550B"/>
    <w:rsid w:val="00EB569D"/>
    <w:rsid w:val="00EB5CE7"/>
    <w:rsid w:val="00EB5E4E"/>
    <w:rsid w:val="00EB6178"/>
    <w:rsid w:val="00EB683B"/>
    <w:rsid w:val="00EB6E26"/>
    <w:rsid w:val="00EB6F53"/>
    <w:rsid w:val="00EB73C4"/>
    <w:rsid w:val="00EB7A49"/>
    <w:rsid w:val="00EB7FFE"/>
    <w:rsid w:val="00EC057E"/>
    <w:rsid w:val="00EC13A2"/>
    <w:rsid w:val="00EC1498"/>
    <w:rsid w:val="00EC19EA"/>
    <w:rsid w:val="00EC2AC7"/>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0D4D"/>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1AB"/>
    <w:rsid w:val="00ED77A8"/>
    <w:rsid w:val="00ED7927"/>
    <w:rsid w:val="00ED7F85"/>
    <w:rsid w:val="00EE0755"/>
    <w:rsid w:val="00EE1033"/>
    <w:rsid w:val="00EE2679"/>
    <w:rsid w:val="00EE337D"/>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32F"/>
    <w:rsid w:val="00EE63B0"/>
    <w:rsid w:val="00EE65E4"/>
    <w:rsid w:val="00EE678A"/>
    <w:rsid w:val="00EE6799"/>
    <w:rsid w:val="00EE692D"/>
    <w:rsid w:val="00EE75BC"/>
    <w:rsid w:val="00EE768F"/>
    <w:rsid w:val="00EE7F50"/>
    <w:rsid w:val="00EE7FFD"/>
    <w:rsid w:val="00EF0049"/>
    <w:rsid w:val="00EF0193"/>
    <w:rsid w:val="00EF069D"/>
    <w:rsid w:val="00EF0F8B"/>
    <w:rsid w:val="00EF1A06"/>
    <w:rsid w:val="00EF1C55"/>
    <w:rsid w:val="00EF20C7"/>
    <w:rsid w:val="00EF2CEF"/>
    <w:rsid w:val="00EF34F9"/>
    <w:rsid w:val="00EF3796"/>
    <w:rsid w:val="00EF39AE"/>
    <w:rsid w:val="00EF4203"/>
    <w:rsid w:val="00EF4857"/>
    <w:rsid w:val="00EF49CD"/>
    <w:rsid w:val="00EF4EF8"/>
    <w:rsid w:val="00EF5419"/>
    <w:rsid w:val="00EF58A7"/>
    <w:rsid w:val="00EF6393"/>
    <w:rsid w:val="00EF647A"/>
    <w:rsid w:val="00EF680E"/>
    <w:rsid w:val="00EF699A"/>
    <w:rsid w:val="00EF7AE3"/>
    <w:rsid w:val="00EF7D00"/>
    <w:rsid w:val="00EF7F12"/>
    <w:rsid w:val="00EF7F7B"/>
    <w:rsid w:val="00EF7FDC"/>
    <w:rsid w:val="00F00323"/>
    <w:rsid w:val="00F003C6"/>
    <w:rsid w:val="00F00DF7"/>
    <w:rsid w:val="00F00EBF"/>
    <w:rsid w:val="00F01438"/>
    <w:rsid w:val="00F016D6"/>
    <w:rsid w:val="00F0300C"/>
    <w:rsid w:val="00F03B86"/>
    <w:rsid w:val="00F03CEF"/>
    <w:rsid w:val="00F043F3"/>
    <w:rsid w:val="00F045E2"/>
    <w:rsid w:val="00F04BAD"/>
    <w:rsid w:val="00F0557A"/>
    <w:rsid w:val="00F05FA2"/>
    <w:rsid w:val="00F06169"/>
    <w:rsid w:val="00F06CDA"/>
    <w:rsid w:val="00F06DE9"/>
    <w:rsid w:val="00F077D4"/>
    <w:rsid w:val="00F1045F"/>
    <w:rsid w:val="00F106A0"/>
    <w:rsid w:val="00F10B31"/>
    <w:rsid w:val="00F11943"/>
    <w:rsid w:val="00F11A29"/>
    <w:rsid w:val="00F11B3B"/>
    <w:rsid w:val="00F11B77"/>
    <w:rsid w:val="00F11D6E"/>
    <w:rsid w:val="00F11F46"/>
    <w:rsid w:val="00F11FF0"/>
    <w:rsid w:val="00F12CBC"/>
    <w:rsid w:val="00F133BB"/>
    <w:rsid w:val="00F13696"/>
    <w:rsid w:val="00F13750"/>
    <w:rsid w:val="00F13F1D"/>
    <w:rsid w:val="00F14383"/>
    <w:rsid w:val="00F14D8D"/>
    <w:rsid w:val="00F1566A"/>
    <w:rsid w:val="00F168A4"/>
    <w:rsid w:val="00F168C8"/>
    <w:rsid w:val="00F177E5"/>
    <w:rsid w:val="00F17B6D"/>
    <w:rsid w:val="00F17C4E"/>
    <w:rsid w:val="00F20726"/>
    <w:rsid w:val="00F20E39"/>
    <w:rsid w:val="00F20F0E"/>
    <w:rsid w:val="00F2117A"/>
    <w:rsid w:val="00F212F1"/>
    <w:rsid w:val="00F217A3"/>
    <w:rsid w:val="00F21C87"/>
    <w:rsid w:val="00F224DC"/>
    <w:rsid w:val="00F22D9D"/>
    <w:rsid w:val="00F2321E"/>
    <w:rsid w:val="00F232B4"/>
    <w:rsid w:val="00F23327"/>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356"/>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2A57"/>
    <w:rsid w:val="00F53060"/>
    <w:rsid w:val="00F53300"/>
    <w:rsid w:val="00F535D7"/>
    <w:rsid w:val="00F546AF"/>
    <w:rsid w:val="00F54B9F"/>
    <w:rsid w:val="00F54E6B"/>
    <w:rsid w:val="00F5501D"/>
    <w:rsid w:val="00F5538D"/>
    <w:rsid w:val="00F55785"/>
    <w:rsid w:val="00F55822"/>
    <w:rsid w:val="00F55B78"/>
    <w:rsid w:val="00F55DF7"/>
    <w:rsid w:val="00F5627F"/>
    <w:rsid w:val="00F56988"/>
    <w:rsid w:val="00F570B9"/>
    <w:rsid w:val="00F57386"/>
    <w:rsid w:val="00F579BA"/>
    <w:rsid w:val="00F57FAE"/>
    <w:rsid w:val="00F60832"/>
    <w:rsid w:val="00F60A80"/>
    <w:rsid w:val="00F60C4E"/>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6A0"/>
    <w:rsid w:val="00F6691E"/>
    <w:rsid w:val="00F66B23"/>
    <w:rsid w:val="00F67153"/>
    <w:rsid w:val="00F672AF"/>
    <w:rsid w:val="00F67F50"/>
    <w:rsid w:val="00F701AF"/>
    <w:rsid w:val="00F701E7"/>
    <w:rsid w:val="00F70787"/>
    <w:rsid w:val="00F70E65"/>
    <w:rsid w:val="00F70F0B"/>
    <w:rsid w:val="00F717BF"/>
    <w:rsid w:val="00F71E17"/>
    <w:rsid w:val="00F72558"/>
    <w:rsid w:val="00F72A3E"/>
    <w:rsid w:val="00F72D55"/>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0B5"/>
    <w:rsid w:val="00F814E7"/>
    <w:rsid w:val="00F8179B"/>
    <w:rsid w:val="00F81C36"/>
    <w:rsid w:val="00F81C85"/>
    <w:rsid w:val="00F82BDD"/>
    <w:rsid w:val="00F82CD2"/>
    <w:rsid w:val="00F837E4"/>
    <w:rsid w:val="00F83923"/>
    <w:rsid w:val="00F848AC"/>
    <w:rsid w:val="00F84B83"/>
    <w:rsid w:val="00F84EE4"/>
    <w:rsid w:val="00F858CC"/>
    <w:rsid w:val="00F85A4F"/>
    <w:rsid w:val="00F85A66"/>
    <w:rsid w:val="00F85C7C"/>
    <w:rsid w:val="00F8619B"/>
    <w:rsid w:val="00F86884"/>
    <w:rsid w:val="00F8712E"/>
    <w:rsid w:val="00F87275"/>
    <w:rsid w:val="00F878FC"/>
    <w:rsid w:val="00F87963"/>
    <w:rsid w:val="00F879B1"/>
    <w:rsid w:val="00F90ADD"/>
    <w:rsid w:val="00F90D8C"/>
    <w:rsid w:val="00F91224"/>
    <w:rsid w:val="00F918B0"/>
    <w:rsid w:val="00F91A0D"/>
    <w:rsid w:val="00F91CDB"/>
    <w:rsid w:val="00F91CF9"/>
    <w:rsid w:val="00F921D7"/>
    <w:rsid w:val="00F93047"/>
    <w:rsid w:val="00F932EF"/>
    <w:rsid w:val="00F93BC2"/>
    <w:rsid w:val="00F940DD"/>
    <w:rsid w:val="00F94681"/>
    <w:rsid w:val="00F94946"/>
    <w:rsid w:val="00F94AEA"/>
    <w:rsid w:val="00F94B8D"/>
    <w:rsid w:val="00F950D8"/>
    <w:rsid w:val="00F95119"/>
    <w:rsid w:val="00F95199"/>
    <w:rsid w:val="00F95A0A"/>
    <w:rsid w:val="00F95A34"/>
    <w:rsid w:val="00F95DD9"/>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2A3D"/>
    <w:rsid w:val="00FA3584"/>
    <w:rsid w:val="00FA4E80"/>
    <w:rsid w:val="00FA5916"/>
    <w:rsid w:val="00FA5E06"/>
    <w:rsid w:val="00FA5E45"/>
    <w:rsid w:val="00FA61BA"/>
    <w:rsid w:val="00FA6EBA"/>
    <w:rsid w:val="00FB0897"/>
    <w:rsid w:val="00FB0CDB"/>
    <w:rsid w:val="00FB0D87"/>
    <w:rsid w:val="00FB0E29"/>
    <w:rsid w:val="00FB0E62"/>
    <w:rsid w:val="00FB1093"/>
    <w:rsid w:val="00FB143B"/>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B735E"/>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E8"/>
    <w:rsid w:val="00FD641B"/>
    <w:rsid w:val="00FD6475"/>
    <w:rsid w:val="00FD6622"/>
    <w:rsid w:val="00FD66B7"/>
    <w:rsid w:val="00FD7132"/>
    <w:rsid w:val="00FD74AE"/>
    <w:rsid w:val="00FE0D6B"/>
    <w:rsid w:val="00FE1495"/>
    <w:rsid w:val="00FE1AED"/>
    <w:rsid w:val="00FE1D45"/>
    <w:rsid w:val="00FE1FC5"/>
    <w:rsid w:val="00FE2C5D"/>
    <w:rsid w:val="00FE2D73"/>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9F6"/>
    <w:rsid w:val="00FF3A2F"/>
    <w:rsid w:val="00FF3A33"/>
    <w:rsid w:val="00FF48DD"/>
    <w:rsid w:val="00FF4E3B"/>
    <w:rsid w:val="00FF57B5"/>
    <w:rsid w:val="00FF5BF7"/>
    <w:rsid w:val="00FF5C36"/>
    <w:rsid w:val="00FF65A4"/>
    <w:rsid w:val="00FF6CDE"/>
    <w:rsid w:val="00FF72A9"/>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DDD4B5A"/>
  <w15:docId w15:val="{3C9C9D75-FE51-9E47-8C82-C275EDF09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67AC"/>
    <w:rPr>
      <w:rFonts w:asciiTheme="majorBidi" w:hAnsiTheme="majorBidi"/>
      <w:color w:val="000000" w:themeColor="text1"/>
      <w:sz w:val="32"/>
    </w:rPr>
  </w:style>
  <w:style w:type="paragraph" w:styleId="1">
    <w:name w:val="heading 1"/>
    <w:basedOn w:val="a"/>
    <w:link w:val="10"/>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2">
    <w:name w:val="heading 2"/>
    <w:basedOn w:val="a"/>
    <w:link w:val="20"/>
    <w:uiPriority w:val="9"/>
    <w:qFormat/>
    <w:rsid w:val="00A831D9"/>
    <w:pPr>
      <w:spacing w:after="0"/>
      <w:jc w:val="center"/>
      <w:outlineLvl w:val="1"/>
    </w:pPr>
    <w:rPr>
      <w:rFonts w:ascii="Angsana New" w:hAnsi="Angsana New" w:cs="Angsana New"/>
      <w:b/>
      <w:bCs/>
      <w:sz w:val="48"/>
      <w:szCs w:val="48"/>
      <w:lang w:bidi="th-TH"/>
    </w:rPr>
  </w:style>
  <w:style w:type="paragraph" w:styleId="3">
    <w:name w:val="heading 3"/>
    <w:basedOn w:val="2"/>
    <w:link w:val="30"/>
    <w:uiPriority w:val="9"/>
    <w:qFormat/>
    <w:rsid w:val="00947514"/>
    <w:pPr>
      <w:numPr>
        <w:ilvl w:val="2"/>
        <w:numId w:val="29"/>
      </w:numPr>
      <w:jc w:val="left"/>
      <w:outlineLvl w:val="2"/>
    </w:pPr>
    <w:rPr>
      <w:sz w:val="36"/>
      <w:szCs w:val="36"/>
    </w:rPr>
  </w:style>
  <w:style w:type="paragraph" w:styleId="4">
    <w:name w:val="heading 4"/>
    <w:basedOn w:val="a0"/>
    <w:next w:val="a"/>
    <w:link w:val="40"/>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5">
    <w:name w:val="heading 5"/>
    <w:basedOn w:val="a"/>
    <w:next w:val="a"/>
    <w:link w:val="50"/>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หัวเรื่อง 1 อักขระ"/>
    <w:basedOn w:val="a1"/>
    <w:link w:val="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20">
    <w:name w:val="หัวเรื่อง 2 อักขระ"/>
    <w:basedOn w:val="a1"/>
    <w:link w:val="2"/>
    <w:uiPriority w:val="9"/>
    <w:rsid w:val="00A831D9"/>
    <w:rPr>
      <w:rFonts w:ascii="Angsana New" w:hAnsi="Angsana New" w:cs="Angsana New"/>
      <w:b/>
      <w:bCs/>
      <w:sz w:val="48"/>
      <w:szCs w:val="48"/>
      <w:lang w:bidi="th-TH"/>
    </w:rPr>
  </w:style>
  <w:style w:type="character" w:customStyle="1" w:styleId="30">
    <w:name w:val="หัวเรื่อง 3 อักขระ"/>
    <w:basedOn w:val="a1"/>
    <w:link w:val="3"/>
    <w:uiPriority w:val="9"/>
    <w:rsid w:val="00947514"/>
    <w:rPr>
      <w:rFonts w:ascii="Angsana New" w:hAnsi="Angsana New" w:cs="Angsana New"/>
      <w:b/>
      <w:bCs/>
      <w:color w:val="000000" w:themeColor="text1"/>
      <w:sz w:val="36"/>
      <w:szCs w:val="36"/>
      <w:lang w:bidi="th-TH"/>
    </w:rPr>
  </w:style>
  <w:style w:type="paragraph" w:styleId="a4">
    <w:name w:val="Normal (Web)"/>
    <w:basedOn w:val="a"/>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a1"/>
    <w:rsid w:val="00A249B9"/>
  </w:style>
  <w:style w:type="character" w:styleId="a5">
    <w:name w:val="Hyperlink"/>
    <w:basedOn w:val="a1"/>
    <w:uiPriority w:val="99"/>
    <w:unhideWhenUsed/>
    <w:rsid w:val="00A249B9"/>
    <w:rPr>
      <w:color w:val="0000FF"/>
      <w:u w:val="single"/>
    </w:rPr>
  </w:style>
  <w:style w:type="paragraph" w:styleId="a6">
    <w:name w:val="Balloon Text"/>
    <w:basedOn w:val="a"/>
    <w:link w:val="a7"/>
    <w:uiPriority w:val="99"/>
    <w:semiHidden/>
    <w:unhideWhenUsed/>
    <w:rsid w:val="00295197"/>
    <w:pPr>
      <w:spacing w:after="0" w:line="240" w:lineRule="auto"/>
    </w:pPr>
    <w:rPr>
      <w:rFonts w:ascii="Segoe UI" w:hAnsi="Segoe UI" w:cs="Segoe UI"/>
      <w:sz w:val="18"/>
      <w:szCs w:val="18"/>
    </w:rPr>
  </w:style>
  <w:style w:type="character" w:customStyle="1" w:styleId="a7">
    <w:name w:val="ข้อความบอลลูน อักขระ"/>
    <w:basedOn w:val="a1"/>
    <w:link w:val="a6"/>
    <w:uiPriority w:val="99"/>
    <w:semiHidden/>
    <w:rsid w:val="00295197"/>
    <w:rPr>
      <w:rFonts w:ascii="Segoe UI" w:hAnsi="Segoe UI" w:cs="Segoe UI"/>
      <w:sz w:val="18"/>
      <w:szCs w:val="18"/>
    </w:rPr>
  </w:style>
  <w:style w:type="paragraph" w:styleId="a0">
    <w:name w:val="List Paragraph"/>
    <w:basedOn w:val="a"/>
    <w:uiPriority w:val="34"/>
    <w:qFormat/>
    <w:rsid w:val="00054B81"/>
    <w:pPr>
      <w:ind w:left="720"/>
      <w:contextualSpacing/>
    </w:pPr>
  </w:style>
  <w:style w:type="character" w:customStyle="1" w:styleId="UnresolvedMention1">
    <w:name w:val="Unresolved Mention1"/>
    <w:basedOn w:val="a1"/>
    <w:uiPriority w:val="99"/>
    <w:semiHidden/>
    <w:unhideWhenUsed/>
    <w:rsid w:val="004E30BD"/>
    <w:rPr>
      <w:color w:val="605E5C"/>
      <w:shd w:val="clear" w:color="auto" w:fill="E1DFDD"/>
    </w:rPr>
  </w:style>
  <w:style w:type="character" w:styleId="HTML">
    <w:name w:val="HTML Code"/>
    <w:basedOn w:val="a1"/>
    <w:uiPriority w:val="99"/>
    <w:semiHidden/>
    <w:unhideWhenUsed/>
    <w:rsid w:val="005C2A0D"/>
    <w:rPr>
      <w:rFonts w:ascii="Courier New" w:eastAsia="Times New Roman" w:hAnsi="Courier New" w:cs="Courier New"/>
      <w:sz w:val="20"/>
      <w:szCs w:val="20"/>
    </w:rPr>
  </w:style>
  <w:style w:type="character" w:customStyle="1" w:styleId="40">
    <w:name w:val="หัวเรื่อง 4 อักขระ"/>
    <w:basedOn w:val="a1"/>
    <w:link w:val="4"/>
    <w:uiPriority w:val="9"/>
    <w:rsid w:val="00947514"/>
    <w:rPr>
      <w:rFonts w:ascii="Angsana New" w:eastAsia="Times New Roman" w:hAnsi="Angsana New" w:cs="Angsana New"/>
      <w:b/>
      <w:bCs/>
      <w:color w:val="000000" w:themeColor="text1"/>
      <w:sz w:val="32"/>
      <w:szCs w:val="32"/>
      <w:lang w:bidi="th-TH"/>
    </w:rPr>
  </w:style>
  <w:style w:type="paragraph" w:styleId="a8">
    <w:name w:val="header"/>
    <w:basedOn w:val="a"/>
    <w:link w:val="a9"/>
    <w:uiPriority w:val="99"/>
    <w:unhideWhenUsed/>
    <w:rsid w:val="00D4699D"/>
    <w:pPr>
      <w:tabs>
        <w:tab w:val="center" w:pos="4680"/>
        <w:tab w:val="right" w:pos="9360"/>
      </w:tabs>
      <w:spacing w:after="0" w:line="240" w:lineRule="auto"/>
    </w:pPr>
  </w:style>
  <w:style w:type="character" w:customStyle="1" w:styleId="a9">
    <w:name w:val="หัวกระดาษ อักขระ"/>
    <w:basedOn w:val="a1"/>
    <w:link w:val="a8"/>
    <w:uiPriority w:val="99"/>
    <w:rsid w:val="00D4699D"/>
  </w:style>
  <w:style w:type="paragraph" w:styleId="aa">
    <w:name w:val="footer"/>
    <w:basedOn w:val="a"/>
    <w:link w:val="ab"/>
    <w:uiPriority w:val="99"/>
    <w:unhideWhenUsed/>
    <w:rsid w:val="00D4699D"/>
    <w:pPr>
      <w:tabs>
        <w:tab w:val="center" w:pos="4680"/>
        <w:tab w:val="right" w:pos="9360"/>
      </w:tabs>
      <w:spacing w:after="0" w:line="240" w:lineRule="auto"/>
    </w:pPr>
  </w:style>
  <w:style w:type="character" w:customStyle="1" w:styleId="ab">
    <w:name w:val="ท้ายกระดาษ อักขระ"/>
    <w:basedOn w:val="a1"/>
    <w:link w:val="aa"/>
    <w:uiPriority w:val="99"/>
    <w:rsid w:val="00D4699D"/>
  </w:style>
  <w:style w:type="paragraph" w:styleId="ac">
    <w:name w:val="TOC Heading"/>
    <w:basedOn w:val="1"/>
    <w:next w:val="a"/>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11">
    <w:name w:val="toc 1"/>
    <w:basedOn w:val="a"/>
    <w:next w:val="a"/>
    <w:autoRedefine/>
    <w:uiPriority w:val="39"/>
    <w:unhideWhenUsed/>
    <w:rsid w:val="00A250B0"/>
    <w:pPr>
      <w:tabs>
        <w:tab w:val="right" w:leader="dot" w:pos="8630"/>
      </w:tabs>
      <w:spacing w:after="100"/>
    </w:pPr>
    <w:rPr>
      <w:rFonts w:cstheme="majorBidi"/>
      <w:b/>
      <w:bCs/>
      <w:noProof/>
      <w:szCs w:val="32"/>
    </w:rPr>
  </w:style>
  <w:style w:type="paragraph" w:styleId="21">
    <w:name w:val="toc 2"/>
    <w:basedOn w:val="a"/>
    <w:next w:val="a"/>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31">
    <w:name w:val="toc 3"/>
    <w:basedOn w:val="a"/>
    <w:next w:val="a"/>
    <w:autoRedefine/>
    <w:uiPriority w:val="39"/>
    <w:unhideWhenUsed/>
    <w:rsid w:val="008968DD"/>
    <w:pPr>
      <w:spacing w:after="100"/>
      <w:ind w:left="440"/>
    </w:pPr>
  </w:style>
  <w:style w:type="character" w:styleId="ad">
    <w:name w:val="line number"/>
    <w:basedOn w:val="a1"/>
    <w:uiPriority w:val="99"/>
    <w:semiHidden/>
    <w:unhideWhenUsed/>
    <w:rsid w:val="002A6AA6"/>
  </w:style>
  <w:style w:type="character" w:styleId="ae">
    <w:name w:val="FollowedHyperlink"/>
    <w:basedOn w:val="a1"/>
    <w:uiPriority w:val="99"/>
    <w:semiHidden/>
    <w:unhideWhenUsed/>
    <w:rsid w:val="001B1520"/>
    <w:rPr>
      <w:color w:val="954F72" w:themeColor="followedHyperlink"/>
      <w:u w:val="single"/>
    </w:rPr>
  </w:style>
  <w:style w:type="paragraph" w:styleId="af">
    <w:name w:val="caption"/>
    <w:basedOn w:val="a"/>
    <w:next w:val="a"/>
    <w:uiPriority w:val="35"/>
    <w:unhideWhenUsed/>
    <w:qFormat/>
    <w:rsid w:val="00A831D9"/>
    <w:pPr>
      <w:spacing w:after="200" w:line="240" w:lineRule="auto"/>
      <w:jc w:val="center"/>
    </w:pPr>
    <w:rPr>
      <w:rFonts w:cs="Angsana New"/>
      <w:szCs w:val="32"/>
      <w:lang w:bidi="th-TH"/>
    </w:rPr>
  </w:style>
  <w:style w:type="paragraph" w:styleId="af0">
    <w:name w:val="table of figures"/>
    <w:basedOn w:val="a"/>
    <w:next w:val="a"/>
    <w:link w:val="af1"/>
    <w:uiPriority w:val="99"/>
    <w:unhideWhenUsed/>
    <w:rsid w:val="00D12D5C"/>
    <w:pPr>
      <w:spacing w:after="0"/>
    </w:pPr>
  </w:style>
  <w:style w:type="table" w:styleId="af2">
    <w:name w:val="Table Grid"/>
    <w:basedOn w:val="a2"/>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1"/>
    <w:uiPriority w:val="99"/>
    <w:semiHidden/>
    <w:unhideWhenUsed/>
    <w:rsid w:val="009956AE"/>
    <w:rPr>
      <w:color w:val="605E5C"/>
      <w:shd w:val="clear" w:color="auto" w:fill="E1DFDD"/>
    </w:rPr>
  </w:style>
  <w:style w:type="character" w:customStyle="1" w:styleId="UnresolvedMention3">
    <w:name w:val="Unresolved Mention3"/>
    <w:basedOn w:val="a1"/>
    <w:uiPriority w:val="99"/>
    <w:semiHidden/>
    <w:unhideWhenUsed/>
    <w:rsid w:val="00555DAF"/>
    <w:rPr>
      <w:color w:val="605E5C"/>
      <w:shd w:val="clear" w:color="auto" w:fill="E1DFDD"/>
    </w:rPr>
  </w:style>
  <w:style w:type="character" w:customStyle="1" w:styleId="UnresolvedMention4">
    <w:name w:val="Unresolved Mention4"/>
    <w:basedOn w:val="a1"/>
    <w:uiPriority w:val="99"/>
    <w:semiHidden/>
    <w:unhideWhenUsed/>
    <w:rsid w:val="00482FC2"/>
    <w:rPr>
      <w:color w:val="605E5C"/>
      <w:shd w:val="clear" w:color="auto" w:fill="E1DFDD"/>
    </w:rPr>
  </w:style>
  <w:style w:type="character" w:customStyle="1" w:styleId="50">
    <w:name w:val="หัวเรื่อง 5 อักขระ"/>
    <w:basedOn w:val="a1"/>
    <w:link w:val="5"/>
    <w:uiPriority w:val="9"/>
    <w:rsid w:val="00C34B37"/>
    <w:rPr>
      <w:rFonts w:asciiTheme="majorHAnsi" w:eastAsiaTheme="majorEastAsia" w:hAnsiTheme="majorHAnsi" w:cstheme="majorBidi"/>
      <w:color w:val="2F5496" w:themeColor="accent1" w:themeShade="BF"/>
    </w:rPr>
  </w:style>
  <w:style w:type="character" w:customStyle="1" w:styleId="60">
    <w:name w:val="หัวเรื่อง 6 อักขระ"/>
    <w:basedOn w:val="a1"/>
    <w:link w:val="6"/>
    <w:uiPriority w:val="9"/>
    <w:semiHidden/>
    <w:rsid w:val="00C34B37"/>
    <w:rPr>
      <w:rFonts w:asciiTheme="majorHAnsi" w:eastAsiaTheme="majorEastAsia" w:hAnsiTheme="majorHAnsi" w:cstheme="majorBidi"/>
      <w:color w:val="1F3763" w:themeColor="accent1" w:themeShade="7F"/>
    </w:rPr>
  </w:style>
  <w:style w:type="character" w:customStyle="1" w:styleId="70">
    <w:name w:val="หัวเรื่อง 7 อักขระ"/>
    <w:basedOn w:val="a1"/>
    <w:link w:val="7"/>
    <w:uiPriority w:val="9"/>
    <w:semiHidden/>
    <w:rsid w:val="00C34B37"/>
    <w:rPr>
      <w:rFonts w:asciiTheme="majorHAnsi" w:eastAsiaTheme="majorEastAsia" w:hAnsiTheme="majorHAnsi" w:cstheme="majorBidi"/>
      <w:i/>
      <w:iCs/>
      <w:color w:val="1F3763" w:themeColor="accent1" w:themeShade="7F"/>
    </w:rPr>
  </w:style>
  <w:style w:type="character" w:customStyle="1" w:styleId="80">
    <w:name w:val="หัวเรื่อง 8 อักขระ"/>
    <w:basedOn w:val="a1"/>
    <w:link w:val="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90">
    <w:name w:val="หัวเรื่อง 9 อักขระ"/>
    <w:basedOn w:val="a1"/>
    <w:link w:val="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f3">
    <w:name w:val="สารบัญ"/>
    <w:basedOn w:val="af0"/>
    <w:link w:val="Char"/>
    <w:qFormat/>
    <w:rsid w:val="00B24BFB"/>
    <w:pPr>
      <w:tabs>
        <w:tab w:val="right" w:leader="dot" w:pos="8630"/>
      </w:tabs>
    </w:pPr>
    <w:rPr>
      <w:rFonts w:eastAsia="Times New Roman" w:cstheme="majorBidi"/>
      <w:noProof/>
      <w:szCs w:val="32"/>
      <w:lang w:bidi="th-TH"/>
    </w:rPr>
  </w:style>
  <w:style w:type="character" w:customStyle="1" w:styleId="af1">
    <w:name w:val="สารบัญภาพ อักขระ"/>
    <w:basedOn w:val="a1"/>
    <w:link w:val="af0"/>
    <w:uiPriority w:val="99"/>
    <w:rsid w:val="00B24BFB"/>
    <w:rPr>
      <w:rFonts w:asciiTheme="majorBidi" w:hAnsiTheme="majorBidi"/>
      <w:sz w:val="32"/>
    </w:rPr>
  </w:style>
  <w:style w:type="character" w:customStyle="1" w:styleId="Char">
    <w:name w:val="สารบัญ Char"/>
    <w:basedOn w:val="af1"/>
    <w:link w:val="af3"/>
    <w:rsid w:val="00B24BFB"/>
    <w:rPr>
      <w:rFonts w:asciiTheme="majorBidi" w:eastAsia="Times New Roman" w:hAnsiTheme="majorBidi" w:cstheme="majorBidi"/>
      <w:noProof/>
      <w:color w:val="000000" w:themeColor="text1"/>
      <w:sz w:val="32"/>
      <w:szCs w:val="32"/>
      <w:lang w:bidi="th-TH"/>
    </w:rPr>
  </w:style>
  <w:style w:type="paragraph" w:styleId="af4">
    <w:name w:val="footnote text"/>
    <w:basedOn w:val="a"/>
    <w:link w:val="af5"/>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af5">
    <w:name w:val="ข้อความเชิงอรรถ อักขระ"/>
    <w:basedOn w:val="a1"/>
    <w:link w:val="af4"/>
    <w:uiPriority w:val="99"/>
    <w:semiHidden/>
    <w:rsid w:val="005F5CE0"/>
    <w:rPr>
      <w:rFonts w:eastAsiaTheme="minorHAnsi"/>
      <w:sz w:val="20"/>
      <w:szCs w:val="25"/>
      <w:lang w:bidi="th-TH"/>
    </w:rPr>
  </w:style>
  <w:style w:type="paragraph" w:styleId="af6">
    <w:name w:val="Revision"/>
    <w:hidden/>
    <w:uiPriority w:val="99"/>
    <w:semiHidden/>
    <w:rsid w:val="00B704E8"/>
    <w:pPr>
      <w:spacing w:after="0" w:line="240" w:lineRule="auto"/>
    </w:pPr>
    <w:rPr>
      <w:rFonts w:asciiTheme="majorBidi" w:hAnsiTheme="majorBidi"/>
      <w:color w:val="000000" w:themeColor="text1"/>
      <w:sz w:val="32"/>
    </w:rPr>
  </w:style>
  <w:style w:type="character" w:styleId="af7">
    <w:name w:val="Unresolved Mention"/>
    <w:basedOn w:val="a1"/>
    <w:uiPriority w:val="99"/>
    <w:semiHidden/>
    <w:unhideWhenUsed/>
    <w:rsid w:val="005F1F6C"/>
    <w:rPr>
      <w:color w:val="605E5C"/>
      <w:shd w:val="clear" w:color="auto" w:fill="E1DFDD"/>
    </w:rPr>
  </w:style>
  <w:style w:type="character" w:styleId="af8">
    <w:name w:val="Placeholder Text"/>
    <w:basedOn w:val="a1"/>
    <w:uiPriority w:val="99"/>
    <w:semiHidden/>
    <w:rsid w:val="00DE58C9"/>
    <w:rPr>
      <w:color w:val="808080"/>
    </w:rPr>
  </w:style>
  <w:style w:type="table" w:styleId="5-3">
    <w:name w:val="Grid Table 5 Dark Accent 3"/>
    <w:basedOn w:val="a2"/>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4.xml"/><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numbering" Target="numbering.xml"/><Relationship Id="rId61" Type="http://schemas.openxmlformats.org/officeDocument/2006/relationships/image" Target="media/image44.png"/><Relationship Id="rId19" Type="http://schemas.openxmlformats.org/officeDocument/2006/relationships/image" Target="media/image3.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81848C4E3F9D8489CFF0519F2BF1730" ma:contentTypeVersion="7" ma:contentTypeDescription="Create a new document." ma:contentTypeScope="" ma:versionID="9c886431f3de69f699096b74fa3a161e">
  <xsd:schema xmlns:xsd="http://www.w3.org/2001/XMLSchema" xmlns:xs="http://www.w3.org/2001/XMLSchema" xmlns:p="http://schemas.microsoft.com/office/2006/metadata/properties" xmlns:ns3="aaa9e44c-3cf3-4e2f-81d1-534a6036207a" xmlns:ns4="66ca7a12-4266-435a-933a-61e6a2869b6b" targetNamespace="http://schemas.microsoft.com/office/2006/metadata/properties" ma:root="true" ma:fieldsID="cb17f558b06d79174f2bbf6fb6b730e3" ns3:_="" ns4:_="">
    <xsd:import namespace="aaa9e44c-3cf3-4e2f-81d1-534a6036207a"/>
    <xsd:import namespace="66ca7a12-4266-435a-933a-61e6a2869b6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a9e44c-3cf3-4e2f-81d1-534a603620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6ca7a12-4266-435a-933a-61e6a2869b6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0BDFC7E-C123-4230-A51E-CFE407E82A8B}">
  <ds:schemaRefs>
    <ds:schemaRef ds:uri="http://schemas.microsoft.com/sharepoint/v3/contenttype/forms"/>
  </ds:schemaRefs>
</ds:datastoreItem>
</file>

<file path=customXml/itemProps2.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customXml/itemProps3.xml><?xml version="1.0" encoding="utf-8"?>
<ds:datastoreItem xmlns:ds="http://schemas.openxmlformats.org/officeDocument/2006/customXml" ds:itemID="{C899007D-065C-48E7-9B9B-E99078BF00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a9e44c-3cf3-4e2f-81d1-534a6036207a"/>
    <ds:schemaRef ds:uri="66ca7a12-4266-435a-933a-61e6a2869b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792CC16-CA5E-4B03-838A-A4931AB7CE7A}">
  <ds:schemaRefs>
    <ds:schemaRef ds:uri="http://www.w3.org/XML/1998/namespace"/>
    <ds:schemaRef ds:uri="http://schemas.microsoft.com/office/infopath/2007/PartnerControls"/>
    <ds:schemaRef ds:uri="http://purl.org/dc/elements/1.1/"/>
    <ds:schemaRef ds:uri="http://schemas.microsoft.com/office/2006/metadata/properties"/>
    <ds:schemaRef ds:uri="aaa9e44c-3cf3-4e2f-81d1-534a6036207a"/>
    <ds:schemaRef ds:uri="http://schemas.microsoft.com/office/2006/documentManagement/types"/>
    <ds:schemaRef ds:uri="http://purl.org/dc/dcmitype/"/>
    <ds:schemaRef ds:uri="66ca7a12-4266-435a-933a-61e6a2869b6b"/>
    <ds:schemaRef ds:uri="http://schemas.openxmlformats.org/package/2006/metadata/core-properties"/>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2</Pages>
  <Words>13690</Words>
  <Characters>78039</Characters>
  <Application>Microsoft Office Word</Application>
  <DocSecurity>0</DocSecurity>
  <Lines>650</Lines>
  <Paragraphs>183</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PRAWITRANUN BUTPHO</cp:lastModifiedBy>
  <cp:revision>2</cp:revision>
  <cp:lastPrinted>2020-12-09T08:49:00Z</cp:lastPrinted>
  <dcterms:created xsi:type="dcterms:W3CDTF">2020-12-20T16:34:00Z</dcterms:created>
  <dcterms:modified xsi:type="dcterms:W3CDTF">2020-12-2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981848C4E3F9D8489CFF0519F2BF1730</vt:lpwstr>
  </property>
</Properties>
</file>